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6A1C4F5"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t>
      </w:r>
      <w:r w:rsidR="008B5998">
        <w:rPr>
          <w:caps/>
        </w:rPr>
        <w:t>RE</w:t>
      </w:r>
      <w:r w:rsidR="002068EF">
        <w:rPr>
          <w:caps/>
        </w:rPr>
        <w:t>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788759"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296702"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2E07F31D" w14:textId="77777777" w:rsidR="00767CAF" w:rsidRDefault="00767CAF">
      <w:pPr>
        <w:pStyle w:val="Title"/>
        <w:rPr>
          <w:b w:val="0"/>
          <w:caps/>
        </w:rPr>
      </w:pPr>
      <w:r>
        <w:rPr>
          <w:b w:val="0"/>
          <w:caps/>
        </w:rPr>
        <w:t xml:space="preserve">Two published flight dynamics models rewritten in rust </w:t>
      </w:r>
    </w:p>
    <w:p w14:paraId="7282F92D" w14:textId="5D415287" w:rsidR="00251273" w:rsidRPr="001D431F" w:rsidRDefault="00767CAF">
      <w:pPr>
        <w:pStyle w:val="Title"/>
        <w:rPr>
          <w:b w:val="0"/>
        </w:rPr>
      </w:pPr>
      <w:r>
        <w:rPr>
          <w:b w:val="0"/>
          <w:caps/>
        </w:rPr>
        <w:t>and structured as an ecs</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24BDCE88" w14:textId="77777777" w:rsidR="00767CAF" w:rsidRDefault="00767CAF">
      <w:pPr>
        <w:pStyle w:val="Title"/>
        <w:rPr>
          <w:b w:val="0"/>
          <w:caps/>
        </w:rPr>
      </w:pPr>
      <w:r>
        <w:rPr>
          <w:b w:val="0"/>
          <w:caps/>
        </w:rPr>
        <w:t xml:space="preserve">two published flight dynamics models rewriten in rust </w:t>
      </w:r>
    </w:p>
    <w:p w14:paraId="1BACFB29" w14:textId="2A9EAF74" w:rsidR="00251273" w:rsidRPr="000F549A" w:rsidRDefault="00767CAF">
      <w:pPr>
        <w:pStyle w:val="Title"/>
        <w:rPr>
          <w:b w:val="0"/>
        </w:rPr>
      </w:pPr>
      <w:r>
        <w:rPr>
          <w:b w:val="0"/>
          <w:caps/>
        </w:rPr>
        <w:t>and structured as an ecs</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4913899"/>
      <w:r w:rsidRPr="00E914BE">
        <w:rPr>
          <w:sz w:val="29"/>
          <w:szCs w:val="29"/>
        </w:rPr>
        <w:t>Abstract</w:t>
      </w:r>
      <w:bookmarkEnd w:id="21"/>
      <w:bookmarkEnd w:id="22"/>
    </w:p>
    <w:p w14:paraId="43F86CAD" w14:textId="5EE86650"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B73629">
        <w:t xml:space="preserve"> </w:t>
      </w:r>
      <w:r w:rsidR="00EE74AD">
        <w:t>for</w:t>
      </w:r>
      <w:r w:rsidR="009A439F">
        <w:t xml:space="preserve"> </w:t>
      </w:r>
      <w:r w:rsidR="00EE74AD">
        <w:t>military</w:t>
      </w:r>
      <w:r w:rsidR="00B73629">
        <w:t xml:space="preserve"> </w:t>
      </w:r>
      <w:r w:rsidR="00EE74AD">
        <w:t xml:space="preserve">simulation </w:t>
      </w:r>
      <w:r w:rsidR="00F24302">
        <w:t>advancement</w:t>
      </w:r>
      <w:r w:rsidR="00EE0303">
        <w:t>.</w:t>
      </w:r>
      <w:r w:rsidR="00647752">
        <w:t xml:space="preserve"> </w:t>
      </w:r>
      <w:r w:rsidR="0075400B">
        <w:t>One</w:t>
      </w:r>
      <w:r w:rsidR="00EE0303">
        <w:t xml:space="preserve"> </w:t>
      </w:r>
      <w:r w:rsidR="00786569">
        <w:t xml:space="preserve">FDM </w:t>
      </w:r>
      <w:r w:rsidRPr="00511AD4">
        <w:t>is based on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BE3CD9">
        <w:rPr>
          <w:i/>
        </w:rPr>
        <w:t>,</w:t>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2C22BB6A"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0913F7">
        <w:t>h is</w:t>
      </w:r>
      <w:r w:rsidR="001844A7">
        <w:t xml:space="preserve">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517E43BB" w14:textId="38F82F87" w:rsidR="00C50526" w:rsidRDefault="00511AD4" w:rsidP="00B27B0C">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E92CC2">
        <w:t xml:space="preserve"> </w:t>
      </w:r>
      <w:r w:rsidR="00700802">
        <w:t>were</w:t>
      </w:r>
      <w:r w:rsidR="00E92CC2">
        <w:t xml:space="preserve"> tested against the original code and </w:t>
      </w:r>
      <w:r w:rsidR="00700802">
        <w:t>were</w:t>
      </w:r>
      <w:r w:rsidR="00E92CC2">
        <w:t xml:space="preserve"> found to </w:t>
      </w:r>
      <w:r w:rsidR="00382469">
        <w:t>work</w:t>
      </w:r>
      <w:r w:rsidR="007E695D">
        <w:t xml:space="preserve"> as expected</w:t>
      </w:r>
      <w:r w:rsidR="000C1C8C">
        <w:t xml:space="preserve"> </w:t>
      </w:r>
      <w:r w:rsidR="0075400B">
        <w:t xml:space="preserve">within a </w:t>
      </w:r>
      <w:r w:rsidR="00553EE9">
        <w:t>floating</w:t>
      </w:r>
      <w:r w:rsidR="005743EA">
        <w:t>-</w:t>
      </w:r>
      <w:r w:rsidR="00553EE9">
        <w:t>point tolerance</w:t>
      </w:r>
      <w:r w:rsidR="00CB535B">
        <w:t xml:space="preserve">. </w:t>
      </w:r>
      <w:r w:rsidR="00F0502D">
        <w:t xml:space="preserve">A benchmark comparison between both FDMs determined that the Palmer model is faster on average than the Bourg model. </w:t>
      </w:r>
      <w:r w:rsidR="00081834">
        <w:t xml:space="preserve">Moreover, the re-implemented FDMs were successfully used </w:t>
      </w:r>
      <w:r w:rsidR="00BE3CD9">
        <w:t>to create</w:t>
      </w:r>
      <w:r w:rsidR="00FF2E97">
        <w:t xml:space="preserve"> </w:t>
      </w:r>
      <w:r w:rsidR="00C262EC">
        <w:t xml:space="preserve">interactive </w:t>
      </w:r>
      <w:r w:rsidR="00081834">
        <w:t>flight simulator</w:t>
      </w:r>
      <w:r w:rsidR="00FF2E97">
        <w:t>s</w:t>
      </w:r>
      <w:r w:rsidR="00A27219">
        <w:t xml:space="preserve"> using FlightGear for visualization. </w:t>
      </w:r>
    </w:p>
    <w:p w14:paraId="24442F9A" w14:textId="37849DE8" w:rsidR="00D85E19" w:rsidRDefault="00D85E19" w:rsidP="00B27B0C">
      <w:pPr>
        <w:ind w:firstLine="360"/>
      </w:pPr>
    </w:p>
    <w:p w14:paraId="75AAA89E" w14:textId="21528D90" w:rsidR="00D85E19" w:rsidRDefault="00D85E19" w:rsidP="00B27B0C">
      <w:pPr>
        <w:ind w:firstLine="360"/>
      </w:pPr>
    </w:p>
    <w:p w14:paraId="770DA221" w14:textId="2E6EAD26" w:rsidR="00D85E19" w:rsidRDefault="00D85E19" w:rsidP="00B27B0C">
      <w:pPr>
        <w:ind w:firstLine="360"/>
      </w:pPr>
    </w:p>
    <w:p w14:paraId="66F54AF1" w14:textId="215FC8E4" w:rsidR="00D85E19" w:rsidRDefault="00D85E19" w:rsidP="00B27B0C">
      <w:pPr>
        <w:ind w:firstLine="360"/>
      </w:pPr>
    </w:p>
    <w:p w14:paraId="72AAA8EB" w14:textId="5F4C8491" w:rsidR="00D85E19" w:rsidRDefault="00D85E19" w:rsidP="00B27B0C">
      <w:pPr>
        <w:ind w:firstLine="360"/>
      </w:pPr>
    </w:p>
    <w:p w14:paraId="15868A9E" w14:textId="4A5206FF" w:rsidR="00D85E19" w:rsidRDefault="00D85E19" w:rsidP="00B27B0C">
      <w:pPr>
        <w:ind w:firstLine="360"/>
      </w:pPr>
    </w:p>
    <w:p w14:paraId="47E35315" w14:textId="7C1B3F75" w:rsidR="00D85E19" w:rsidRDefault="00D85E19" w:rsidP="00B27B0C">
      <w:pPr>
        <w:ind w:firstLine="360"/>
      </w:pPr>
    </w:p>
    <w:p w14:paraId="3C5E74FF" w14:textId="5C31667D" w:rsidR="00D85E19" w:rsidRDefault="00D85E19" w:rsidP="00B27B0C">
      <w:pPr>
        <w:ind w:firstLine="360"/>
      </w:pPr>
    </w:p>
    <w:p w14:paraId="6E359FF3" w14:textId="0DC27328" w:rsidR="00D85E19" w:rsidRDefault="00D85E19" w:rsidP="00B27B0C">
      <w:pPr>
        <w:ind w:firstLine="360"/>
      </w:pPr>
    </w:p>
    <w:p w14:paraId="77C87F00" w14:textId="14E7AE5E" w:rsidR="00D85E19" w:rsidRDefault="00D85E19" w:rsidP="00B27B0C">
      <w:pPr>
        <w:ind w:firstLine="360"/>
      </w:pPr>
    </w:p>
    <w:p w14:paraId="1718FB95" w14:textId="7F1D79DD" w:rsidR="00D85E19" w:rsidRDefault="00D85E19" w:rsidP="00B27B0C">
      <w:pPr>
        <w:ind w:firstLine="360"/>
      </w:pPr>
    </w:p>
    <w:p w14:paraId="28D91B22" w14:textId="5BA766E0" w:rsidR="00D85E19" w:rsidRDefault="00D85E19" w:rsidP="00B27B0C">
      <w:pPr>
        <w:ind w:firstLine="360"/>
      </w:pPr>
    </w:p>
    <w:p w14:paraId="402286DA" w14:textId="60437DAC" w:rsidR="00D85E19" w:rsidRDefault="00D85E19" w:rsidP="00B27B0C">
      <w:pPr>
        <w:ind w:firstLine="360"/>
      </w:pPr>
    </w:p>
    <w:p w14:paraId="183913D1" w14:textId="06BBDB3D" w:rsidR="00D85E19" w:rsidRDefault="00D85E19" w:rsidP="00B27B0C">
      <w:pPr>
        <w:ind w:firstLine="360"/>
      </w:pPr>
    </w:p>
    <w:p w14:paraId="6FD6589F" w14:textId="43060FB2" w:rsidR="00D85E19" w:rsidRDefault="00D85E19" w:rsidP="00B27B0C">
      <w:pPr>
        <w:ind w:firstLine="360"/>
      </w:pPr>
    </w:p>
    <w:p w14:paraId="5A95020B" w14:textId="19559B59" w:rsidR="00D85E19" w:rsidRDefault="00D85E19" w:rsidP="00B27B0C">
      <w:pPr>
        <w:ind w:firstLine="360"/>
      </w:pPr>
    </w:p>
    <w:p w14:paraId="043563C0" w14:textId="31EC44C0" w:rsidR="00D85E19" w:rsidRDefault="00D85E19" w:rsidP="00B27B0C">
      <w:pPr>
        <w:ind w:firstLine="360"/>
      </w:pPr>
    </w:p>
    <w:p w14:paraId="619D2857" w14:textId="31B8C405" w:rsidR="00D85E19" w:rsidRPr="00B27B0C" w:rsidRDefault="00D85E19" w:rsidP="00B27B0C">
      <w:pPr>
        <w:ind w:firstLine="360"/>
      </w:pPr>
    </w:p>
    <w:p w14:paraId="4EE13BD6" w14:textId="126A6675" w:rsidR="00511AD4" w:rsidRPr="00E914BE" w:rsidRDefault="00F172A3" w:rsidP="00E914BE">
      <w:pPr>
        <w:pStyle w:val="Heading1"/>
        <w:rPr>
          <w:sz w:val="29"/>
          <w:szCs w:val="29"/>
        </w:rPr>
      </w:pPr>
      <w:bookmarkStart w:id="23" w:name="_Toc64913900"/>
      <w:r w:rsidRPr="00E914BE">
        <w:rPr>
          <w:sz w:val="29"/>
          <w:szCs w:val="29"/>
        </w:rPr>
        <w:lastRenderedPageBreak/>
        <w:t>A</w:t>
      </w:r>
      <w:r w:rsidR="000B4D60" w:rsidRPr="00E914BE">
        <w:rPr>
          <w:sz w:val="29"/>
          <w:szCs w:val="29"/>
        </w:rPr>
        <w:t>cknowledgments</w:t>
      </w:r>
      <w:bookmarkEnd w:id="23"/>
    </w:p>
    <w:p w14:paraId="52702E6B" w14:textId="639B34A9"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rsidR="00E00DB5">
        <w:t>to thank everyone who</w:t>
      </w:r>
      <w:r>
        <w:t xml:space="preserve">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BE3CD9">
        <w:t xml:space="preserve"> for his excellent</w:t>
      </w:r>
      <w:r w:rsidR="00F97A5D">
        <w:t xml:space="preserve">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4913901"/>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2318BB06" w14:textId="718EE45F" w:rsidR="00B22FA1" w:rsidRPr="00B22FA1" w:rsidRDefault="00C76F4E" w:rsidP="00B22FA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B22FA1">
        <w:rPr>
          <w:rStyle w:val="Hyperlink"/>
          <w:rFonts w:ascii="Times New Roman" w:hAnsi="Times New Roman" w:cs="Times New Roman"/>
          <w:b w:val="0"/>
          <w:caps w:val="0"/>
          <w:sz w:val="24"/>
          <w:szCs w:val="24"/>
          <w:u w:val="none"/>
        </w:rPr>
        <w:fldChar w:fldCharType="begin"/>
      </w:r>
      <w:r w:rsidRPr="00B22FA1">
        <w:rPr>
          <w:rStyle w:val="Hyperlink"/>
          <w:rFonts w:ascii="Times New Roman" w:hAnsi="Times New Roman" w:cs="Times New Roman"/>
          <w:b w:val="0"/>
          <w:caps w:val="0"/>
          <w:sz w:val="24"/>
          <w:szCs w:val="24"/>
          <w:u w:val="none"/>
        </w:rPr>
        <w:instrText xml:space="preserve"> TOC \o "1-5" \h \z \u </w:instrText>
      </w:r>
      <w:r w:rsidRPr="00B22FA1">
        <w:rPr>
          <w:rStyle w:val="Hyperlink"/>
          <w:rFonts w:ascii="Times New Roman" w:hAnsi="Times New Roman" w:cs="Times New Roman"/>
          <w:b w:val="0"/>
          <w:caps w:val="0"/>
          <w:sz w:val="24"/>
          <w:szCs w:val="24"/>
          <w:u w:val="none"/>
        </w:rPr>
        <w:fldChar w:fldCharType="separate"/>
      </w:r>
      <w:hyperlink w:anchor="_Toc64913899" w:history="1">
        <w:r w:rsidR="00B22FA1" w:rsidRPr="00B22FA1">
          <w:rPr>
            <w:rStyle w:val="Hyperlink"/>
            <w:rFonts w:ascii="Times New Roman" w:hAnsi="Times New Roman" w:cs="Times New Roman"/>
            <w:b w:val="0"/>
            <w:caps w:val="0"/>
            <w:noProof/>
            <w:sz w:val="24"/>
            <w:szCs w:val="24"/>
            <w:u w:val="none"/>
          </w:rPr>
          <w:t>Abstract</w:t>
        </w:r>
        <w:r w:rsidR="00B22FA1" w:rsidRPr="00B22FA1">
          <w:rPr>
            <w:rFonts w:ascii="Times New Roman" w:hAnsi="Times New Roman" w:cs="Times New Roman"/>
            <w:b w:val="0"/>
            <w:caps w:val="0"/>
            <w:noProof/>
            <w:webHidden/>
            <w:sz w:val="24"/>
            <w:szCs w:val="24"/>
          </w:rPr>
          <w:tab/>
        </w:r>
        <w:r w:rsidR="00B22FA1" w:rsidRPr="00B22FA1">
          <w:rPr>
            <w:rFonts w:ascii="Times New Roman" w:hAnsi="Times New Roman" w:cs="Times New Roman"/>
            <w:b w:val="0"/>
            <w:caps w:val="0"/>
            <w:noProof/>
            <w:webHidden/>
            <w:sz w:val="24"/>
            <w:szCs w:val="24"/>
          </w:rPr>
          <w:fldChar w:fldCharType="begin"/>
        </w:r>
        <w:r w:rsidR="00B22FA1" w:rsidRPr="00B22FA1">
          <w:rPr>
            <w:rFonts w:ascii="Times New Roman" w:hAnsi="Times New Roman" w:cs="Times New Roman"/>
            <w:b w:val="0"/>
            <w:caps w:val="0"/>
            <w:noProof/>
            <w:webHidden/>
            <w:sz w:val="24"/>
            <w:szCs w:val="24"/>
          </w:rPr>
          <w:instrText xml:space="preserve"> PAGEREF _Toc64913899 \h </w:instrText>
        </w:r>
        <w:r w:rsidR="00B22FA1" w:rsidRPr="00B22FA1">
          <w:rPr>
            <w:rFonts w:ascii="Times New Roman" w:hAnsi="Times New Roman" w:cs="Times New Roman"/>
            <w:b w:val="0"/>
            <w:caps w:val="0"/>
            <w:noProof/>
            <w:webHidden/>
            <w:sz w:val="24"/>
            <w:szCs w:val="24"/>
          </w:rPr>
        </w:r>
        <w:r w:rsidR="00B22FA1"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iv</w:t>
        </w:r>
        <w:r w:rsidR="00B22FA1" w:rsidRPr="00B22FA1">
          <w:rPr>
            <w:rFonts w:ascii="Times New Roman" w:hAnsi="Times New Roman" w:cs="Times New Roman"/>
            <w:b w:val="0"/>
            <w:caps w:val="0"/>
            <w:noProof/>
            <w:webHidden/>
            <w:sz w:val="24"/>
            <w:szCs w:val="24"/>
          </w:rPr>
          <w:fldChar w:fldCharType="end"/>
        </w:r>
      </w:hyperlink>
      <w:r w:rsidR="00B22FA1">
        <w:rPr>
          <w:rStyle w:val="Hyperlink"/>
          <w:rFonts w:ascii="Times New Roman" w:hAnsi="Times New Roman" w:cs="Times New Roman"/>
          <w:b w:val="0"/>
          <w:caps w:val="0"/>
          <w:noProof/>
          <w:sz w:val="24"/>
          <w:szCs w:val="24"/>
          <w:u w:val="none"/>
        </w:rPr>
        <w:br/>
      </w:r>
    </w:p>
    <w:p w14:paraId="06CB9865" w14:textId="41EA54B2" w:rsidR="00B22FA1" w:rsidRPr="00B22FA1" w:rsidRDefault="00B22FA1" w:rsidP="00B22FA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3900" w:history="1">
        <w:r w:rsidRPr="00B22FA1">
          <w:rPr>
            <w:rStyle w:val="Hyperlink"/>
            <w:rFonts w:ascii="Times New Roman" w:hAnsi="Times New Roman" w:cs="Times New Roman"/>
            <w:b w:val="0"/>
            <w:caps w:val="0"/>
            <w:noProof/>
            <w:sz w:val="24"/>
            <w:szCs w:val="24"/>
            <w:u w:val="none"/>
          </w:rPr>
          <w:t>Acknowledgments</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3900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vi</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BA20B8B" w14:textId="40BC46ED" w:rsidR="00B22FA1" w:rsidRPr="00B22FA1" w:rsidRDefault="00B22FA1" w:rsidP="00B22FA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3901" w:history="1">
        <w:r w:rsidRPr="00B22FA1">
          <w:rPr>
            <w:rStyle w:val="Hyperlink"/>
            <w:rFonts w:ascii="Times New Roman" w:hAnsi="Times New Roman" w:cs="Times New Roman"/>
            <w:b w:val="0"/>
            <w:caps w:val="0"/>
            <w:noProof/>
            <w:sz w:val="24"/>
            <w:szCs w:val="24"/>
            <w:u w:val="none"/>
          </w:rPr>
          <w:t>Table of Contents</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3901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vii</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22A1BDD2" w14:textId="38679878" w:rsidR="00B22FA1" w:rsidRPr="00B22FA1" w:rsidRDefault="00B22FA1" w:rsidP="00B22FA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3902" w:history="1">
        <w:r w:rsidRPr="00B22FA1">
          <w:rPr>
            <w:rStyle w:val="Hyperlink"/>
            <w:rFonts w:ascii="Times New Roman" w:hAnsi="Times New Roman" w:cs="Times New Roman"/>
            <w:b w:val="0"/>
            <w:caps w:val="0"/>
            <w:noProof/>
            <w:sz w:val="24"/>
            <w:szCs w:val="24"/>
            <w:u w:val="none"/>
          </w:rPr>
          <w:t>List of Figures</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3902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x</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31FBF177" w14:textId="36AAFF6B" w:rsidR="00B22FA1" w:rsidRPr="00B22FA1" w:rsidRDefault="00B22FA1" w:rsidP="00B22FA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3903" w:history="1">
        <w:r w:rsidRPr="00B22FA1">
          <w:rPr>
            <w:rStyle w:val="Hyperlink"/>
            <w:rFonts w:ascii="Times New Roman" w:hAnsi="Times New Roman" w:cs="Times New Roman"/>
            <w:b w:val="0"/>
            <w:caps w:val="0"/>
            <w:noProof/>
            <w:sz w:val="24"/>
            <w:szCs w:val="24"/>
            <w:u w:val="none"/>
          </w:rPr>
          <w:t>List of Tables</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3903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xi</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296B2358" w14:textId="280DFBEE" w:rsidR="00B22FA1" w:rsidRPr="00B22FA1" w:rsidRDefault="00B22FA1" w:rsidP="00B22FA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3904" w:history="1">
        <w:r w:rsidRPr="00B22FA1">
          <w:rPr>
            <w:rStyle w:val="Hyperlink"/>
            <w:rFonts w:ascii="Times New Roman" w:hAnsi="Times New Roman" w:cs="Times New Roman"/>
            <w:b w:val="0"/>
            <w:caps w:val="0"/>
            <w:noProof/>
            <w:sz w:val="24"/>
            <w:szCs w:val="24"/>
            <w:u w:val="none"/>
          </w:rPr>
          <w:t>I.</w:t>
        </w:r>
        <w:r w:rsidRPr="00B22FA1">
          <w:rPr>
            <w:rFonts w:ascii="Times New Roman" w:eastAsiaTheme="minorEastAsia" w:hAnsi="Times New Roman" w:cs="Times New Roman"/>
            <w:b w:val="0"/>
            <w:bCs w:val="0"/>
            <w:caps w:val="0"/>
            <w:noProof/>
            <w:sz w:val="24"/>
            <w:szCs w:val="24"/>
          </w:rPr>
          <w:tab/>
        </w:r>
        <w:r w:rsidRPr="00B22FA1">
          <w:rPr>
            <w:rStyle w:val="Hyperlink"/>
            <w:rFonts w:ascii="Times New Roman" w:hAnsi="Times New Roman" w:cs="Times New Roman"/>
            <w:b w:val="0"/>
            <w:caps w:val="0"/>
            <w:noProof/>
            <w:sz w:val="24"/>
            <w:szCs w:val="24"/>
            <w:u w:val="none"/>
          </w:rPr>
          <w:t>Introduction</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3904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1</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0E37BAE4" w14:textId="38F2AA25"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05" w:history="1">
        <w:r w:rsidRPr="00B22FA1">
          <w:rPr>
            <w:rStyle w:val="Hyperlink"/>
            <w:rFonts w:ascii="Times New Roman" w:hAnsi="Times New Roman" w:cs="Times New Roman"/>
            <w:smallCaps w:val="0"/>
            <w:noProof/>
            <w:sz w:val="24"/>
            <w:szCs w:val="24"/>
            <w:u w:val="none"/>
          </w:rPr>
          <w:t>1.1</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Problem Statement</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05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3</w:t>
        </w:r>
        <w:r w:rsidRPr="00B22FA1">
          <w:rPr>
            <w:rFonts w:ascii="Times New Roman" w:hAnsi="Times New Roman" w:cs="Times New Roman"/>
            <w:smallCaps w:val="0"/>
            <w:noProof/>
            <w:webHidden/>
            <w:sz w:val="24"/>
            <w:szCs w:val="24"/>
          </w:rPr>
          <w:fldChar w:fldCharType="end"/>
        </w:r>
      </w:hyperlink>
    </w:p>
    <w:p w14:paraId="0B098117" w14:textId="610FB858"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06" w:history="1">
        <w:r w:rsidRPr="00B22FA1">
          <w:rPr>
            <w:rStyle w:val="Hyperlink"/>
            <w:rFonts w:ascii="Times New Roman" w:hAnsi="Times New Roman" w:cs="Times New Roman"/>
            <w:smallCaps w:val="0"/>
            <w:noProof/>
            <w:sz w:val="24"/>
            <w:szCs w:val="24"/>
            <w:u w:val="none"/>
          </w:rPr>
          <w:t>1.2</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Research Objective</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06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4</w:t>
        </w:r>
        <w:r w:rsidRPr="00B22FA1">
          <w:rPr>
            <w:rFonts w:ascii="Times New Roman" w:hAnsi="Times New Roman" w:cs="Times New Roman"/>
            <w:smallCaps w:val="0"/>
            <w:noProof/>
            <w:webHidden/>
            <w:sz w:val="24"/>
            <w:szCs w:val="24"/>
          </w:rPr>
          <w:fldChar w:fldCharType="end"/>
        </w:r>
      </w:hyperlink>
    </w:p>
    <w:p w14:paraId="06AA150B" w14:textId="68E756B7"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07" w:history="1">
        <w:r w:rsidRPr="00B22FA1">
          <w:rPr>
            <w:rStyle w:val="Hyperlink"/>
            <w:rFonts w:ascii="Times New Roman" w:hAnsi="Times New Roman" w:cs="Times New Roman"/>
            <w:smallCaps w:val="0"/>
            <w:noProof/>
            <w:sz w:val="24"/>
            <w:szCs w:val="24"/>
            <w:u w:val="none"/>
          </w:rPr>
          <w:t>1.3</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Hypothesis</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07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4</w:t>
        </w:r>
        <w:r w:rsidRPr="00B22FA1">
          <w:rPr>
            <w:rFonts w:ascii="Times New Roman" w:hAnsi="Times New Roman" w:cs="Times New Roman"/>
            <w:smallCaps w:val="0"/>
            <w:noProof/>
            <w:webHidden/>
            <w:sz w:val="24"/>
            <w:szCs w:val="24"/>
          </w:rPr>
          <w:fldChar w:fldCharType="end"/>
        </w:r>
      </w:hyperlink>
    </w:p>
    <w:p w14:paraId="45F5F7A0" w14:textId="4744782F"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08" w:history="1">
        <w:r w:rsidRPr="00B22FA1">
          <w:rPr>
            <w:rStyle w:val="Hyperlink"/>
            <w:rFonts w:ascii="Times New Roman" w:hAnsi="Times New Roman" w:cs="Times New Roman"/>
            <w:smallCaps w:val="0"/>
            <w:noProof/>
            <w:sz w:val="24"/>
            <w:szCs w:val="24"/>
            <w:u w:val="none"/>
          </w:rPr>
          <w:t>1.4</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Approach</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08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5</w:t>
        </w:r>
        <w:r w:rsidRPr="00B22FA1">
          <w:rPr>
            <w:rFonts w:ascii="Times New Roman" w:hAnsi="Times New Roman" w:cs="Times New Roman"/>
            <w:smallCaps w:val="0"/>
            <w:noProof/>
            <w:webHidden/>
            <w:sz w:val="24"/>
            <w:szCs w:val="24"/>
          </w:rPr>
          <w:fldChar w:fldCharType="end"/>
        </w:r>
      </w:hyperlink>
    </w:p>
    <w:p w14:paraId="08298A8C" w14:textId="6C9C45B2"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09" w:history="1">
        <w:r w:rsidRPr="00B22FA1">
          <w:rPr>
            <w:rStyle w:val="Hyperlink"/>
            <w:rFonts w:ascii="Times New Roman" w:hAnsi="Times New Roman" w:cs="Times New Roman"/>
            <w:smallCaps w:val="0"/>
            <w:noProof/>
            <w:sz w:val="24"/>
            <w:szCs w:val="24"/>
            <w:u w:val="none"/>
          </w:rPr>
          <w:t>1.5</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Assumptions/Limitations</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09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7</w:t>
        </w:r>
        <w:r w:rsidRPr="00B22FA1">
          <w:rPr>
            <w:rFonts w:ascii="Times New Roman" w:hAnsi="Times New Roman" w:cs="Times New Roman"/>
            <w:smallCaps w:val="0"/>
            <w:noProof/>
            <w:webHidden/>
            <w:sz w:val="24"/>
            <w:szCs w:val="24"/>
          </w:rPr>
          <w:fldChar w:fldCharType="end"/>
        </w:r>
      </w:hyperlink>
    </w:p>
    <w:p w14:paraId="3CB4D308" w14:textId="7D63B826"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10" w:history="1">
        <w:r w:rsidRPr="00B22FA1">
          <w:rPr>
            <w:rStyle w:val="Hyperlink"/>
            <w:rFonts w:ascii="Times New Roman" w:hAnsi="Times New Roman" w:cs="Times New Roman"/>
            <w:smallCaps w:val="0"/>
            <w:noProof/>
            <w:sz w:val="24"/>
            <w:szCs w:val="24"/>
            <w:u w:val="none"/>
          </w:rPr>
          <w:t>1.6</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Thesis Overview</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10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8</w:t>
        </w:r>
        <w:r w:rsidRPr="00B22FA1">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0010C043" w14:textId="124A5656" w:rsidR="00B22FA1" w:rsidRPr="00B22FA1" w:rsidRDefault="00B22FA1" w:rsidP="00B22FA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3911" w:history="1">
        <w:r w:rsidRPr="00B22FA1">
          <w:rPr>
            <w:rStyle w:val="Hyperlink"/>
            <w:rFonts w:ascii="Times New Roman" w:hAnsi="Times New Roman" w:cs="Times New Roman"/>
            <w:b w:val="0"/>
            <w:caps w:val="0"/>
            <w:noProof/>
            <w:sz w:val="24"/>
            <w:szCs w:val="24"/>
            <w:u w:val="none"/>
          </w:rPr>
          <w:t>II.</w:t>
        </w:r>
        <w:r w:rsidRPr="00B22FA1">
          <w:rPr>
            <w:rFonts w:ascii="Times New Roman" w:eastAsiaTheme="minorEastAsia" w:hAnsi="Times New Roman" w:cs="Times New Roman"/>
            <w:b w:val="0"/>
            <w:bCs w:val="0"/>
            <w:caps w:val="0"/>
            <w:noProof/>
            <w:sz w:val="24"/>
            <w:szCs w:val="24"/>
          </w:rPr>
          <w:tab/>
        </w:r>
        <w:r w:rsidRPr="00B22FA1">
          <w:rPr>
            <w:rStyle w:val="Hyperlink"/>
            <w:rFonts w:ascii="Times New Roman" w:hAnsi="Times New Roman" w:cs="Times New Roman"/>
            <w:b w:val="0"/>
            <w:caps w:val="0"/>
            <w:noProof/>
            <w:sz w:val="24"/>
            <w:szCs w:val="24"/>
            <w:u w:val="none"/>
          </w:rPr>
          <w:t>Background</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3911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9</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1DAC8277" w14:textId="26CFF150"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13" w:history="1">
        <w:r w:rsidRPr="00B22FA1">
          <w:rPr>
            <w:rStyle w:val="Hyperlink"/>
            <w:rFonts w:ascii="Times New Roman" w:eastAsiaTheme="minorHAnsi" w:hAnsi="Times New Roman" w:cs="Times New Roman"/>
            <w:smallCaps w:val="0"/>
            <w:noProof/>
            <w:sz w:val="24"/>
            <w:szCs w:val="24"/>
            <w:u w:val="none"/>
          </w:rPr>
          <w:t>2.1</w:t>
        </w:r>
        <w:r w:rsidRPr="00B22FA1">
          <w:rPr>
            <w:rFonts w:ascii="Times New Roman" w:eastAsiaTheme="minorEastAsia" w:hAnsi="Times New Roman" w:cs="Times New Roman"/>
            <w:smallCaps w:val="0"/>
            <w:noProof/>
            <w:sz w:val="24"/>
            <w:szCs w:val="24"/>
          </w:rPr>
          <w:tab/>
        </w:r>
        <w:r w:rsidRPr="00B22FA1">
          <w:rPr>
            <w:rStyle w:val="Hyperlink"/>
            <w:rFonts w:ascii="Times New Roman" w:eastAsiaTheme="minorHAnsi" w:hAnsi="Times New Roman" w:cs="Times New Roman"/>
            <w:smallCaps w:val="0"/>
            <w:noProof/>
            <w:sz w:val="24"/>
            <w:szCs w:val="24"/>
            <w:u w:val="none"/>
          </w:rPr>
          <w:t>Physics of Flight Modeling</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13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9</w:t>
        </w:r>
        <w:r w:rsidRPr="00B22FA1">
          <w:rPr>
            <w:rFonts w:ascii="Times New Roman" w:hAnsi="Times New Roman" w:cs="Times New Roman"/>
            <w:smallCaps w:val="0"/>
            <w:noProof/>
            <w:webHidden/>
            <w:sz w:val="24"/>
            <w:szCs w:val="24"/>
          </w:rPr>
          <w:fldChar w:fldCharType="end"/>
        </w:r>
      </w:hyperlink>
    </w:p>
    <w:p w14:paraId="7E15C494" w14:textId="6C19D567"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14" w:history="1">
        <w:r w:rsidRPr="00B22FA1">
          <w:rPr>
            <w:rStyle w:val="Hyperlink"/>
            <w:rFonts w:ascii="Times New Roman" w:hAnsi="Times New Roman" w:cs="Times New Roman"/>
            <w:i w:val="0"/>
            <w:noProof/>
            <w:sz w:val="24"/>
            <w:szCs w:val="24"/>
            <w:u w:val="none"/>
          </w:rPr>
          <w:t>2.1.1</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Degrees of Freedom</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14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10</w:t>
        </w:r>
        <w:r w:rsidRPr="00B22FA1">
          <w:rPr>
            <w:rFonts w:ascii="Times New Roman" w:hAnsi="Times New Roman" w:cs="Times New Roman"/>
            <w:i w:val="0"/>
            <w:noProof/>
            <w:webHidden/>
            <w:sz w:val="24"/>
            <w:szCs w:val="24"/>
          </w:rPr>
          <w:fldChar w:fldCharType="end"/>
        </w:r>
      </w:hyperlink>
    </w:p>
    <w:p w14:paraId="242355D5" w14:textId="09C43DCA"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15" w:history="1">
        <w:r w:rsidRPr="00B22FA1">
          <w:rPr>
            <w:rStyle w:val="Hyperlink"/>
            <w:rFonts w:ascii="Times New Roman" w:hAnsi="Times New Roman" w:cs="Times New Roman"/>
            <w:i w:val="0"/>
            <w:noProof/>
            <w:sz w:val="24"/>
            <w:szCs w:val="24"/>
            <w:u w:val="none"/>
          </w:rPr>
          <w:t>2.1.2</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Force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15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11</w:t>
        </w:r>
        <w:r w:rsidRPr="00B22FA1">
          <w:rPr>
            <w:rFonts w:ascii="Times New Roman" w:hAnsi="Times New Roman" w:cs="Times New Roman"/>
            <w:i w:val="0"/>
            <w:noProof/>
            <w:webHidden/>
            <w:sz w:val="24"/>
            <w:szCs w:val="24"/>
          </w:rPr>
          <w:fldChar w:fldCharType="end"/>
        </w:r>
      </w:hyperlink>
    </w:p>
    <w:p w14:paraId="7AA08DCA" w14:textId="69F8E39E"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16" w:history="1">
        <w:r w:rsidRPr="00B22FA1">
          <w:rPr>
            <w:rStyle w:val="Hyperlink"/>
            <w:rFonts w:ascii="Times New Roman" w:hAnsi="Times New Roman" w:cs="Times New Roman"/>
            <w:i w:val="0"/>
            <w:noProof/>
            <w:sz w:val="24"/>
            <w:szCs w:val="24"/>
            <w:u w:val="none"/>
          </w:rPr>
          <w:t>2.1.3</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Airplane Component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16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12</w:t>
        </w:r>
        <w:r w:rsidRPr="00B22FA1">
          <w:rPr>
            <w:rFonts w:ascii="Times New Roman" w:hAnsi="Times New Roman" w:cs="Times New Roman"/>
            <w:i w:val="0"/>
            <w:noProof/>
            <w:webHidden/>
            <w:sz w:val="24"/>
            <w:szCs w:val="24"/>
          </w:rPr>
          <w:fldChar w:fldCharType="end"/>
        </w:r>
      </w:hyperlink>
    </w:p>
    <w:p w14:paraId="7C6C6E2C" w14:textId="375FF990"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17" w:history="1">
        <w:r w:rsidRPr="00B22FA1">
          <w:rPr>
            <w:rStyle w:val="Hyperlink"/>
            <w:rFonts w:ascii="Times New Roman" w:hAnsi="Times New Roman" w:cs="Times New Roman"/>
            <w:noProof/>
            <w:sz w:val="24"/>
            <w:szCs w:val="24"/>
            <w:u w:val="none"/>
          </w:rPr>
          <w:t>2.1.3.1</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Airfoil</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17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12</w:t>
        </w:r>
        <w:r w:rsidRPr="00B22FA1">
          <w:rPr>
            <w:rFonts w:ascii="Times New Roman" w:hAnsi="Times New Roman" w:cs="Times New Roman"/>
            <w:noProof/>
            <w:webHidden/>
            <w:sz w:val="24"/>
            <w:szCs w:val="24"/>
          </w:rPr>
          <w:fldChar w:fldCharType="end"/>
        </w:r>
      </w:hyperlink>
    </w:p>
    <w:p w14:paraId="66CB8E7C" w14:textId="2C57E087"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18" w:history="1">
        <w:r w:rsidRPr="00B22FA1">
          <w:rPr>
            <w:rStyle w:val="Hyperlink"/>
            <w:rFonts w:ascii="Times New Roman" w:hAnsi="Times New Roman" w:cs="Times New Roman"/>
            <w:i w:val="0"/>
            <w:noProof/>
            <w:sz w:val="24"/>
            <w:szCs w:val="24"/>
            <w:u w:val="none"/>
          </w:rPr>
          <w:t>2.1.4</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Rotation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18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13</w:t>
        </w:r>
        <w:r w:rsidRPr="00B22FA1">
          <w:rPr>
            <w:rFonts w:ascii="Times New Roman" w:hAnsi="Times New Roman" w:cs="Times New Roman"/>
            <w:i w:val="0"/>
            <w:noProof/>
            <w:webHidden/>
            <w:sz w:val="24"/>
            <w:szCs w:val="24"/>
          </w:rPr>
          <w:fldChar w:fldCharType="end"/>
        </w:r>
      </w:hyperlink>
    </w:p>
    <w:p w14:paraId="2A2618AB" w14:textId="2C90418E"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19" w:history="1">
        <w:r w:rsidRPr="00B22FA1">
          <w:rPr>
            <w:rStyle w:val="Hyperlink"/>
            <w:rFonts w:ascii="Times New Roman" w:hAnsi="Times New Roman" w:cs="Times New Roman"/>
            <w:i w:val="0"/>
            <w:noProof/>
            <w:sz w:val="24"/>
            <w:szCs w:val="24"/>
            <w:u w:val="none"/>
          </w:rPr>
          <w:t>2.1.5</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Coordinate System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19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14</w:t>
        </w:r>
        <w:r w:rsidRPr="00B22FA1">
          <w:rPr>
            <w:rFonts w:ascii="Times New Roman" w:hAnsi="Times New Roman" w:cs="Times New Roman"/>
            <w:i w:val="0"/>
            <w:noProof/>
            <w:webHidden/>
            <w:sz w:val="24"/>
            <w:szCs w:val="24"/>
          </w:rPr>
          <w:fldChar w:fldCharType="end"/>
        </w:r>
      </w:hyperlink>
    </w:p>
    <w:p w14:paraId="128D27FF" w14:textId="03C02C3D"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20" w:history="1">
        <w:r w:rsidRPr="00B22FA1">
          <w:rPr>
            <w:rStyle w:val="Hyperlink"/>
            <w:rFonts w:ascii="Times New Roman" w:hAnsi="Times New Roman" w:cs="Times New Roman"/>
            <w:i w:val="0"/>
            <w:noProof/>
            <w:sz w:val="24"/>
            <w:szCs w:val="24"/>
            <w:u w:val="none"/>
          </w:rPr>
          <w:t>2.1.6</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FDM Calculation Step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20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17</w:t>
        </w:r>
        <w:r w:rsidRPr="00B22FA1">
          <w:rPr>
            <w:rFonts w:ascii="Times New Roman" w:hAnsi="Times New Roman" w:cs="Times New Roman"/>
            <w:i w:val="0"/>
            <w:noProof/>
            <w:webHidden/>
            <w:sz w:val="24"/>
            <w:szCs w:val="24"/>
          </w:rPr>
          <w:fldChar w:fldCharType="end"/>
        </w:r>
      </w:hyperlink>
    </w:p>
    <w:p w14:paraId="4C442D3D" w14:textId="571A9D5A"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21" w:history="1">
        <w:r w:rsidRPr="00B22FA1">
          <w:rPr>
            <w:rStyle w:val="Hyperlink"/>
            <w:rFonts w:ascii="Times New Roman" w:hAnsi="Times New Roman" w:cs="Times New Roman"/>
            <w:noProof/>
            <w:sz w:val="24"/>
            <w:szCs w:val="24"/>
            <w:u w:val="none"/>
          </w:rPr>
          <w:t>2.1.6.1</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Mass Properties</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21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18</w:t>
        </w:r>
        <w:r w:rsidRPr="00B22FA1">
          <w:rPr>
            <w:rFonts w:ascii="Times New Roman" w:hAnsi="Times New Roman" w:cs="Times New Roman"/>
            <w:noProof/>
            <w:webHidden/>
            <w:sz w:val="24"/>
            <w:szCs w:val="24"/>
          </w:rPr>
          <w:fldChar w:fldCharType="end"/>
        </w:r>
      </w:hyperlink>
    </w:p>
    <w:p w14:paraId="6E886190" w14:textId="08AF632C"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22" w:history="1">
        <w:r w:rsidRPr="00B22FA1">
          <w:rPr>
            <w:rStyle w:val="Hyperlink"/>
            <w:rFonts w:ascii="Times New Roman" w:hAnsi="Times New Roman" w:cs="Times New Roman"/>
            <w:noProof/>
            <w:sz w:val="24"/>
            <w:szCs w:val="24"/>
            <w:u w:val="none"/>
          </w:rPr>
          <w:t>2.1.6.2</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Forces</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22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19</w:t>
        </w:r>
        <w:r w:rsidRPr="00B22FA1">
          <w:rPr>
            <w:rFonts w:ascii="Times New Roman" w:hAnsi="Times New Roman" w:cs="Times New Roman"/>
            <w:noProof/>
            <w:webHidden/>
            <w:sz w:val="24"/>
            <w:szCs w:val="24"/>
          </w:rPr>
          <w:fldChar w:fldCharType="end"/>
        </w:r>
      </w:hyperlink>
    </w:p>
    <w:p w14:paraId="0113BA71" w14:textId="769BD6BB"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23" w:history="1">
        <w:r w:rsidRPr="00B22FA1">
          <w:rPr>
            <w:rStyle w:val="Hyperlink"/>
            <w:rFonts w:ascii="Times New Roman" w:hAnsi="Times New Roman" w:cs="Times New Roman"/>
            <w:noProof/>
            <w:sz w:val="24"/>
            <w:szCs w:val="24"/>
            <w:u w:val="none"/>
          </w:rPr>
          <w:t>2.1.6.3</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Equations of Motion</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23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20</w:t>
        </w:r>
        <w:r w:rsidRPr="00B22FA1">
          <w:rPr>
            <w:rFonts w:ascii="Times New Roman" w:hAnsi="Times New Roman" w:cs="Times New Roman"/>
            <w:noProof/>
            <w:webHidden/>
            <w:sz w:val="24"/>
            <w:szCs w:val="24"/>
          </w:rPr>
          <w:fldChar w:fldCharType="end"/>
        </w:r>
      </w:hyperlink>
    </w:p>
    <w:p w14:paraId="6CE42E88" w14:textId="63CC6BC6" w:rsidR="00B22FA1" w:rsidRPr="00B22FA1" w:rsidRDefault="00B22FA1" w:rsidP="00B22FA1">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4913924" w:history="1">
        <w:r w:rsidRPr="00B22FA1">
          <w:rPr>
            <w:rStyle w:val="Hyperlink"/>
            <w:rFonts w:ascii="Times New Roman" w:hAnsi="Times New Roman" w:cs="Times New Roman"/>
            <w:noProof/>
            <w:sz w:val="24"/>
            <w:szCs w:val="24"/>
            <w:u w:val="none"/>
          </w:rPr>
          <w:t>2.1.6.3.1</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Simulation Loop Methods</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24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22</w:t>
        </w:r>
        <w:r w:rsidRPr="00B22FA1">
          <w:rPr>
            <w:rFonts w:ascii="Times New Roman" w:hAnsi="Times New Roman" w:cs="Times New Roman"/>
            <w:noProof/>
            <w:webHidden/>
            <w:sz w:val="24"/>
            <w:szCs w:val="24"/>
          </w:rPr>
          <w:fldChar w:fldCharType="end"/>
        </w:r>
      </w:hyperlink>
    </w:p>
    <w:p w14:paraId="08D9FB11" w14:textId="69999488"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25" w:history="1">
        <w:r w:rsidRPr="00B22FA1">
          <w:rPr>
            <w:rStyle w:val="Hyperlink"/>
            <w:rFonts w:ascii="Times New Roman" w:hAnsi="Times New Roman" w:cs="Times New Roman"/>
            <w:i w:val="0"/>
            <w:noProof/>
            <w:sz w:val="24"/>
            <w:szCs w:val="24"/>
            <w:u w:val="none"/>
          </w:rPr>
          <w:t>2.1.7</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Fidelity</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25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23</w:t>
        </w:r>
        <w:r w:rsidRPr="00B22FA1">
          <w:rPr>
            <w:rFonts w:ascii="Times New Roman" w:hAnsi="Times New Roman" w:cs="Times New Roman"/>
            <w:i w:val="0"/>
            <w:noProof/>
            <w:webHidden/>
            <w:sz w:val="24"/>
            <w:szCs w:val="24"/>
          </w:rPr>
          <w:fldChar w:fldCharType="end"/>
        </w:r>
      </w:hyperlink>
    </w:p>
    <w:p w14:paraId="2D816A28" w14:textId="1FEBA138"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26" w:history="1">
        <w:r w:rsidRPr="00B22FA1">
          <w:rPr>
            <w:rStyle w:val="Hyperlink"/>
            <w:rFonts w:ascii="Times New Roman" w:eastAsiaTheme="minorHAnsi" w:hAnsi="Times New Roman" w:cs="Times New Roman"/>
            <w:smallCaps w:val="0"/>
            <w:noProof/>
            <w:sz w:val="24"/>
            <w:szCs w:val="24"/>
            <w:u w:val="none"/>
          </w:rPr>
          <w:t>2.2</w:t>
        </w:r>
        <w:r w:rsidRPr="00B22FA1">
          <w:rPr>
            <w:rFonts w:ascii="Times New Roman" w:eastAsiaTheme="minorEastAsia" w:hAnsi="Times New Roman" w:cs="Times New Roman"/>
            <w:smallCaps w:val="0"/>
            <w:noProof/>
            <w:sz w:val="24"/>
            <w:szCs w:val="24"/>
          </w:rPr>
          <w:tab/>
        </w:r>
        <w:r w:rsidRPr="00B22FA1">
          <w:rPr>
            <w:rStyle w:val="Hyperlink"/>
            <w:rFonts w:ascii="Times New Roman" w:eastAsiaTheme="minorHAnsi" w:hAnsi="Times New Roman" w:cs="Times New Roman"/>
            <w:smallCaps w:val="0"/>
            <w:noProof/>
            <w:sz w:val="24"/>
            <w:szCs w:val="24"/>
            <w:u w:val="none"/>
          </w:rPr>
          <w:t>Entity-Component-System</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26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24</w:t>
        </w:r>
        <w:r w:rsidRPr="00B22FA1">
          <w:rPr>
            <w:rFonts w:ascii="Times New Roman" w:hAnsi="Times New Roman" w:cs="Times New Roman"/>
            <w:smallCaps w:val="0"/>
            <w:noProof/>
            <w:webHidden/>
            <w:sz w:val="24"/>
            <w:szCs w:val="24"/>
          </w:rPr>
          <w:fldChar w:fldCharType="end"/>
        </w:r>
      </w:hyperlink>
    </w:p>
    <w:p w14:paraId="58D25619" w14:textId="3CBB78CF"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27" w:history="1">
        <w:r w:rsidRPr="00B22FA1">
          <w:rPr>
            <w:rStyle w:val="Hyperlink"/>
            <w:rFonts w:ascii="Times New Roman" w:hAnsi="Times New Roman" w:cs="Times New Roman"/>
            <w:i w:val="0"/>
            <w:noProof/>
            <w:sz w:val="24"/>
            <w:szCs w:val="24"/>
            <w:u w:val="none"/>
          </w:rPr>
          <w:t>2.2.1</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Object-Oriented Problem</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27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24</w:t>
        </w:r>
        <w:r w:rsidRPr="00B22FA1">
          <w:rPr>
            <w:rFonts w:ascii="Times New Roman" w:hAnsi="Times New Roman" w:cs="Times New Roman"/>
            <w:i w:val="0"/>
            <w:noProof/>
            <w:webHidden/>
            <w:sz w:val="24"/>
            <w:szCs w:val="24"/>
          </w:rPr>
          <w:fldChar w:fldCharType="end"/>
        </w:r>
      </w:hyperlink>
    </w:p>
    <w:p w14:paraId="183DE78F" w14:textId="1AF2F70B"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28" w:history="1">
        <w:r w:rsidRPr="00B22FA1">
          <w:rPr>
            <w:rStyle w:val="Hyperlink"/>
            <w:rFonts w:ascii="Times New Roman" w:hAnsi="Times New Roman" w:cs="Times New Roman"/>
            <w:i w:val="0"/>
            <w:noProof/>
            <w:sz w:val="24"/>
            <w:szCs w:val="24"/>
            <w:u w:val="none"/>
          </w:rPr>
          <w:t>2.2.2</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ECS Explained</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28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25</w:t>
        </w:r>
        <w:r w:rsidRPr="00B22FA1">
          <w:rPr>
            <w:rFonts w:ascii="Times New Roman" w:hAnsi="Times New Roman" w:cs="Times New Roman"/>
            <w:i w:val="0"/>
            <w:noProof/>
            <w:webHidden/>
            <w:sz w:val="24"/>
            <w:szCs w:val="24"/>
          </w:rPr>
          <w:fldChar w:fldCharType="end"/>
        </w:r>
      </w:hyperlink>
    </w:p>
    <w:p w14:paraId="19E910B3" w14:textId="62203DD6"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29" w:history="1">
        <w:r w:rsidRPr="00B22FA1">
          <w:rPr>
            <w:rStyle w:val="Hyperlink"/>
            <w:rFonts w:ascii="Times New Roman" w:hAnsi="Times New Roman" w:cs="Times New Roman"/>
            <w:i w:val="0"/>
            <w:noProof/>
            <w:sz w:val="24"/>
            <w:szCs w:val="24"/>
            <w:u w:val="none"/>
          </w:rPr>
          <w:t>2.2.3</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SPECS Framework</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29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27</w:t>
        </w:r>
        <w:r w:rsidRPr="00B22FA1">
          <w:rPr>
            <w:rFonts w:ascii="Times New Roman" w:hAnsi="Times New Roman" w:cs="Times New Roman"/>
            <w:i w:val="0"/>
            <w:noProof/>
            <w:webHidden/>
            <w:sz w:val="24"/>
            <w:szCs w:val="24"/>
          </w:rPr>
          <w:fldChar w:fldCharType="end"/>
        </w:r>
      </w:hyperlink>
    </w:p>
    <w:p w14:paraId="1D325BE6" w14:textId="0189DFFA"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30" w:history="1">
        <w:r w:rsidRPr="00B22FA1">
          <w:rPr>
            <w:rStyle w:val="Hyperlink"/>
            <w:rFonts w:ascii="Times New Roman" w:hAnsi="Times New Roman" w:cs="Times New Roman"/>
            <w:i w:val="0"/>
            <w:noProof/>
            <w:sz w:val="24"/>
            <w:szCs w:val="24"/>
            <w:u w:val="none"/>
          </w:rPr>
          <w:t>2.2.4</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ECS Overall</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30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29</w:t>
        </w:r>
        <w:r w:rsidRPr="00B22FA1">
          <w:rPr>
            <w:rFonts w:ascii="Times New Roman" w:hAnsi="Times New Roman" w:cs="Times New Roman"/>
            <w:i w:val="0"/>
            <w:noProof/>
            <w:webHidden/>
            <w:sz w:val="24"/>
            <w:szCs w:val="24"/>
          </w:rPr>
          <w:fldChar w:fldCharType="end"/>
        </w:r>
      </w:hyperlink>
    </w:p>
    <w:p w14:paraId="2FFC5B3A" w14:textId="4D6DD9EC"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31" w:history="1">
        <w:r w:rsidRPr="00B22FA1">
          <w:rPr>
            <w:rStyle w:val="Hyperlink"/>
            <w:rFonts w:ascii="Times New Roman" w:hAnsi="Times New Roman" w:cs="Times New Roman"/>
            <w:smallCaps w:val="0"/>
            <w:noProof/>
            <w:sz w:val="24"/>
            <w:szCs w:val="24"/>
            <w:u w:val="none"/>
          </w:rPr>
          <w:t>2.3</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Rust</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31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29</w:t>
        </w:r>
        <w:r w:rsidRPr="00B22FA1">
          <w:rPr>
            <w:rFonts w:ascii="Times New Roman" w:hAnsi="Times New Roman" w:cs="Times New Roman"/>
            <w:smallCaps w:val="0"/>
            <w:noProof/>
            <w:webHidden/>
            <w:sz w:val="24"/>
            <w:szCs w:val="24"/>
          </w:rPr>
          <w:fldChar w:fldCharType="end"/>
        </w:r>
      </w:hyperlink>
    </w:p>
    <w:p w14:paraId="7F447D48" w14:textId="6F048805"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32" w:history="1">
        <w:r w:rsidRPr="00B22FA1">
          <w:rPr>
            <w:rStyle w:val="Hyperlink"/>
            <w:rFonts w:ascii="Times New Roman" w:hAnsi="Times New Roman" w:cs="Times New Roman"/>
            <w:i w:val="0"/>
            <w:noProof/>
            <w:sz w:val="24"/>
            <w:szCs w:val="24"/>
            <w:u w:val="none"/>
          </w:rPr>
          <w:t>2.3.1</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Safe Rust and Unsafe Rust</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32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31</w:t>
        </w:r>
        <w:r w:rsidRPr="00B22FA1">
          <w:rPr>
            <w:rFonts w:ascii="Times New Roman" w:hAnsi="Times New Roman" w:cs="Times New Roman"/>
            <w:i w:val="0"/>
            <w:noProof/>
            <w:webHidden/>
            <w:sz w:val="24"/>
            <w:szCs w:val="24"/>
          </w:rPr>
          <w:fldChar w:fldCharType="end"/>
        </w:r>
      </w:hyperlink>
    </w:p>
    <w:p w14:paraId="018742B9" w14:textId="719D7AED"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33" w:history="1">
        <w:r w:rsidRPr="00B22FA1">
          <w:rPr>
            <w:rStyle w:val="Hyperlink"/>
            <w:rFonts w:ascii="Times New Roman" w:hAnsi="Times New Roman" w:cs="Times New Roman"/>
            <w:i w:val="0"/>
            <w:noProof/>
            <w:sz w:val="24"/>
            <w:szCs w:val="24"/>
            <w:u w:val="none"/>
          </w:rPr>
          <w:t>2.3.2</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Ownership</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33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31</w:t>
        </w:r>
        <w:r w:rsidRPr="00B22FA1">
          <w:rPr>
            <w:rFonts w:ascii="Times New Roman" w:hAnsi="Times New Roman" w:cs="Times New Roman"/>
            <w:i w:val="0"/>
            <w:noProof/>
            <w:webHidden/>
            <w:sz w:val="24"/>
            <w:szCs w:val="24"/>
          </w:rPr>
          <w:fldChar w:fldCharType="end"/>
        </w:r>
      </w:hyperlink>
    </w:p>
    <w:p w14:paraId="3D176795" w14:textId="2C5D8147"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34" w:history="1">
        <w:r w:rsidRPr="00B22FA1">
          <w:rPr>
            <w:rStyle w:val="Hyperlink"/>
            <w:rFonts w:ascii="Times New Roman" w:hAnsi="Times New Roman" w:cs="Times New Roman"/>
            <w:i w:val="0"/>
            <w:noProof/>
            <w:sz w:val="24"/>
            <w:szCs w:val="24"/>
            <w:u w:val="none"/>
          </w:rPr>
          <w:t>2.3.3</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Borrowing</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34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32</w:t>
        </w:r>
        <w:r w:rsidRPr="00B22FA1">
          <w:rPr>
            <w:rFonts w:ascii="Times New Roman" w:hAnsi="Times New Roman" w:cs="Times New Roman"/>
            <w:i w:val="0"/>
            <w:noProof/>
            <w:webHidden/>
            <w:sz w:val="24"/>
            <w:szCs w:val="24"/>
          </w:rPr>
          <w:fldChar w:fldCharType="end"/>
        </w:r>
      </w:hyperlink>
    </w:p>
    <w:p w14:paraId="45ED97B2" w14:textId="08031725"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35" w:history="1">
        <w:r w:rsidRPr="00B22FA1">
          <w:rPr>
            <w:rStyle w:val="Hyperlink"/>
            <w:rFonts w:ascii="Times New Roman" w:hAnsi="Times New Roman" w:cs="Times New Roman"/>
            <w:i w:val="0"/>
            <w:noProof/>
            <w:sz w:val="24"/>
            <w:szCs w:val="24"/>
            <w:u w:val="none"/>
          </w:rPr>
          <w:t>2.3.4</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Lifetime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35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32</w:t>
        </w:r>
        <w:r w:rsidRPr="00B22FA1">
          <w:rPr>
            <w:rFonts w:ascii="Times New Roman" w:hAnsi="Times New Roman" w:cs="Times New Roman"/>
            <w:i w:val="0"/>
            <w:noProof/>
            <w:webHidden/>
            <w:sz w:val="24"/>
            <w:szCs w:val="24"/>
          </w:rPr>
          <w:fldChar w:fldCharType="end"/>
        </w:r>
      </w:hyperlink>
    </w:p>
    <w:p w14:paraId="46E1616E" w14:textId="61B47ACF"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36" w:history="1">
        <w:r w:rsidRPr="00B22FA1">
          <w:rPr>
            <w:rStyle w:val="Hyperlink"/>
            <w:rFonts w:ascii="Times New Roman" w:hAnsi="Times New Roman" w:cs="Times New Roman"/>
            <w:i w:val="0"/>
            <w:noProof/>
            <w:sz w:val="24"/>
            <w:szCs w:val="24"/>
            <w:u w:val="none"/>
          </w:rPr>
          <w:t>2.3.5</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ing</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36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33</w:t>
        </w:r>
        <w:r w:rsidRPr="00B22FA1">
          <w:rPr>
            <w:rFonts w:ascii="Times New Roman" w:hAnsi="Times New Roman" w:cs="Times New Roman"/>
            <w:i w:val="0"/>
            <w:noProof/>
            <w:webHidden/>
            <w:sz w:val="24"/>
            <w:szCs w:val="24"/>
          </w:rPr>
          <w:fldChar w:fldCharType="end"/>
        </w:r>
      </w:hyperlink>
    </w:p>
    <w:p w14:paraId="4F6383AA" w14:textId="799E8A20"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37" w:history="1">
        <w:r w:rsidRPr="00B22FA1">
          <w:rPr>
            <w:rStyle w:val="Hyperlink"/>
            <w:rFonts w:ascii="Times New Roman" w:hAnsi="Times New Roman" w:cs="Times New Roman"/>
            <w:i w:val="0"/>
            <w:noProof/>
            <w:sz w:val="24"/>
            <w:szCs w:val="24"/>
            <w:u w:val="none"/>
          </w:rPr>
          <w:t>2.3.6</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Crate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37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34</w:t>
        </w:r>
        <w:r w:rsidRPr="00B22FA1">
          <w:rPr>
            <w:rFonts w:ascii="Times New Roman" w:hAnsi="Times New Roman" w:cs="Times New Roman"/>
            <w:i w:val="0"/>
            <w:noProof/>
            <w:webHidden/>
            <w:sz w:val="24"/>
            <w:szCs w:val="24"/>
          </w:rPr>
          <w:fldChar w:fldCharType="end"/>
        </w:r>
      </w:hyperlink>
    </w:p>
    <w:p w14:paraId="37BEEE45" w14:textId="1574E081"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38" w:history="1">
        <w:r w:rsidRPr="00B22FA1">
          <w:rPr>
            <w:rStyle w:val="Hyperlink"/>
            <w:rFonts w:ascii="Times New Roman" w:hAnsi="Times New Roman" w:cs="Times New Roman"/>
            <w:i w:val="0"/>
            <w:noProof/>
            <w:sz w:val="24"/>
            <w:szCs w:val="24"/>
            <w:u w:val="none"/>
          </w:rPr>
          <w:t>2.3.7</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Rust Overall</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38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34</w:t>
        </w:r>
        <w:r w:rsidRPr="00B22FA1">
          <w:rPr>
            <w:rFonts w:ascii="Times New Roman" w:hAnsi="Times New Roman" w:cs="Times New Roman"/>
            <w:i w:val="0"/>
            <w:noProof/>
            <w:webHidden/>
            <w:sz w:val="24"/>
            <w:szCs w:val="24"/>
          </w:rPr>
          <w:fldChar w:fldCharType="end"/>
        </w:r>
      </w:hyperlink>
    </w:p>
    <w:p w14:paraId="32C79AEB" w14:textId="7BE7E28E"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39" w:history="1">
        <w:r w:rsidRPr="00B22FA1">
          <w:rPr>
            <w:rStyle w:val="Hyperlink"/>
            <w:rFonts w:ascii="Times New Roman" w:hAnsi="Times New Roman" w:cs="Times New Roman"/>
            <w:smallCaps w:val="0"/>
            <w:noProof/>
            <w:sz w:val="24"/>
            <w:szCs w:val="24"/>
            <w:u w:val="none"/>
          </w:rPr>
          <w:t>2.4</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FlightGear</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39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35</w:t>
        </w:r>
        <w:r w:rsidRPr="00B22FA1">
          <w:rPr>
            <w:rFonts w:ascii="Times New Roman" w:hAnsi="Times New Roman" w:cs="Times New Roman"/>
            <w:smallCaps w:val="0"/>
            <w:noProof/>
            <w:webHidden/>
            <w:sz w:val="24"/>
            <w:szCs w:val="24"/>
          </w:rPr>
          <w:fldChar w:fldCharType="end"/>
        </w:r>
      </w:hyperlink>
    </w:p>
    <w:p w14:paraId="2E8EF8A6" w14:textId="24FC80C0"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40" w:history="1">
        <w:r w:rsidRPr="00B22FA1">
          <w:rPr>
            <w:rStyle w:val="Hyperlink"/>
            <w:rFonts w:ascii="Times New Roman" w:hAnsi="Times New Roman" w:cs="Times New Roman"/>
            <w:smallCaps w:val="0"/>
            <w:noProof/>
            <w:sz w:val="24"/>
            <w:szCs w:val="24"/>
            <w:u w:val="none"/>
          </w:rPr>
          <w:t>2.5</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Networking And Rust</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40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36</w:t>
        </w:r>
        <w:r w:rsidRPr="00B22FA1">
          <w:rPr>
            <w:rFonts w:ascii="Times New Roman" w:hAnsi="Times New Roman" w:cs="Times New Roman"/>
            <w:smallCaps w:val="0"/>
            <w:noProof/>
            <w:webHidden/>
            <w:sz w:val="24"/>
            <w:szCs w:val="24"/>
          </w:rPr>
          <w:fldChar w:fldCharType="end"/>
        </w:r>
      </w:hyperlink>
    </w:p>
    <w:p w14:paraId="3DE5B286" w14:textId="1A4C64A9"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41" w:history="1">
        <w:r w:rsidRPr="00B22FA1">
          <w:rPr>
            <w:rStyle w:val="Hyperlink"/>
            <w:rFonts w:ascii="Times New Roman" w:hAnsi="Times New Roman" w:cs="Times New Roman"/>
            <w:smallCaps w:val="0"/>
            <w:noProof/>
            <w:sz w:val="24"/>
            <w:szCs w:val="24"/>
            <w:u w:val="none"/>
          </w:rPr>
          <w:t>2.6</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Summary</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41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37</w:t>
        </w:r>
        <w:r w:rsidRPr="00B22FA1">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2FFE9DB1" w14:textId="47E429D3" w:rsidR="00B22FA1" w:rsidRPr="00B22FA1" w:rsidRDefault="00B22FA1" w:rsidP="00B22FA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3942" w:history="1">
        <w:r w:rsidRPr="00B22FA1">
          <w:rPr>
            <w:rStyle w:val="Hyperlink"/>
            <w:rFonts w:ascii="Times New Roman" w:hAnsi="Times New Roman" w:cs="Times New Roman"/>
            <w:b w:val="0"/>
            <w:caps w:val="0"/>
            <w:noProof/>
            <w:sz w:val="24"/>
            <w:szCs w:val="24"/>
            <w:u w:val="none"/>
          </w:rPr>
          <w:t>III.</w:t>
        </w:r>
        <w:r w:rsidRPr="00B22FA1">
          <w:rPr>
            <w:rFonts w:ascii="Times New Roman" w:eastAsiaTheme="minorEastAsia" w:hAnsi="Times New Roman" w:cs="Times New Roman"/>
            <w:b w:val="0"/>
            <w:bCs w:val="0"/>
            <w:caps w:val="0"/>
            <w:noProof/>
            <w:sz w:val="24"/>
            <w:szCs w:val="24"/>
          </w:rPr>
          <w:tab/>
        </w:r>
        <w:r w:rsidRPr="00B22FA1">
          <w:rPr>
            <w:rStyle w:val="Hyperlink"/>
            <w:rFonts w:ascii="Times New Roman" w:hAnsi="Times New Roman" w:cs="Times New Roman"/>
            <w:b w:val="0"/>
            <w:caps w:val="0"/>
            <w:noProof/>
            <w:sz w:val="24"/>
            <w:szCs w:val="24"/>
            <w:u w:val="none"/>
          </w:rPr>
          <w:t>Methodology</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3942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40</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55F44F10" w14:textId="11A8639E"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43" w:history="1">
        <w:r w:rsidRPr="00B22FA1">
          <w:rPr>
            <w:rStyle w:val="Hyperlink"/>
            <w:rFonts w:ascii="Times New Roman" w:hAnsi="Times New Roman" w:cs="Times New Roman"/>
            <w:smallCaps w:val="0"/>
            <w:noProof/>
            <w:sz w:val="24"/>
            <w:szCs w:val="24"/>
            <w:u w:val="none"/>
          </w:rPr>
          <w:t>3.1</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Building the Flight Dynamics Models</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43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40</w:t>
        </w:r>
        <w:r w:rsidRPr="00B22FA1">
          <w:rPr>
            <w:rFonts w:ascii="Times New Roman" w:hAnsi="Times New Roman" w:cs="Times New Roman"/>
            <w:smallCaps w:val="0"/>
            <w:noProof/>
            <w:webHidden/>
            <w:sz w:val="24"/>
            <w:szCs w:val="24"/>
          </w:rPr>
          <w:fldChar w:fldCharType="end"/>
        </w:r>
      </w:hyperlink>
    </w:p>
    <w:p w14:paraId="188A08C2" w14:textId="6B08A5FD"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44" w:history="1">
        <w:r w:rsidRPr="00B22FA1">
          <w:rPr>
            <w:rStyle w:val="Hyperlink"/>
            <w:rFonts w:ascii="Times New Roman" w:hAnsi="Times New Roman" w:cs="Times New Roman"/>
            <w:smallCaps w:val="0"/>
            <w:noProof/>
            <w:sz w:val="24"/>
            <w:szCs w:val="24"/>
            <w:u w:val="none"/>
          </w:rPr>
          <w:t>3.2</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Palmer-based Flight Dynamics Model</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44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43</w:t>
        </w:r>
        <w:r w:rsidRPr="00B22FA1">
          <w:rPr>
            <w:rFonts w:ascii="Times New Roman" w:hAnsi="Times New Roman" w:cs="Times New Roman"/>
            <w:smallCaps w:val="0"/>
            <w:noProof/>
            <w:webHidden/>
            <w:sz w:val="24"/>
            <w:szCs w:val="24"/>
          </w:rPr>
          <w:fldChar w:fldCharType="end"/>
        </w:r>
      </w:hyperlink>
    </w:p>
    <w:p w14:paraId="027EBC31" w14:textId="11F238C5"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45" w:history="1">
        <w:r w:rsidRPr="00B22FA1">
          <w:rPr>
            <w:rStyle w:val="Hyperlink"/>
            <w:rFonts w:ascii="Times New Roman" w:hAnsi="Times New Roman" w:cs="Times New Roman"/>
            <w:i w:val="0"/>
            <w:noProof/>
            <w:sz w:val="24"/>
            <w:szCs w:val="24"/>
            <w:u w:val="none"/>
          </w:rPr>
          <w:t>3.2.1</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Resource</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45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45</w:t>
        </w:r>
        <w:r w:rsidRPr="00B22FA1">
          <w:rPr>
            <w:rFonts w:ascii="Times New Roman" w:hAnsi="Times New Roman" w:cs="Times New Roman"/>
            <w:i w:val="0"/>
            <w:noProof/>
            <w:webHidden/>
            <w:sz w:val="24"/>
            <w:szCs w:val="24"/>
          </w:rPr>
          <w:fldChar w:fldCharType="end"/>
        </w:r>
      </w:hyperlink>
    </w:p>
    <w:p w14:paraId="530662BD" w14:textId="6EE2D5DE"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46" w:history="1">
        <w:r w:rsidRPr="00B22FA1">
          <w:rPr>
            <w:rStyle w:val="Hyperlink"/>
            <w:rFonts w:ascii="Times New Roman" w:hAnsi="Times New Roman" w:cs="Times New Roman"/>
            <w:i w:val="0"/>
            <w:noProof/>
            <w:sz w:val="24"/>
            <w:szCs w:val="24"/>
            <w:u w:val="none"/>
          </w:rPr>
          <w:t>3.2.2</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Component</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46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45</w:t>
        </w:r>
        <w:r w:rsidRPr="00B22FA1">
          <w:rPr>
            <w:rFonts w:ascii="Times New Roman" w:hAnsi="Times New Roman" w:cs="Times New Roman"/>
            <w:i w:val="0"/>
            <w:noProof/>
            <w:webHidden/>
            <w:sz w:val="24"/>
            <w:szCs w:val="24"/>
          </w:rPr>
          <w:fldChar w:fldCharType="end"/>
        </w:r>
      </w:hyperlink>
    </w:p>
    <w:p w14:paraId="3706DCAE" w14:textId="4743FDD9"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47" w:history="1">
        <w:r w:rsidRPr="00B22FA1">
          <w:rPr>
            <w:rStyle w:val="Hyperlink"/>
            <w:rFonts w:ascii="Times New Roman" w:hAnsi="Times New Roman" w:cs="Times New Roman"/>
            <w:i w:val="0"/>
            <w:noProof/>
            <w:sz w:val="24"/>
            <w:szCs w:val="24"/>
            <w:u w:val="none"/>
          </w:rPr>
          <w:t>3.2.3</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System</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47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46</w:t>
        </w:r>
        <w:r w:rsidRPr="00B22FA1">
          <w:rPr>
            <w:rFonts w:ascii="Times New Roman" w:hAnsi="Times New Roman" w:cs="Times New Roman"/>
            <w:i w:val="0"/>
            <w:noProof/>
            <w:webHidden/>
            <w:sz w:val="24"/>
            <w:szCs w:val="24"/>
          </w:rPr>
          <w:fldChar w:fldCharType="end"/>
        </w:r>
      </w:hyperlink>
    </w:p>
    <w:p w14:paraId="1D4CDEE6" w14:textId="1ED78DA2"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48" w:history="1">
        <w:r w:rsidRPr="00B22FA1">
          <w:rPr>
            <w:rStyle w:val="Hyperlink"/>
            <w:rFonts w:ascii="Times New Roman" w:hAnsi="Times New Roman" w:cs="Times New Roman"/>
            <w:smallCaps w:val="0"/>
            <w:noProof/>
            <w:sz w:val="24"/>
            <w:szCs w:val="24"/>
            <w:u w:val="none"/>
          </w:rPr>
          <w:t>3.3</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Bourg-based Flight Dynamics Model</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48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47</w:t>
        </w:r>
        <w:r w:rsidRPr="00B22FA1">
          <w:rPr>
            <w:rFonts w:ascii="Times New Roman" w:hAnsi="Times New Roman" w:cs="Times New Roman"/>
            <w:smallCaps w:val="0"/>
            <w:noProof/>
            <w:webHidden/>
            <w:sz w:val="24"/>
            <w:szCs w:val="24"/>
          </w:rPr>
          <w:fldChar w:fldCharType="end"/>
        </w:r>
      </w:hyperlink>
    </w:p>
    <w:p w14:paraId="290FCF4F" w14:textId="05F1A18A"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49" w:history="1">
        <w:r w:rsidRPr="00B22FA1">
          <w:rPr>
            <w:rStyle w:val="Hyperlink"/>
            <w:rFonts w:ascii="Times New Roman" w:hAnsi="Times New Roman" w:cs="Times New Roman"/>
            <w:i w:val="0"/>
            <w:noProof/>
            <w:sz w:val="24"/>
            <w:szCs w:val="24"/>
            <w:u w:val="none"/>
          </w:rPr>
          <w:t>3.3.1</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Resource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49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48</w:t>
        </w:r>
        <w:r w:rsidRPr="00B22FA1">
          <w:rPr>
            <w:rFonts w:ascii="Times New Roman" w:hAnsi="Times New Roman" w:cs="Times New Roman"/>
            <w:i w:val="0"/>
            <w:noProof/>
            <w:webHidden/>
            <w:sz w:val="24"/>
            <w:szCs w:val="24"/>
          </w:rPr>
          <w:fldChar w:fldCharType="end"/>
        </w:r>
      </w:hyperlink>
    </w:p>
    <w:p w14:paraId="5E90D48D" w14:textId="18A373D2"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50" w:history="1">
        <w:r w:rsidRPr="00B22FA1">
          <w:rPr>
            <w:rStyle w:val="Hyperlink"/>
            <w:rFonts w:ascii="Times New Roman" w:hAnsi="Times New Roman" w:cs="Times New Roman"/>
            <w:i w:val="0"/>
            <w:noProof/>
            <w:sz w:val="24"/>
            <w:szCs w:val="24"/>
            <w:u w:val="none"/>
          </w:rPr>
          <w:t>3.3.2</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Component</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50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48</w:t>
        </w:r>
        <w:r w:rsidRPr="00B22FA1">
          <w:rPr>
            <w:rFonts w:ascii="Times New Roman" w:hAnsi="Times New Roman" w:cs="Times New Roman"/>
            <w:i w:val="0"/>
            <w:noProof/>
            <w:webHidden/>
            <w:sz w:val="24"/>
            <w:szCs w:val="24"/>
          </w:rPr>
          <w:fldChar w:fldCharType="end"/>
        </w:r>
      </w:hyperlink>
    </w:p>
    <w:p w14:paraId="753710AB" w14:textId="5B246BBE"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51" w:history="1">
        <w:r w:rsidRPr="00B22FA1">
          <w:rPr>
            <w:rStyle w:val="Hyperlink"/>
            <w:rFonts w:ascii="Times New Roman" w:hAnsi="Times New Roman" w:cs="Times New Roman"/>
            <w:i w:val="0"/>
            <w:noProof/>
            <w:sz w:val="24"/>
            <w:szCs w:val="24"/>
            <w:u w:val="none"/>
          </w:rPr>
          <w:t>3.3.3</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System</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51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49</w:t>
        </w:r>
        <w:r w:rsidRPr="00B22FA1">
          <w:rPr>
            <w:rFonts w:ascii="Times New Roman" w:hAnsi="Times New Roman" w:cs="Times New Roman"/>
            <w:i w:val="0"/>
            <w:noProof/>
            <w:webHidden/>
            <w:sz w:val="24"/>
            <w:szCs w:val="24"/>
          </w:rPr>
          <w:fldChar w:fldCharType="end"/>
        </w:r>
      </w:hyperlink>
    </w:p>
    <w:p w14:paraId="5C875C17" w14:textId="655DC126"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52" w:history="1">
        <w:r w:rsidRPr="00B22FA1">
          <w:rPr>
            <w:rStyle w:val="Hyperlink"/>
            <w:rFonts w:ascii="Times New Roman" w:hAnsi="Times New Roman" w:cs="Times New Roman"/>
            <w:smallCaps w:val="0"/>
            <w:noProof/>
            <w:sz w:val="24"/>
            <w:szCs w:val="24"/>
            <w:u w:val="none"/>
          </w:rPr>
          <w:t>3.4</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Palmer-based FDM Equivalency Verification</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52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50</w:t>
        </w:r>
        <w:r w:rsidRPr="00B22FA1">
          <w:rPr>
            <w:rFonts w:ascii="Times New Roman" w:hAnsi="Times New Roman" w:cs="Times New Roman"/>
            <w:smallCaps w:val="0"/>
            <w:noProof/>
            <w:webHidden/>
            <w:sz w:val="24"/>
            <w:szCs w:val="24"/>
          </w:rPr>
          <w:fldChar w:fldCharType="end"/>
        </w:r>
      </w:hyperlink>
    </w:p>
    <w:p w14:paraId="4FE4D4D1" w14:textId="03BF3884"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53" w:history="1">
        <w:r w:rsidRPr="00B22FA1">
          <w:rPr>
            <w:rStyle w:val="Hyperlink"/>
            <w:rFonts w:ascii="Times New Roman" w:hAnsi="Times New Roman" w:cs="Times New Roman"/>
            <w:i w:val="0"/>
            <w:noProof/>
            <w:sz w:val="24"/>
            <w:szCs w:val="24"/>
            <w:u w:val="none"/>
          </w:rPr>
          <w:t>3.4.1</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One (Angle of Attack)</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53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2</w:t>
        </w:r>
        <w:r w:rsidRPr="00B22FA1">
          <w:rPr>
            <w:rFonts w:ascii="Times New Roman" w:hAnsi="Times New Roman" w:cs="Times New Roman"/>
            <w:i w:val="0"/>
            <w:noProof/>
            <w:webHidden/>
            <w:sz w:val="24"/>
            <w:szCs w:val="24"/>
          </w:rPr>
          <w:fldChar w:fldCharType="end"/>
        </w:r>
      </w:hyperlink>
    </w:p>
    <w:p w14:paraId="18C53670" w14:textId="2D0E9B7D"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54" w:history="1">
        <w:r w:rsidRPr="00B22FA1">
          <w:rPr>
            <w:rStyle w:val="Hyperlink"/>
            <w:rFonts w:ascii="Times New Roman" w:hAnsi="Times New Roman" w:cs="Times New Roman"/>
            <w:i w:val="0"/>
            <w:noProof/>
            <w:sz w:val="24"/>
            <w:szCs w:val="24"/>
            <w:u w:val="none"/>
          </w:rPr>
          <w:t>3.4.2</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Two (Bank)</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54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2</w:t>
        </w:r>
        <w:r w:rsidRPr="00B22FA1">
          <w:rPr>
            <w:rFonts w:ascii="Times New Roman" w:hAnsi="Times New Roman" w:cs="Times New Roman"/>
            <w:i w:val="0"/>
            <w:noProof/>
            <w:webHidden/>
            <w:sz w:val="24"/>
            <w:szCs w:val="24"/>
          </w:rPr>
          <w:fldChar w:fldCharType="end"/>
        </w:r>
      </w:hyperlink>
    </w:p>
    <w:p w14:paraId="60C6185D" w14:textId="71BFB200"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55" w:history="1">
        <w:r w:rsidRPr="00B22FA1">
          <w:rPr>
            <w:rStyle w:val="Hyperlink"/>
            <w:rFonts w:ascii="Times New Roman" w:hAnsi="Times New Roman" w:cs="Times New Roman"/>
            <w:i w:val="0"/>
            <w:noProof/>
            <w:sz w:val="24"/>
            <w:szCs w:val="24"/>
            <w:u w:val="none"/>
          </w:rPr>
          <w:t>3.4.3</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Three (Flap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55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2</w:t>
        </w:r>
        <w:r w:rsidRPr="00B22FA1">
          <w:rPr>
            <w:rFonts w:ascii="Times New Roman" w:hAnsi="Times New Roman" w:cs="Times New Roman"/>
            <w:i w:val="0"/>
            <w:noProof/>
            <w:webHidden/>
            <w:sz w:val="24"/>
            <w:szCs w:val="24"/>
          </w:rPr>
          <w:fldChar w:fldCharType="end"/>
        </w:r>
      </w:hyperlink>
    </w:p>
    <w:p w14:paraId="2AA19209" w14:textId="7DD79FF2"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56" w:history="1">
        <w:r w:rsidRPr="00B22FA1">
          <w:rPr>
            <w:rStyle w:val="Hyperlink"/>
            <w:rFonts w:ascii="Times New Roman" w:hAnsi="Times New Roman" w:cs="Times New Roman"/>
            <w:i w:val="0"/>
            <w:noProof/>
            <w:sz w:val="24"/>
            <w:szCs w:val="24"/>
            <w:u w:val="none"/>
          </w:rPr>
          <w:t>3.4.4</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Three (Everything)</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56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3</w:t>
        </w:r>
        <w:r w:rsidRPr="00B22FA1">
          <w:rPr>
            <w:rFonts w:ascii="Times New Roman" w:hAnsi="Times New Roman" w:cs="Times New Roman"/>
            <w:i w:val="0"/>
            <w:noProof/>
            <w:webHidden/>
            <w:sz w:val="24"/>
            <w:szCs w:val="24"/>
          </w:rPr>
          <w:fldChar w:fldCharType="end"/>
        </w:r>
      </w:hyperlink>
    </w:p>
    <w:p w14:paraId="136C2C7A" w14:textId="6B817E6F"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57" w:history="1">
        <w:r w:rsidRPr="00B22FA1">
          <w:rPr>
            <w:rStyle w:val="Hyperlink"/>
            <w:rFonts w:ascii="Times New Roman" w:hAnsi="Times New Roman" w:cs="Times New Roman"/>
            <w:smallCaps w:val="0"/>
            <w:noProof/>
            <w:sz w:val="24"/>
            <w:szCs w:val="24"/>
            <w:u w:val="none"/>
          </w:rPr>
          <w:t>3.5</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Bourg-based FDM Equivalency Verification</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57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53</w:t>
        </w:r>
        <w:r w:rsidRPr="00B22FA1">
          <w:rPr>
            <w:rFonts w:ascii="Times New Roman" w:hAnsi="Times New Roman" w:cs="Times New Roman"/>
            <w:smallCaps w:val="0"/>
            <w:noProof/>
            <w:webHidden/>
            <w:sz w:val="24"/>
            <w:szCs w:val="24"/>
          </w:rPr>
          <w:fldChar w:fldCharType="end"/>
        </w:r>
      </w:hyperlink>
    </w:p>
    <w:p w14:paraId="37F3098E" w14:textId="5D610EDC"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58" w:history="1">
        <w:r w:rsidRPr="00B22FA1">
          <w:rPr>
            <w:rStyle w:val="Hyperlink"/>
            <w:rFonts w:ascii="Times New Roman" w:hAnsi="Times New Roman" w:cs="Times New Roman"/>
            <w:i w:val="0"/>
            <w:noProof/>
            <w:sz w:val="24"/>
            <w:szCs w:val="24"/>
            <w:u w:val="none"/>
          </w:rPr>
          <w:t>3.5.1</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One (No Flight Control)</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58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6</w:t>
        </w:r>
        <w:r w:rsidRPr="00B22FA1">
          <w:rPr>
            <w:rFonts w:ascii="Times New Roman" w:hAnsi="Times New Roman" w:cs="Times New Roman"/>
            <w:i w:val="0"/>
            <w:noProof/>
            <w:webHidden/>
            <w:sz w:val="24"/>
            <w:szCs w:val="24"/>
          </w:rPr>
          <w:fldChar w:fldCharType="end"/>
        </w:r>
      </w:hyperlink>
    </w:p>
    <w:p w14:paraId="01C26023" w14:textId="320B9943"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59" w:history="1">
        <w:r w:rsidRPr="00B22FA1">
          <w:rPr>
            <w:rStyle w:val="Hyperlink"/>
            <w:rFonts w:ascii="Times New Roman" w:hAnsi="Times New Roman" w:cs="Times New Roman"/>
            <w:i w:val="0"/>
            <w:noProof/>
            <w:sz w:val="24"/>
            <w:szCs w:val="24"/>
            <w:u w:val="none"/>
          </w:rPr>
          <w:t>3.5.2</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Two (Roll)</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59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6</w:t>
        </w:r>
        <w:r w:rsidRPr="00B22FA1">
          <w:rPr>
            <w:rFonts w:ascii="Times New Roman" w:hAnsi="Times New Roman" w:cs="Times New Roman"/>
            <w:i w:val="0"/>
            <w:noProof/>
            <w:webHidden/>
            <w:sz w:val="24"/>
            <w:szCs w:val="24"/>
          </w:rPr>
          <w:fldChar w:fldCharType="end"/>
        </w:r>
      </w:hyperlink>
    </w:p>
    <w:p w14:paraId="18EEC023" w14:textId="5AE7E466"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60" w:history="1">
        <w:r w:rsidRPr="00B22FA1">
          <w:rPr>
            <w:rStyle w:val="Hyperlink"/>
            <w:rFonts w:ascii="Times New Roman" w:hAnsi="Times New Roman" w:cs="Times New Roman"/>
            <w:i w:val="0"/>
            <w:noProof/>
            <w:sz w:val="24"/>
            <w:szCs w:val="24"/>
            <w:u w:val="none"/>
          </w:rPr>
          <w:t>3.5.3</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Three (Pitch)</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60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7</w:t>
        </w:r>
        <w:r w:rsidRPr="00B22FA1">
          <w:rPr>
            <w:rFonts w:ascii="Times New Roman" w:hAnsi="Times New Roman" w:cs="Times New Roman"/>
            <w:i w:val="0"/>
            <w:noProof/>
            <w:webHidden/>
            <w:sz w:val="24"/>
            <w:szCs w:val="24"/>
          </w:rPr>
          <w:fldChar w:fldCharType="end"/>
        </w:r>
      </w:hyperlink>
    </w:p>
    <w:p w14:paraId="1A4DB2A5" w14:textId="51ED8B73"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61" w:history="1">
        <w:r w:rsidRPr="00B22FA1">
          <w:rPr>
            <w:rStyle w:val="Hyperlink"/>
            <w:rFonts w:ascii="Times New Roman" w:hAnsi="Times New Roman" w:cs="Times New Roman"/>
            <w:i w:val="0"/>
            <w:noProof/>
            <w:sz w:val="24"/>
            <w:szCs w:val="24"/>
            <w:u w:val="none"/>
          </w:rPr>
          <w:t>3.5.4</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Four (Yaw)</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61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7</w:t>
        </w:r>
        <w:r w:rsidRPr="00B22FA1">
          <w:rPr>
            <w:rFonts w:ascii="Times New Roman" w:hAnsi="Times New Roman" w:cs="Times New Roman"/>
            <w:i w:val="0"/>
            <w:noProof/>
            <w:webHidden/>
            <w:sz w:val="24"/>
            <w:szCs w:val="24"/>
          </w:rPr>
          <w:fldChar w:fldCharType="end"/>
        </w:r>
      </w:hyperlink>
    </w:p>
    <w:p w14:paraId="31CB29B3" w14:textId="56D805F9"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62" w:history="1">
        <w:r w:rsidRPr="00B22FA1">
          <w:rPr>
            <w:rStyle w:val="Hyperlink"/>
            <w:rFonts w:ascii="Times New Roman" w:hAnsi="Times New Roman" w:cs="Times New Roman"/>
            <w:i w:val="0"/>
            <w:noProof/>
            <w:sz w:val="24"/>
            <w:szCs w:val="24"/>
            <w:u w:val="none"/>
          </w:rPr>
          <w:t>3.5.5</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Five (Flap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62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8</w:t>
        </w:r>
        <w:r w:rsidRPr="00B22FA1">
          <w:rPr>
            <w:rFonts w:ascii="Times New Roman" w:hAnsi="Times New Roman" w:cs="Times New Roman"/>
            <w:i w:val="0"/>
            <w:noProof/>
            <w:webHidden/>
            <w:sz w:val="24"/>
            <w:szCs w:val="24"/>
          </w:rPr>
          <w:fldChar w:fldCharType="end"/>
        </w:r>
      </w:hyperlink>
    </w:p>
    <w:p w14:paraId="5A0B95FC" w14:textId="53CF104F"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63" w:history="1">
        <w:r w:rsidRPr="00B22FA1">
          <w:rPr>
            <w:rStyle w:val="Hyperlink"/>
            <w:rFonts w:ascii="Times New Roman" w:hAnsi="Times New Roman" w:cs="Times New Roman"/>
            <w:i w:val="0"/>
            <w:noProof/>
            <w:sz w:val="24"/>
            <w:szCs w:val="24"/>
            <w:u w:val="none"/>
          </w:rPr>
          <w:t>3.5.6</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Test Six (Everything)</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63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8</w:t>
        </w:r>
        <w:r w:rsidRPr="00B22FA1">
          <w:rPr>
            <w:rFonts w:ascii="Times New Roman" w:hAnsi="Times New Roman" w:cs="Times New Roman"/>
            <w:i w:val="0"/>
            <w:noProof/>
            <w:webHidden/>
            <w:sz w:val="24"/>
            <w:szCs w:val="24"/>
          </w:rPr>
          <w:fldChar w:fldCharType="end"/>
        </w:r>
      </w:hyperlink>
    </w:p>
    <w:p w14:paraId="0985DC36" w14:textId="397D613A"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64" w:history="1">
        <w:r w:rsidRPr="00B22FA1">
          <w:rPr>
            <w:rStyle w:val="Hyperlink"/>
            <w:rFonts w:ascii="Times New Roman" w:hAnsi="Times New Roman" w:cs="Times New Roman"/>
            <w:i w:val="0"/>
            <w:noProof/>
            <w:sz w:val="24"/>
            <w:szCs w:val="24"/>
            <w:u w:val="none"/>
          </w:rPr>
          <w:t>3.5.7</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Custom Type Module Verification</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64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58</w:t>
        </w:r>
        <w:r w:rsidRPr="00B22FA1">
          <w:rPr>
            <w:rFonts w:ascii="Times New Roman" w:hAnsi="Times New Roman" w:cs="Times New Roman"/>
            <w:i w:val="0"/>
            <w:noProof/>
            <w:webHidden/>
            <w:sz w:val="24"/>
            <w:szCs w:val="24"/>
          </w:rPr>
          <w:fldChar w:fldCharType="end"/>
        </w:r>
      </w:hyperlink>
    </w:p>
    <w:p w14:paraId="6F5DBA2A" w14:textId="38871C11"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65" w:history="1">
        <w:r w:rsidRPr="00B22FA1">
          <w:rPr>
            <w:rStyle w:val="Hyperlink"/>
            <w:rFonts w:ascii="Times New Roman" w:hAnsi="Times New Roman" w:cs="Times New Roman"/>
            <w:noProof/>
            <w:sz w:val="24"/>
            <w:szCs w:val="24"/>
            <w:u w:val="none"/>
          </w:rPr>
          <w:t>3.5.7.1</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Vector Tests</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65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59</w:t>
        </w:r>
        <w:r w:rsidRPr="00B22FA1">
          <w:rPr>
            <w:rFonts w:ascii="Times New Roman" w:hAnsi="Times New Roman" w:cs="Times New Roman"/>
            <w:noProof/>
            <w:webHidden/>
            <w:sz w:val="24"/>
            <w:szCs w:val="24"/>
          </w:rPr>
          <w:fldChar w:fldCharType="end"/>
        </w:r>
      </w:hyperlink>
    </w:p>
    <w:p w14:paraId="79BBC016" w14:textId="3C7C6CCB"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66" w:history="1">
        <w:r w:rsidRPr="00B22FA1">
          <w:rPr>
            <w:rStyle w:val="Hyperlink"/>
            <w:rFonts w:ascii="Times New Roman" w:hAnsi="Times New Roman" w:cs="Times New Roman"/>
            <w:noProof/>
            <w:sz w:val="24"/>
            <w:szCs w:val="24"/>
            <w:u w:val="none"/>
          </w:rPr>
          <w:t>3.5.7.2</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Matrix Tests</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66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60</w:t>
        </w:r>
        <w:r w:rsidRPr="00B22FA1">
          <w:rPr>
            <w:rFonts w:ascii="Times New Roman" w:hAnsi="Times New Roman" w:cs="Times New Roman"/>
            <w:noProof/>
            <w:webHidden/>
            <w:sz w:val="24"/>
            <w:szCs w:val="24"/>
          </w:rPr>
          <w:fldChar w:fldCharType="end"/>
        </w:r>
      </w:hyperlink>
    </w:p>
    <w:p w14:paraId="32C4FC50" w14:textId="517DE092"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67" w:history="1">
        <w:r w:rsidRPr="00B22FA1">
          <w:rPr>
            <w:rStyle w:val="Hyperlink"/>
            <w:rFonts w:ascii="Times New Roman" w:hAnsi="Times New Roman" w:cs="Times New Roman"/>
            <w:noProof/>
            <w:sz w:val="24"/>
            <w:szCs w:val="24"/>
            <w:u w:val="none"/>
          </w:rPr>
          <w:t>3.5.7.3</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Quaternion Tests</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67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60</w:t>
        </w:r>
        <w:r w:rsidRPr="00B22FA1">
          <w:rPr>
            <w:rFonts w:ascii="Times New Roman" w:hAnsi="Times New Roman" w:cs="Times New Roman"/>
            <w:noProof/>
            <w:webHidden/>
            <w:sz w:val="24"/>
            <w:szCs w:val="24"/>
          </w:rPr>
          <w:fldChar w:fldCharType="end"/>
        </w:r>
      </w:hyperlink>
    </w:p>
    <w:p w14:paraId="4A104754" w14:textId="2B183ED5"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68" w:history="1">
        <w:r w:rsidRPr="00B22FA1">
          <w:rPr>
            <w:rStyle w:val="Hyperlink"/>
            <w:rFonts w:ascii="Times New Roman" w:hAnsi="Times New Roman" w:cs="Times New Roman"/>
            <w:smallCaps w:val="0"/>
            <w:noProof/>
            <w:sz w:val="24"/>
            <w:szCs w:val="24"/>
            <w:u w:val="none"/>
          </w:rPr>
          <w:t>3.6</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FDM Benchmarking</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68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61</w:t>
        </w:r>
        <w:r w:rsidRPr="00B22FA1">
          <w:rPr>
            <w:rFonts w:ascii="Times New Roman" w:hAnsi="Times New Roman" w:cs="Times New Roman"/>
            <w:smallCaps w:val="0"/>
            <w:noProof/>
            <w:webHidden/>
            <w:sz w:val="24"/>
            <w:szCs w:val="24"/>
          </w:rPr>
          <w:fldChar w:fldCharType="end"/>
        </w:r>
      </w:hyperlink>
    </w:p>
    <w:p w14:paraId="6D8D392E" w14:textId="1912C6CF"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69" w:history="1">
        <w:r w:rsidRPr="00B22FA1">
          <w:rPr>
            <w:rStyle w:val="Hyperlink"/>
            <w:rFonts w:ascii="Times New Roman" w:hAnsi="Times New Roman" w:cs="Times New Roman"/>
            <w:smallCaps w:val="0"/>
            <w:noProof/>
            <w:sz w:val="24"/>
            <w:szCs w:val="24"/>
            <w:u w:val="none"/>
          </w:rPr>
          <w:t>3.7</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Building the Flight Simulators</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69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62</w:t>
        </w:r>
        <w:r w:rsidRPr="00B22FA1">
          <w:rPr>
            <w:rFonts w:ascii="Times New Roman" w:hAnsi="Times New Roman" w:cs="Times New Roman"/>
            <w:smallCaps w:val="0"/>
            <w:noProof/>
            <w:webHidden/>
            <w:sz w:val="24"/>
            <w:szCs w:val="24"/>
          </w:rPr>
          <w:fldChar w:fldCharType="end"/>
        </w:r>
      </w:hyperlink>
    </w:p>
    <w:p w14:paraId="5DD7877B" w14:textId="3F40D5A1"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70" w:history="1">
        <w:r w:rsidRPr="00B22FA1">
          <w:rPr>
            <w:rStyle w:val="Hyperlink"/>
            <w:rFonts w:ascii="Times New Roman" w:hAnsi="Times New Roman" w:cs="Times New Roman"/>
            <w:i w:val="0"/>
            <w:noProof/>
            <w:sz w:val="24"/>
            <w:szCs w:val="24"/>
            <w:u w:val="none"/>
          </w:rPr>
          <w:t>3.7.1</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Simulation Loop</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70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63</w:t>
        </w:r>
        <w:r w:rsidRPr="00B22FA1">
          <w:rPr>
            <w:rFonts w:ascii="Times New Roman" w:hAnsi="Times New Roman" w:cs="Times New Roman"/>
            <w:i w:val="0"/>
            <w:noProof/>
            <w:webHidden/>
            <w:sz w:val="24"/>
            <w:szCs w:val="24"/>
          </w:rPr>
          <w:fldChar w:fldCharType="end"/>
        </w:r>
      </w:hyperlink>
    </w:p>
    <w:p w14:paraId="30755792" w14:textId="66A72741"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71" w:history="1">
        <w:r w:rsidRPr="00B22FA1">
          <w:rPr>
            <w:rStyle w:val="Hyperlink"/>
            <w:rFonts w:ascii="Times New Roman" w:hAnsi="Times New Roman" w:cs="Times New Roman"/>
            <w:i w:val="0"/>
            <w:noProof/>
            <w:sz w:val="24"/>
            <w:szCs w:val="24"/>
            <w:u w:val="none"/>
          </w:rPr>
          <w:t>3.7.2</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Resource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71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64</w:t>
        </w:r>
        <w:r w:rsidRPr="00B22FA1">
          <w:rPr>
            <w:rFonts w:ascii="Times New Roman" w:hAnsi="Times New Roman" w:cs="Times New Roman"/>
            <w:i w:val="0"/>
            <w:noProof/>
            <w:webHidden/>
            <w:sz w:val="24"/>
            <w:szCs w:val="24"/>
          </w:rPr>
          <w:fldChar w:fldCharType="end"/>
        </w:r>
      </w:hyperlink>
    </w:p>
    <w:p w14:paraId="20AD465F" w14:textId="6843FC9C"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72" w:history="1">
        <w:r w:rsidRPr="00B22FA1">
          <w:rPr>
            <w:rStyle w:val="Hyperlink"/>
            <w:rFonts w:ascii="Times New Roman" w:hAnsi="Times New Roman" w:cs="Times New Roman"/>
            <w:i w:val="0"/>
            <w:noProof/>
            <w:sz w:val="24"/>
            <w:szCs w:val="24"/>
            <w:u w:val="none"/>
          </w:rPr>
          <w:t>3.7.3</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Component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72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64</w:t>
        </w:r>
        <w:r w:rsidRPr="00B22FA1">
          <w:rPr>
            <w:rFonts w:ascii="Times New Roman" w:hAnsi="Times New Roman" w:cs="Times New Roman"/>
            <w:i w:val="0"/>
            <w:noProof/>
            <w:webHidden/>
            <w:sz w:val="24"/>
            <w:szCs w:val="24"/>
          </w:rPr>
          <w:fldChar w:fldCharType="end"/>
        </w:r>
      </w:hyperlink>
    </w:p>
    <w:p w14:paraId="3271652F" w14:textId="6E5A52D5"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73" w:history="1">
        <w:r w:rsidRPr="00B22FA1">
          <w:rPr>
            <w:rStyle w:val="Hyperlink"/>
            <w:rFonts w:ascii="Times New Roman" w:hAnsi="Times New Roman" w:cs="Times New Roman"/>
            <w:noProof/>
            <w:sz w:val="24"/>
            <w:szCs w:val="24"/>
            <w:u w:val="none"/>
          </w:rPr>
          <w:t>3.7.3.1</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KeyboardState</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73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64</w:t>
        </w:r>
        <w:r w:rsidRPr="00B22FA1">
          <w:rPr>
            <w:rFonts w:ascii="Times New Roman" w:hAnsi="Times New Roman" w:cs="Times New Roman"/>
            <w:noProof/>
            <w:webHidden/>
            <w:sz w:val="24"/>
            <w:szCs w:val="24"/>
          </w:rPr>
          <w:fldChar w:fldCharType="end"/>
        </w:r>
      </w:hyperlink>
    </w:p>
    <w:p w14:paraId="4343782B" w14:textId="237AECF4"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74" w:history="1">
        <w:r w:rsidRPr="00B22FA1">
          <w:rPr>
            <w:rStyle w:val="Hyperlink"/>
            <w:rFonts w:ascii="Times New Roman" w:hAnsi="Times New Roman" w:cs="Times New Roman"/>
            <w:noProof/>
            <w:sz w:val="24"/>
            <w:szCs w:val="24"/>
            <w:u w:val="none"/>
          </w:rPr>
          <w:t>3.7.3.2</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FGNetFDM</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74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65</w:t>
        </w:r>
        <w:r w:rsidRPr="00B22FA1">
          <w:rPr>
            <w:rFonts w:ascii="Times New Roman" w:hAnsi="Times New Roman" w:cs="Times New Roman"/>
            <w:noProof/>
            <w:webHidden/>
            <w:sz w:val="24"/>
            <w:szCs w:val="24"/>
          </w:rPr>
          <w:fldChar w:fldCharType="end"/>
        </w:r>
      </w:hyperlink>
    </w:p>
    <w:p w14:paraId="0E65D706" w14:textId="7FB3C3B1"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75" w:history="1">
        <w:r w:rsidRPr="00B22FA1">
          <w:rPr>
            <w:rStyle w:val="Hyperlink"/>
            <w:rFonts w:ascii="Times New Roman" w:hAnsi="Times New Roman" w:cs="Times New Roman"/>
            <w:noProof/>
            <w:sz w:val="24"/>
            <w:szCs w:val="24"/>
            <w:u w:val="none"/>
          </w:rPr>
          <w:t>3.7.3.3</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DataFDM</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75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65</w:t>
        </w:r>
        <w:r w:rsidRPr="00B22FA1">
          <w:rPr>
            <w:rFonts w:ascii="Times New Roman" w:hAnsi="Times New Roman" w:cs="Times New Roman"/>
            <w:noProof/>
            <w:webHidden/>
            <w:sz w:val="24"/>
            <w:szCs w:val="24"/>
          </w:rPr>
          <w:fldChar w:fldCharType="end"/>
        </w:r>
      </w:hyperlink>
    </w:p>
    <w:p w14:paraId="73F6CD01" w14:textId="4CD4628C"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76" w:history="1">
        <w:r w:rsidRPr="00B22FA1">
          <w:rPr>
            <w:rStyle w:val="Hyperlink"/>
            <w:rFonts w:ascii="Times New Roman" w:hAnsi="Times New Roman" w:cs="Times New Roman"/>
            <w:i w:val="0"/>
            <w:noProof/>
            <w:sz w:val="24"/>
            <w:szCs w:val="24"/>
            <w:u w:val="none"/>
          </w:rPr>
          <w:t>3.7.4</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System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76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65</w:t>
        </w:r>
        <w:r w:rsidRPr="00B22FA1">
          <w:rPr>
            <w:rFonts w:ascii="Times New Roman" w:hAnsi="Times New Roman" w:cs="Times New Roman"/>
            <w:i w:val="0"/>
            <w:noProof/>
            <w:webHidden/>
            <w:sz w:val="24"/>
            <w:szCs w:val="24"/>
          </w:rPr>
          <w:fldChar w:fldCharType="end"/>
        </w:r>
      </w:hyperlink>
    </w:p>
    <w:p w14:paraId="5E2398AC" w14:textId="37BFC950"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77" w:history="1">
        <w:r w:rsidRPr="00B22FA1">
          <w:rPr>
            <w:rStyle w:val="Hyperlink"/>
            <w:rFonts w:ascii="Times New Roman" w:hAnsi="Times New Roman" w:cs="Times New Roman"/>
            <w:noProof/>
            <w:sz w:val="24"/>
            <w:szCs w:val="24"/>
            <w:u w:val="none"/>
          </w:rPr>
          <w:t>3.7.4.1</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FlightControl</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77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68</w:t>
        </w:r>
        <w:r w:rsidRPr="00B22FA1">
          <w:rPr>
            <w:rFonts w:ascii="Times New Roman" w:hAnsi="Times New Roman" w:cs="Times New Roman"/>
            <w:noProof/>
            <w:webHidden/>
            <w:sz w:val="24"/>
            <w:szCs w:val="24"/>
          </w:rPr>
          <w:fldChar w:fldCharType="end"/>
        </w:r>
      </w:hyperlink>
    </w:p>
    <w:p w14:paraId="16A4DB53" w14:textId="77ADD62E"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78" w:history="1">
        <w:r w:rsidRPr="00B22FA1">
          <w:rPr>
            <w:rStyle w:val="Hyperlink"/>
            <w:rFonts w:ascii="Times New Roman" w:hAnsi="Times New Roman" w:cs="Times New Roman"/>
            <w:noProof/>
            <w:sz w:val="24"/>
            <w:szCs w:val="24"/>
            <w:u w:val="none"/>
          </w:rPr>
          <w:t>3.7.4.2</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MakePacket</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78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70</w:t>
        </w:r>
        <w:r w:rsidRPr="00B22FA1">
          <w:rPr>
            <w:rFonts w:ascii="Times New Roman" w:hAnsi="Times New Roman" w:cs="Times New Roman"/>
            <w:noProof/>
            <w:webHidden/>
            <w:sz w:val="24"/>
            <w:szCs w:val="24"/>
          </w:rPr>
          <w:fldChar w:fldCharType="end"/>
        </w:r>
      </w:hyperlink>
    </w:p>
    <w:p w14:paraId="4D7EB4A7" w14:textId="5DC55C71"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79" w:history="1">
        <w:r w:rsidRPr="00B22FA1">
          <w:rPr>
            <w:rStyle w:val="Hyperlink"/>
            <w:rFonts w:ascii="Times New Roman" w:hAnsi="Times New Roman" w:cs="Times New Roman"/>
            <w:noProof/>
            <w:sz w:val="24"/>
            <w:szCs w:val="24"/>
            <w:u w:val="none"/>
          </w:rPr>
          <w:t>3.7.4.3</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SendPacket</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79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71</w:t>
        </w:r>
        <w:r w:rsidRPr="00B22FA1">
          <w:rPr>
            <w:rFonts w:ascii="Times New Roman" w:hAnsi="Times New Roman" w:cs="Times New Roman"/>
            <w:noProof/>
            <w:webHidden/>
            <w:sz w:val="24"/>
            <w:szCs w:val="24"/>
          </w:rPr>
          <w:fldChar w:fldCharType="end"/>
        </w:r>
      </w:hyperlink>
    </w:p>
    <w:p w14:paraId="10E538AC" w14:textId="59BCFE8F" w:rsidR="00B22FA1" w:rsidRPr="00B22FA1" w:rsidRDefault="00B22FA1" w:rsidP="00B22FA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4913980" w:history="1">
        <w:r w:rsidRPr="00B22FA1">
          <w:rPr>
            <w:rStyle w:val="Hyperlink"/>
            <w:rFonts w:ascii="Times New Roman" w:hAnsi="Times New Roman" w:cs="Times New Roman"/>
            <w:noProof/>
            <w:sz w:val="24"/>
            <w:szCs w:val="24"/>
            <w:u w:val="none"/>
          </w:rPr>
          <w:t>3.7.4.4</w:t>
        </w:r>
        <w:r w:rsidRPr="00B22FA1">
          <w:rPr>
            <w:rFonts w:ascii="Times New Roman" w:eastAsiaTheme="minorEastAsia" w:hAnsi="Times New Roman" w:cs="Times New Roman"/>
            <w:noProof/>
            <w:sz w:val="24"/>
            <w:szCs w:val="24"/>
          </w:rPr>
          <w:tab/>
        </w:r>
        <w:r w:rsidRPr="00B22FA1">
          <w:rPr>
            <w:rStyle w:val="Hyperlink"/>
            <w:rFonts w:ascii="Times New Roman" w:hAnsi="Times New Roman" w:cs="Times New Roman"/>
            <w:noProof/>
            <w:sz w:val="24"/>
            <w:szCs w:val="24"/>
            <w:u w:val="none"/>
          </w:rPr>
          <w:t>EquationsOfMotion</w:t>
        </w:r>
        <w:r w:rsidRPr="00B22FA1">
          <w:rPr>
            <w:rFonts w:ascii="Times New Roman" w:hAnsi="Times New Roman" w:cs="Times New Roman"/>
            <w:noProof/>
            <w:webHidden/>
            <w:sz w:val="24"/>
            <w:szCs w:val="24"/>
          </w:rPr>
          <w:tab/>
        </w:r>
        <w:r w:rsidRPr="00B22FA1">
          <w:rPr>
            <w:rFonts w:ascii="Times New Roman" w:hAnsi="Times New Roman" w:cs="Times New Roman"/>
            <w:noProof/>
            <w:webHidden/>
            <w:sz w:val="24"/>
            <w:szCs w:val="24"/>
          </w:rPr>
          <w:fldChar w:fldCharType="begin"/>
        </w:r>
        <w:r w:rsidRPr="00B22FA1">
          <w:rPr>
            <w:rFonts w:ascii="Times New Roman" w:hAnsi="Times New Roman" w:cs="Times New Roman"/>
            <w:noProof/>
            <w:webHidden/>
            <w:sz w:val="24"/>
            <w:szCs w:val="24"/>
          </w:rPr>
          <w:instrText xml:space="preserve"> PAGEREF _Toc64913980 \h </w:instrText>
        </w:r>
        <w:r w:rsidRPr="00B22FA1">
          <w:rPr>
            <w:rFonts w:ascii="Times New Roman" w:hAnsi="Times New Roman" w:cs="Times New Roman"/>
            <w:noProof/>
            <w:webHidden/>
            <w:sz w:val="24"/>
            <w:szCs w:val="24"/>
          </w:rPr>
        </w:r>
        <w:r w:rsidRPr="00B22FA1">
          <w:rPr>
            <w:rFonts w:ascii="Times New Roman" w:hAnsi="Times New Roman" w:cs="Times New Roman"/>
            <w:noProof/>
            <w:webHidden/>
            <w:sz w:val="24"/>
            <w:szCs w:val="24"/>
          </w:rPr>
          <w:fldChar w:fldCharType="separate"/>
        </w:r>
        <w:r w:rsidR="002E064C">
          <w:rPr>
            <w:rFonts w:ascii="Times New Roman" w:hAnsi="Times New Roman" w:cs="Times New Roman"/>
            <w:noProof/>
            <w:webHidden/>
            <w:sz w:val="24"/>
            <w:szCs w:val="24"/>
          </w:rPr>
          <w:t>71</w:t>
        </w:r>
        <w:r w:rsidRPr="00B22FA1">
          <w:rPr>
            <w:rFonts w:ascii="Times New Roman" w:hAnsi="Times New Roman" w:cs="Times New Roman"/>
            <w:noProof/>
            <w:webHidden/>
            <w:sz w:val="24"/>
            <w:szCs w:val="24"/>
          </w:rPr>
          <w:fldChar w:fldCharType="end"/>
        </w:r>
      </w:hyperlink>
    </w:p>
    <w:p w14:paraId="44BBD555" w14:textId="0E3FF6F8"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89" w:history="1">
        <w:r w:rsidRPr="00B22FA1">
          <w:rPr>
            <w:rStyle w:val="Hyperlink"/>
            <w:rFonts w:ascii="Times New Roman" w:hAnsi="Times New Roman" w:cs="Times New Roman"/>
            <w:smallCaps w:val="0"/>
            <w:noProof/>
            <w:sz w:val="24"/>
            <w:szCs w:val="24"/>
            <w:u w:val="none"/>
          </w:rPr>
          <w:t>3.8</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Summary</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89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73</w:t>
        </w:r>
        <w:r w:rsidRPr="00B22FA1">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74F3F637" w14:textId="56BE97E2" w:rsidR="00B22FA1" w:rsidRPr="00B22FA1" w:rsidRDefault="00B22FA1" w:rsidP="00B22FA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3990" w:history="1">
        <w:r w:rsidRPr="00B22FA1">
          <w:rPr>
            <w:rStyle w:val="Hyperlink"/>
            <w:rFonts w:ascii="Times New Roman" w:hAnsi="Times New Roman" w:cs="Times New Roman"/>
            <w:b w:val="0"/>
            <w:caps w:val="0"/>
            <w:noProof/>
            <w:sz w:val="24"/>
            <w:szCs w:val="24"/>
            <w:u w:val="none"/>
          </w:rPr>
          <w:t>IV.</w:t>
        </w:r>
        <w:r w:rsidRPr="00B22FA1">
          <w:rPr>
            <w:rFonts w:ascii="Times New Roman" w:eastAsiaTheme="minorEastAsia" w:hAnsi="Times New Roman" w:cs="Times New Roman"/>
            <w:b w:val="0"/>
            <w:bCs w:val="0"/>
            <w:caps w:val="0"/>
            <w:noProof/>
            <w:sz w:val="24"/>
            <w:szCs w:val="24"/>
          </w:rPr>
          <w:tab/>
        </w:r>
        <w:r w:rsidRPr="00B22FA1">
          <w:rPr>
            <w:rStyle w:val="Hyperlink"/>
            <w:rFonts w:ascii="Times New Roman" w:hAnsi="Times New Roman" w:cs="Times New Roman"/>
            <w:b w:val="0"/>
            <w:caps w:val="0"/>
            <w:noProof/>
            <w:sz w:val="24"/>
            <w:szCs w:val="24"/>
            <w:u w:val="none"/>
          </w:rPr>
          <w:t>Analysis and Results</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3990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75</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E39A21A" w14:textId="637044DC"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93" w:history="1">
        <w:r w:rsidRPr="00B22FA1">
          <w:rPr>
            <w:rStyle w:val="Hyperlink"/>
            <w:rFonts w:ascii="Times New Roman" w:hAnsi="Times New Roman" w:cs="Times New Roman"/>
            <w:smallCaps w:val="0"/>
            <w:noProof/>
            <w:sz w:val="24"/>
            <w:szCs w:val="24"/>
            <w:u w:val="none"/>
          </w:rPr>
          <w:t>5.1</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Palmer-based FDM Equivalency Verification</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93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75</w:t>
        </w:r>
        <w:r w:rsidRPr="00B22FA1">
          <w:rPr>
            <w:rFonts w:ascii="Times New Roman" w:hAnsi="Times New Roman" w:cs="Times New Roman"/>
            <w:smallCaps w:val="0"/>
            <w:noProof/>
            <w:webHidden/>
            <w:sz w:val="24"/>
            <w:szCs w:val="24"/>
          </w:rPr>
          <w:fldChar w:fldCharType="end"/>
        </w:r>
      </w:hyperlink>
    </w:p>
    <w:p w14:paraId="140C9EAF" w14:textId="7CF4300E"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94" w:history="1">
        <w:r w:rsidRPr="00B22FA1">
          <w:rPr>
            <w:rStyle w:val="Hyperlink"/>
            <w:rFonts w:ascii="Times New Roman" w:hAnsi="Times New Roman" w:cs="Times New Roman"/>
            <w:smallCaps w:val="0"/>
            <w:noProof/>
            <w:sz w:val="24"/>
            <w:szCs w:val="24"/>
            <w:u w:val="none"/>
          </w:rPr>
          <w:t>5.2</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Bourg-based FDM Equivalency Verification</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94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76</w:t>
        </w:r>
        <w:r w:rsidRPr="00B22FA1">
          <w:rPr>
            <w:rFonts w:ascii="Times New Roman" w:hAnsi="Times New Roman" w:cs="Times New Roman"/>
            <w:smallCaps w:val="0"/>
            <w:noProof/>
            <w:webHidden/>
            <w:sz w:val="24"/>
            <w:szCs w:val="24"/>
          </w:rPr>
          <w:fldChar w:fldCharType="end"/>
        </w:r>
      </w:hyperlink>
    </w:p>
    <w:p w14:paraId="43304DE1" w14:textId="5FD8749D" w:rsidR="00B22FA1" w:rsidRPr="00B22FA1" w:rsidRDefault="00B22FA1" w:rsidP="00B22FA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4913995" w:history="1">
        <w:r w:rsidRPr="00B22FA1">
          <w:rPr>
            <w:rStyle w:val="Hyperlink"/>
            <w:rFonts w:ascii="Times New Roman" w:hAnsi="Times New Roman" w:cs="Times New Roman"/>
            <w:i w:val="0"/>
            <w:noProof/>
            <w:sz w:val="24"/>
            <w:szCs w:val="24"/>
            <w:u w:val="none"/>
          </w:rPr>
          <w:t>5.2.1</w:t>
        </w:r>
        <w:r w:rsidRPr="00B22FA1">
          <w:rPr>
            <w:rFonts w:ascii="Times New Roman" w:eastAsiaTheme="minorEastAsia" w:hAnsi="Times New Roman" w:cs="Times New Roman"/>
            <w:i w:val="0"/>
            <w:iCs w:val="0"/>
            <w:noProof/>
            <w:sz w:val="24"/>
            <w:szCs w:val="24"/>
          </w:rPr>
          <w:tab/>
        </w:r>
        <w:r w:rsidRPr="00B22FA1">
          <w:rPr>
            <w:rStyle w:val="Hyperlink"/>
            <w:rFonts w:ascii="Times New Roman" w:hAnsi="Times New Roman" w:cs="Times New Roman"/>
            <w:i w:val="0"/>
            <w:noProof/>
            <w:sz w:val="24"/>
            <w:szCs w:val="24"/>
            <w:u w:val="none"/>
          </w:rPr>
          <w:t>Custom Type Modules</w:t>
        </w:r>
        <w:r w:rsidRPr="00B22FA1">
          <w:rPr>
            <w:rFonts w:ascii="Times New Roman" w:hAnsi="Times New Roman" w:cs="Times New Roman"/>
            <w:i w:val="0"/>
            <w:noProof/>
            <w:webHidden/>
            <w:sz w:val="24"/>
            <w:szCs w:val="24"/>
          </w:rPr>
          <w:tab/>
        </w:r>
        <w:r w:rsidRPr="00B22FA1">
          <w:rPr>
            <w:rFonts w:ascii="Times New Roman" w:hAnsi="Times New Roman" w:cs="Times New Roman"/>
            <w:i w:val="0"/>
            <w:noProof/>
            <w:webHidden/>
            <w:sz w:val="24"/>
            <w:szCs w:val="24"/>
          </w:rPr>
          <w:fldChar w:fldCharType="begin"/>
        </w:r>
        <w:r w:rsidRPr="00B22FA1">
          <w:rPr>
            <w:rFonts w:ascii="Times New Roman" w:hAnsi="Times New Roman" w:cs="Times New Roman"/>
            <w:i w:val="0"/>
            <w:noProof/>
            <w:webHidden/>
            <w:sz w:val="24"/>
            <w:szCs w:val="24"/>
          </w:rPr>
          <w:instrText xml:space="preserve"> PAGEREF _Toc64913995 \h </w:instrText>
        </w:r>
        <w:r w:rsidRPr="00B22FA1">
          <w:rPr>
            <w:rFonts w:ascii="Times New Roman" w:hAnsi="Times New Roman" w:cs="Times New Roman"/>
            <w:i w:val="0"/>
            <w:noProof/>
            <w:webHidden/>
            <w:sz w:val="24"/>
            <w:szCs w:val="24"/>
          </w:rPr>
        </w:r>
        <w:r w:rsidRPr="00B22FA1">
          <w:rPr>
            <w:rFonts w:ascii="Times New Roman" w:hAnsi="Times New Roman" w:cs="Times New Roman"/>
            <w:i w:val="0"/>
            <w:noProof/>
            <w:webHidden/>
            <w:sz w:val="24"/>
            <w:szCs w:val="24"/>
          </w:rPr>
          <w:fldChar w:fldCharType="separate"/>
        </w:r>
        <w:r w:rsidR="002E064C">
          <w:rPr>
            <w:rFonts w:ascii="Times New Roman" w:hAnsi="Times New Roman" w:cs="Times New Roman"/>
            <w:i w:val="0"/>
            <w:noProof/>
            <w:webHidden/>
            <w:sz w:val="24"/>
            <w:szCs w:val="24"/>
          </w:rPr>
          <w:t>76</w:t>
        </w:r>
        <w:r w:rsidRPr="00B22FA1">
          <w:rPr>
            <w:rFonts w:ascii="Times New Roman" w:hAnsi="Times New Roman" w:cs="Times New Roman"/>
            <w:i w:val="0"/>
            <w:noProof/>
            <w:webHidden/>
            <w:sz w:val="24"/>
            <w:szCs w:val="24"/>
          </w:rPr>
          <w:fldChar w:fldCharType="end"/>
        </w:r>
      </w:hyperlink>
    </w:p>
    <w:p w14:paraId="2F289452" w14:textId="781138FC"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96" w:history="1">
        <w:r w:rsidRPr="00B22FA1">
          <w:rPr>
            <w:rStyle w:val="Hyperlink"/>
            <w:rFonts w:ascii="Times New Roman" w:hAnsi="Times New Roman" w:cs="Times New Roman"/>
            <w:smallCaps w:val="0"/>
            <w:noProof/>
            <w:sz w:val="24"/>
            <w:szCs w:val="24"/>
            <w:u w:val="none"/>
          </w:rPr>
          <w:t>5.3</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FDM Benchmarking</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96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76</w:t>
        </w:r>
        <w:r w:rsidRPr="00B22FA1">
          <w:rPr>
            <w:rFonts w:ascii="Times New Roman" w:hAnsi="Times New Roman" w:cs="Times New Roman"/>
            <w:smallCaps w:val="0"/>
            <w:noProof/>
            <w:webHidden/>
            <w:sz w:val="24"/>
            <w:szCs w:val="24"/>
          </w:rPr>
          <w:fldChar w:fldCharType="end"/>
        </w:r>
      </w:hyperlink>
    </w:p>
    <w:p w14:paraId="42CED0A0" w14:textId="471C2115"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97" w:history="1">
        <w:r w:rsidRPr="00B22FA1">
          <w:rPr>
            <w:rStyle w:val="Hyperlink"/>
            <w:rFonts w:ascii="Times New Roman" w:hAnsi="Times New Roman" w:cs="Times New Roman"/>
            <w:smallCaps w:val="0"/>
            <w:noProof/>
            <w:sz w:val="24"/>
            <w:szCs w:val="24"/>
            <w:u w:val="none"/>
          </w:rPr>
          <w:t>5.4</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Flight Simulators</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97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78</w:t>
        </w:r>
        <w:r w:rsidRPr="00B22FA1">
          <w:rPr>
            <w:rFonts w:ascii="Times New Roman" w:hAnsi="Times New Roman" w:cs="Times New Roman"/>
            <w:smallCaps w:val="0"/>
            <w:noProof/>
            <w:webHidden/>
            <w:sz w:val="24"/>
            <w:szCs w:val="24"/>
          </w:rPr>
          <w:fldChar w:fldCharType="end"/>
        </w:r>
      </w:hyperlink>
    </w:p>
    <w:p w14:paraId="132664DE" w14:textId="0A606091"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3998" w:history="1">
        <w:r w:rsidRPr="00B22FA1">
          <w:rPr>
            <w:rStyle w:val="Hyperlink"/>
            <w:rFonts w:ascii="Times New Roman" w:hAnsi="Times New Roman" w:cs="Times New Roman"/>
            <w:smallCaps w:val="0"/>
            <w:noProof/>
            <w:sz w:val="24"/>
            <w:szCs w:val="24"/>
            <w:u w:val="none"/>
          </w:rPr>
          <w:t>5.5</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Summary</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3998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79</w:t>
        </w:r>
        <w:r w:rsidRPr="00B22FA1">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42F84ADA" w14:textId="0228C0AD" w:rsidR="00B22FA1" w:rsidRPr="00B22FA1" w:rsidRDefault="00B22FA1" w:rsidP="00B22FA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3999" w:history="1">
        <w:r w:rsidRPr="00B22FA1">
          <w:rPr>
            <w:rStyle w:val="Hyperlink"/>
            <w:rFonts w:ascii="Times New Roman" w:hAnsi="Times New Roman" w:cs="Times New Roman"/>
            <w:b w:val="0"/>
            <w:caps w:val="0"/>
            <w:noProof/>
            <w:sz w:val="24"/>
            <w:szCs w:val="24"/>
            <w:u w:val="none"/>
          </w:rPr>
          <w:t>V.</w:t>
        </w:r>
        <w:r w:rsidRPr="00B22FA1">
          <w:rPr>
            <w:rFonts w:ascii="Times New Roman" w:eastAsiaTheme="minorEastAsia" w:hAnsi="Times New Roman" w:cs="Times New Roman"/>
            <w:b w:val="0"/>
            <w:bCs w:val="0"/>
            <w:caps w:val="0"/>
            <w:noProof/>
            <w:sz w:val="24"/>
            <w:szCs w:val="24"/>
          </w:rPr>
          <w:tab/>
        </w:r>
        <w:r w:rsidRPr="00B22FA1">
          <w:rPr>
            <w:rStyle w:val="Hyperlink"/>
            <w:rFonts w:ascii="Times New Roman" w:hAnsi="Times New Roman" w:cs="Times New Roman"/>
            <w:b w:val="0"/>
            <w:caps w:val="0"/>
            <w:noProof/>
            <w:sz w:val="24"/>
            <w:szCs w:val="24"/>
            <w:u w:val="none"/>
          </w:rPr>
          <w:t>Conclusion</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3999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81</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A5C5B7F" w14:textId="3C32BB3B"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4001" w:history="1">
        <w:r w:rsidRPr="00B22FA1">
          <w:rPr>
            <w:rStyle w:val="Hyperlink"/>
            <w:rFonts w:ascii="Times New Roman" w:hAnsi="Times New Roman" w:cs="Times New Roman"/>
            <w:smallCaps w:val="0"/>
            <w:noProof/>
            <w:sz w:val="24"/>
            <w:szCs w:val="24"/>
            <w:u w:val="none"/>
          </w:rPr>
          <w:t>6.1</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Research Conclusions</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4001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81</w:t>
        </w:r>
        <w:r w:rsidRPr="00B22FA1">
          <w:rPr>
            <w:rFonts w:ascii="Times New Roman" w:hAnsi="Times New Roman" w:cs="Times New Roman"/>
            <w:smallCaps w:val="0"/>
            <w:noProof/>
            <w:webHidden/>
            <w:sz w:val="24"/>
            <w:szCs w:val="24"/>
          </w:rPr>
          <w:fldChar w:fldCharType="end"/>
        </w:r>
      </w:hyperlink>
    </w:p>
    <w:p w14:paraId="542EE9DB" w14:textId="67C367DB"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4002" w:history="1">
        <w:r w:rsidRPr="00B22FA1">
          <w:rPr>
            <w:rStyle w:val="Hyperlink"/>
            <w:rFonts w:ascii="Times New Roman" w:hAnsi="Times New Roman" w:cs="Times New Roman"/>
            <w:smallCaps w:val="0"/>
            <w:noProof/>
            <w:sz w:val="24"/>
            <w:szCs w:val="24"/>
            <w:u w:val="none"/>
          </w:rPr>
          <w:t>6.2</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Significance of Research</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4002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83</w:t>
        </w:r>
        <w:r w:rsidRPr="00B22FA1">
          <w:rPr>
            <w:rFonts w:ascii="Times New Roman" w:hAnsi="Times New Roman" w:cs="Times New Roman"/>
            <w:smallCaps w:val="0"/>
            <w:noProof/>
            <w:webHidden/>
            <w:sz w:val="24"/>
            <w:szCs w:val="24"/>
          </w:rPr>
          <w:fldChar w:fldCharType="end"/>
        </w:r>
      </w:hyperlink>
    </w:p>
    <w:p w14:paraId="26CE64C8" w14:textId="5C23A3C9" w:rsidR="00B22FA1" w:rsidRPr="00B22FA1" w:rsidRDefault="00B22FA1" w:rsidP="00B22FA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4914003" w:history="1">
        <w:r w:rsidRPr="00B22FA1">
          <w:rPr>
            <w:rStyle w:val="Hyperlink"/>
            <w:rFonts w:ascii="Times New Roman" w:hAnsi="Times New Roman" w:cs="Times New Roman"/>
            <w:smallCaps w:val="0"/>
            <w:noProof/>
            <w:sz w:val="24"/>
            <w:szCs w:val="24"/>
            <w:u w:val="none"/>
          </w:rPr>
          <w:t>6.3</w:t>
        </w:r>
        <w:r w:rsidRPr="00B22FA1">
          <w:rPr>
            <w:rFonts w:ascii="Times New Roman" w:eastAsiaTheme="minorEastAsia" w:hAnsi="Times New Roman" w:cs="Times New Roman"/>
            <w:smallCaps w:val="0"/>
            <w:noProof/>
            <w:sz w:val="24"/>
            <w:szCs w:val="24"/>
          </w:rPr>
          <w:tab/>
        </w:r>
        <w:r w:rsidRPr="00B22FA1">
          <w:rPr>
            <w:rStyle w:val="Hyperlink"/>
            <w:rFonts w:ascii="Times New Roman" w:hAnsi="Times New Roman" w:cs="Times New Roman"/>
            <w:smallCaps w:val="0"/>
            <w:noProof/>
            <w:sz w:val="24"/>
            <w:szCs w:val="24"/>
            <w:u w:val="none"/>
          </w:rPr>
          <w:t>Future Research</w:t>
        </w:r>
        <w:r w:rsidRPr="00B22FA1">
          <w:rPr>
            <w:rFonts w:ascii="Times New Roman" w:hAnsi="Times New Roman" w:cs="Times New Roman"/>
            <w:smallCaps w:val="0"/>
            <w:noProof/>
            <w:webHidden/>
            <w:sz w:val="24"/>
            <w:szCs w:val="24"/>
          </w:rPr>
          <w:tab/>
        </w:r>
        <w:r w:rsidRPr="00B22FA1">
          <w:rPr>
            <w:rFonts w:ascii="Times New Roman" w:hAnsi="Times New Roman" w:cs="Times New Roman"/>
            <w:smallCaps w:val="0"/>
            <w:noProof/>
            <w:webHidden/>
            <w:sz w:val="24"/>
            <w:szCs w:val="24"/>
          </w:rPr>
          <w:fldChar w:fldCharType="begin"/>
        </w:r>
        <w:r w:rsidRPr="00B22FA1">
          <w:rPr>
            <w:rFonts w:ascii="Times New Roman" w:hAnsi="Times New Roman" w:cs="Times New Roman"/>
            <w:smallCaps w:val="0"/>
            <w:noProof/>
            <w:webHidden/>
            <w:sz w:val="24"/>
            <w:szCs w:val="24"/>
          </w:rPr>
          <w:instrText xml:space="preserve"> PAGEREF _Toc64914003 \h </w:instrText>
        </w:r>
        <w:r w:rsidRPr="00B22FA1">
          <w:rPr>
            <w:rFonts w:ascii="Times New Roman" w:hAnsi="Times New Roman" w:cs="Times New Roman"/>
            <w:smallCaps w:val="0"/>
            <w:noProof/>
            <w:webHidden/>
            <w:sz w:val="24"/>
            <w:szCs w:val="24"/>
          </w:rPr>
        </w:r>
        <w:r w:rsidRPr="00B22FA1">
          <w:rPr>
            <w:rFonts w:ascii="Times New Roman" w:hAnsi="Times New Roman" w:cs="Times New Roman"/>
            <w:smallCaps w:val="0"/>
            <w:noProof/>
            <w:webHidden/>
            <w:sz w:val="24"/>
            <w:szCs w:val="24"/>
          </w:rPr>
          <w:fldChar w:fldCharType="separate"/>
        </w:r>
        <w:r w:rsidR="002E064C">
          <w:rPr>
            <w:rFonts w:ascii="Times New Roman" w:hAnsi="Times New Roman" w:cs="Times New Roman"/>
            <w:smallCaps w:val="0"/>
            <w:noProof/>
            <w:webHidden/>
            <w:sz w:val="24"/>
            <w:szCs w:val="24"/>
          </w:rPr>
          <w:t>84</w:t>
        </w:r>
        <w:r w:rsidRPr="00B22FA1">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56FD078C" w14:textId="208CA9D8" w:rsidR="00B22FA1" w:rsidRPr="00B22FA1" w:rsidRDefault="00B22FA1" w:rsidP="00B22FA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4004" w:history="1">
        <w:r w:rsidRPr="00B22FA1">
          <w:rPr>
            <w:rStyle w:val="Hyperlink"/>
            <w:rFonts w:ascii="Times New Roman" w:hAnsi="Times New Roman" w:cs="Times New Roman"/>
            <w:b w:val="0"/>
            <w:caps w:val="0"/>
            <w:noProof/>
            <w:sz w:val="24"/>
            <w:szCs w:val="24"/>
            <w:u w:val="none"/>
          </w:rPr>
          <w:t>Appendix A: Configuring FlightGear as a Visual System</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4004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86</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4177D38" w14:textId="2BAA784D" w:rsidR="00B22FA1" w:rsidRPr="00B22FA1" w:rsidRDefault="00B22FA1" w:rsidP="00B22FA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4005" w:history="1">
        <w:r w:rsidRPr="00B22FA1">
          <w:rPr>
            <w:rStyle w:val="Hyperlink"/>
            <w:rFonts w:ascii="Times New Roman" w:hAnsi="Times New Roman" w:cs="Times New Roman"/>
            <w:b w:val="0"/>
            <w:caps w:val="0"/>
            <w:noProof/>
            <w:sz w:val="24"/>
            <w:szCs w:val="24"/>
            <w:u w:val="none"/>
          </w:rPr>
          <w:t>Appendix B: Flight Simulator Keyboard Controls</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4005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87</w:t>
        </w:r>
        <w:r w:rsidRPr="00B22FA1">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542BB4BE" w14:textId="3944B91C" w:rsidR="00B22FA1" w:rsidRPr="00B22FA1" w:rsidRDefault="00B22FA1" w:rsidP="00B22FA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4914006" w:history="1">
        <w:r w:rsidRPr="00B22FA1">
          <w:rPr>
            <w:rStyle w:val="Hyperlink"/>
            <w:rFonts w:ascii="Times New Roman" w:hAnsi="Times New Roman" w:cs="Times New Roman"/>
            <w:b w:val="0"/>
            <w:caps w:val="0"/>
            <w:noProof/>
            <w:sz w:val="24"/>
            <w:szCs w:val="24"/>
            <w:u w:val="none"/>
          </w:rPr>
          <w:t>Bibliography</w:t>
        </w:r>
        <w:r w:rsidRPr="00B22FA1">
          <w:rPr>
            <w:rFonts w:ascii="Times New Roman" w:hAnsi="Times New Roman" w:cs="Times New Roman"/>
            <w:b w:val="0"/>
            <w:caps w:val="0"/>
            <w:noProof/>
            <w:webHidden/>
            <w:sz w:val="24"/>
            <w:szCs w:val="24"/>
          </w:rPr>
          <w:tab/>
        </w:r>
        <w:r w:rsidRPr="00B22FA1">
          <w:rPr>
            <w:rFonts w:ascii="Times New Roman" w:hAnsi="Times New Roman" w:cs="Times New Roman"/>
            <w:b w:val="0"/>
            <w:caps w:val="0"/>
            <w:noProof/>
            <w:webHidden/>
            <w:sz w:val="24"/>
            <w:szCs w:val="24"/>
          </w:rPr>
          <w:fldChar w:fldCharType="begin"/>
        </w:r>
        <w:r w:rsidRPr="00B22FA1">
          <w:rPr>
            <w:rFonts w:ascii="Times New Roman" w:hAnsi="Times New Roman" w:cs="Times New Roman"/>
            <w:b w:val="0"/>
            <w:caps w:val="0"/>
            <w:noProof/>
            <w:webHidden/>
            <w:sz w:val="24"/>
            <w:szCs w:val="24"/>
          </w:rPr>
          <w:instrText xml:space="preserve"> PAGEREF _Toc64914006 \h </w:instrText>
        </w:r>
        <w:r w:rsidRPr="00B22FA1">
          <w:rPr>
            <w:rFonts w:ascii="Times New Roman" w:hAnsi="Times New Roman" w:cs="Times New Roman"/>
            <w:b w:val="0"/>
            <w:caps w:val="0"/>
            <w:noProof/>
            <w:webHidden/>
            <w:sz w:val="24"/>
            <w:szCs w:val="24"/>
          </w:rPr>
        </w:r>
        <w:r w:rsidRPr="00B22FA1">
          <w:rPr>
            <w:rFonts w:ascii="Times New Roman" w:hAnsi="Times New Roman" w:cs="Times New Roman"/>
            <w:b w:val="0"/>
            <w:caps w:val="0"/>
            <w:noProof/>
            <w:webHidden/>
            <w:sz w:val="24"/>
            <w:szCs w:val="24"/>
          </w:rPr>
          <w:fldChar w:fldCharType="separate"/>
        </w:r>
        <w:r w:rsidR="002E064C">
          <w:rPr>
            <w:rFonts w:ascii="Times New Roman" w:hAnsi="Times New Roman" w:cs="Times New Roman"/>
            <w:b w:val="0"/>
            <w:caps w:val="0"/>
            <w:noProof/>
            <w:webHidden/>
            <w:sz w:val="24"/>
            <w:szCs w:val="24"/>
          </w:rPr>
          <w:t>88</w:t>
        </w:r>
        <w:r w:rsidRPr="00B22FA1">
          <w:rPr>
            <w:rFonts w:ascii="Times New Roman" w:hAnsi="Times New Roman" w:cs="Times New Roman"/>
            <w:b w:val="0"/>
            <w:caps w:val="0"/>
            <w:noProof/>
            <w:webHidden/>
            <w:sz w:val="24"/>
            <w:szCs w:val="24"/>
          </w:rPr>
          <w:fldChar w:fldCharType="end"/>
        </w:r>
      </w:hyperlink>
    </w:p>
    <w:p w14:paraId="182256F0" w14:textId="197470D1" w:rsidR="006F3F05" w:rsidRPr="00994153" w:rsidRDefault="00C76F4E" w:rsidP="00B22FA1">
      <w:pPr>
        <w:pStyle w:val="TOC1"/>
        <w:tabs>
          <w:tab w:val="right" w:leader="dot" w:pos="8630"/>
        </w:tabs>
        <w:spacing w:before="0" w:after="0" w:line="240" w:lineRule="auto"/>
        <w:rPr>
          <w:rStyle w:val="Hyperlink"/>
          <w:rFonts w:ascii="Times New Roman" w:hAnsi="Times New Roman" w:cs="Times New Roman"/>
          <w:b w:val="0"/>
        </w:rPr>
      </w:pPr>
      <w:r w:rsidRPr="00B22FA1">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70D2D53C" w14:textId="15F7E62B" w:rsidR="007549D0" w:rsidRDefault="007549D0" w:rsidP="008D778C"/>
    <w:p w14:paraId="3CA220D4" w14:textId="39590FEF" w:rsidR="006E2C84" w:rsidRPr="00E914BE" w:rsidRDefault="001747B2" w:rsidP="00842693">
      <w:pPr>
        <w:pStyle w:val="Heading1"/>
        <w:rPr>
          <w:sz w:val="29"/>
          <w:szCs w:val="29"/>
        </w:rPr>
      </w:pPr>
      <w:bookmarkStart w:id="26" w:name="_Toc64913902"/>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43BB295B" w14:textId="67AE6A51" w:rsidR="002E064C"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4914330" w:history="1">
        <w:r w:rsidR="002E064C" w:rsidRPr="00BB4150">
          <w:rPr>
            <w:rStyle w:val="Hyperlink"/>
            <w:noProof/>
          </w:rPr>
          <w:t>Figure 1: Forces Visualized [3]</w:t>
        </w:r>
        <w:r w:rsidR="002E064C">
          <w:rPr>
            <w:noProof/>
            <w:webHidden/>
          </w:rPr>
          <w:tab/>
        </w:r>
        <w:r w:rsidR="002E064C">
          <w:rPr>
            <w:noProof/>
            <w:webHidden/>
          </w:rPr>
          <w:fldChar w:fldCharType="begin"/>
        </w:r>
        <w:r w:rsidR="002E064C">
          <w:rPr>
            <w:noProof/>
            <w:webHidden/>
          </w:rPr>
          <w:instrText xml:space="preserve"> PAGEREF _Toc64914330 \h </w:instrText>
        </w:r>
        <w:r w:rsidR="002E064C">
          <w:rPr>
            <w:noProof/>
            <w:webHidden/>
          </w:rPr>
        </w:r>
        <w:r w:rsidR="002E064C">
          <w:rPr>
            <w:noProof/>
            <w:webHidden/>
          </w:rPr>
          <w:fldChar w:fldCharType="separate"/>
        </w:r>
        <w:r w:rsidR="002E064C">
          <w:rPr>
            <w:noProof/>
            <w:webHidden/>
          </w:rPr>
          <w:t>11</w:t>
        </w:r>
        <w:r w:rsidR="002E064C">
          <w:rPr>
            <w:noProof/>
            <w:webHidden/>
          </w:rPr>
          <w:fldChar w:fldCharType="end"/>
        </w:r>
      </w:hyperlink>
    </w:p>
    <w:p w14:paraId="7E2E63B1" w14:textId="47CBEF76"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31" w:history="1">
        <w:r w:rsidRPr="00BB4150">
          <w:rPr>
            <w:rStyle w:val="Hyperlink"/>
            <w:noProof/>
          </w:rPr>
          <w:t>Figure 2: Airplane Components [3]</w:t>
        </w:r>
        <w:r>
          <w:rPr>
            <w:noProof/>
            <w:webHidden/>
          </w:rPr>
          <w:tab/>
        </w:r>
        <w:r>
          <w:rPr>
            <w:noProof/>
            <w:webHidden/>
          </w:rPr>
          <w:fldChar w:fldCharType="begin"/>
        </w:r>
        <w:r>
          <w:rPr>
            <w:noProof/>
            <w:webHidden/>
          </w:rPr>
          <w:instrText xml:space="preserve"> PAGEREF _Toc64914331 \h </w:instrText>
        </w:r>
        <w:r>
          <w:rPr>
            <w:noProof/>
            <w:webHidden/>
          </w:rPr>
        </w:r>
        <w:r>
          <w:rPr>
            <w:noProof/>
            <w:webHidden/>
          </w:rPr>
          <w:fldChar w:fldCharType="separate"/>
        </w:r>
        <w:r>
          <w:rPr>
            <w:noProof/>
            <w:webHidden/>
          </w:rPr>
          <w:t>12</w:t>
        </w:r>
        <w:r>
          <w:rPr>
            <w:noProof/>
            <w:webHidden/>
          </w:rPr>
          <w:fldChar w:fldCharType="end"/>
        </w:r>
      </w:hyperlink>
    </w:p>
    <w:p w14:paraId="54B3831F" w14:textId="26B27E42"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32" w:history="1">
        <w:r w:rsidRPr="00BB4150">
          <w:rPr>
            <w:rStyle w:val="Hyperlink"/>
            <w:noProof/>
          </w:rPr>
          <w:t>Figure 3: Airfoil Cross-section [15]</w:t>
        </w:r>
        <w:r>
          <w:rPr>
            <w:noProof/>
            <w:webHidden/>
          </w:rPr>
          <w:tab/>
        </w:r>
        <w:r>
          <w:rPr>
            <w:noProof/>
            <w:webHidden/>
          </w:rPr>
          <w:fldChar w:fldCharType="begin"/>
        </w:r>
        <w:r>
          <w:rPr>
            <w:noProof/>
            <w:webHidden/>
          </w:rPr>
          <w:instrText xml:space="preserve"> PAGEREF _Toc64914332 \h </w:instrText>
        </w:r>
        <w:r>
          <w:rPr>
            <w:noProof/>
            <w:webHidden/>
          </w:rPr>
        </w:r>
        <w:r>
          <w:rPr>
            <w:noProof/>
            <w:webHidden/>
          </w:rPr>
          <w:fldChar w:fldCharType="separate"/>
        </w:r>
        <w:r>
          <w:rPr>
            <w:noProof/>
            <w:webHidden/>
          </w:rPr>
          <w:t>13</w:t>
        </w:r>
        <w:r>
          <w:rPr>
            <w:noProof/>
            <w:webHidden/>
          </w:rPr>
          <w:fldChar w:fldCharType="end"/>
        </w:r>
      </w:hyperlink>
    </w:p>
    <w:p w14:paraId="05BA25FD" w14:textId="3E227DD9"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33" w:history="1">
        <w:r w:rsidRPr="00BB4150">
          <w:rPr>
            <w:rStyle w:val="Hyperlink"/>
            <w:noProof/>
          </w:rPr>
          <w:t>Figure 4: Airplane Rotations [3]</w:t>
        </w:r>
        <w:r>
          <w:rPr>
            <w:noProof/>
            <w:webHidden/>
          </w:rPr>
          <w:tab/>
        </w:r>
        <w:r>
          <w:rPr>
            <w:noProof/>
            <w:webHidden/>
          </w:rPr>
          <w:fldChar w:fldCharType="begin"/>
        </w:r>
        <w:r>
          <w:rPr>
            <w:noProof/>
            <w:webHidden/>
          </w:rPr>
          <w:instrText xml:space="preserve"> PAGEREF _Toc64914333 \h </w:instrText>
        </w:r>
        <w:r>
          <w:rPr>
            <w:noProof/>
            <w:webHidden/>
          </w:rPr>
        </w:r>
        <w:r>
          <w:rPr>
            <w:noProof/>
            <w:webHidden/>
          </w:rPr>
          <w:fldChar w:fldCharType="separate"/>
        </w:r>
        <w:r>
          <w:rPr>
            <w:noProof/>
            <w:webHidden/>
          </w:rPr>
          <w:t>14</w:t>
        </w:r>
        <w:r>
          <w:rPr>
            <w:noProof/>
            <w:webHidden/>
          </w:rPr>
          <w:fldChar w:fldCharType="end"/>
        </w:r>
      </w:hyperlink>
    </w:p>
    <w:p w14:paraId="515019B3" w14:textId="1DCE9ECC"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34" w:history="1">
        <w:r w:rsidRPr="00BB4150">
          <w:rPr>
            <w:rStyle w:val="Hyperlink"/>
            <w:noProof/>
          </w:rPr>
          <w:t>Figure 5: East, North, Up Coordinate System [17]</w:t>
        </w:r>
        <w:r>
          <w:rPr>
            <w:noProof/>
            <w:webHidden/>
          </w:rPr>
          <w:tab/>
        </w:r>
        <w:r>
          <w:rPr>
            <w:noProof/>
            <w:webHidden/>
          </w:rPr>
          <w:fldChar w:fldCharType="begin"/>
        </w:r>
        <w:r>
          <w:rPr>
            <w:noProof/>
            <w:webHidden/>
          </w:rPr>
          <w:instrText xml:space="preserve"> PAGEREF _Toc64914334 \h </w:instrText>
        </w:r>
        <w:r>
          <w:rPr>
            <w:noProof/>
            <w:webHidden/>
          </w:rPr>
        </w:r>
        <w:r>
          <w:rPr>
            <w:noProof/>
            <w:webHidden/>
          </w:rPr>
          <w:fldChar w:fldCharType="separate"/>
        </w:r>
        <w:r>
          <w:rPr>
            <w:noProof/>
            <w:webHidden/>
          </w:rPr>
          <w:t>15</w:t>
        </w:r>
        <w:r>
          <w:rPr>
            <w:noProof/>
            <w:webHidden/>
          </w:rPr>
          <w:fldChar w:fldCharType="end"/>
        </w:r>
      </w:hyperlink>
    </w:p>
    <w:p w14:paraId="08F6CA1D" w14:textId="3410DB51"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35" w:history="1">
        <w:r w:rsidRPr="00BB4150">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4914335 \h </w:instrText>
        </w:r>
        <w:r>
          <w:rPr>
            <w:noProof/>
            <w:webHidden/>
          </w:rPr>
        </w:r>
        <w:r>
          <w:rPr>
            <w:noProof/>
            <w:webHidden/>
          </w:rPr>
          <w:fldChar w:fldCharType="separate"/>
        </w:r>
        <w:r>
          <w:rPr>
            <w:noProof/>
            <w:webHidden/>
          </w:rPr>
          <w:t>16</w:t>
        </w:r>
        <w:r>
          <w:rPr>
            <w:noProof/>
            <w:webHidden/>
          </w:rPr>
          <w:fldChar w:fldCharType="end"/>
        </w:r>
      </w:hyperlink>
    </w:p>
    <w:p w14:paraId="7EB46517" w14:textId="5F7E8B71"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36" w:history="1">
        <w:r w:rsidRPr="00BB4150">
          <w:rPr>
            <w:rStyle w:val="Hyperlink"/>
            <w:noProof/>
          </w:rPr>
          <w:t>Figure 7: Rotational Coordinate Axes [2]</w:t>
        </w:r>
        <w:r>
          <w:rPr>
            <w:noProof/>
            <w:webHidden/>
          </w:rPr>
          <w:tab/>
        </w:r>
        <w:r>
          <w:rPr>
            <w:noProof/>
            <w:webHidden/>
          </w:rPr>
          <w:fldChar w:fldCharType="begin"/>
        </w:r>
        <w:r>
          <w:rPr>
            <w:noProof/>
            <w:webHidden/>
          </w:rPr>
          <w:instrText xml:space="preserve"> PAGEREF _Toc64914336 \h </w:instrText>
        </w:r>
        <w:r>
          <w:rPr>
            <w:noProof/>
            <w:webHidden/>
          </w:rPr>
        </w:r>
        <w:r>
          <w:rPr>
            <w:noProof/>
            <w:webHidden/>
          </w:rPr>
          <w:fldChar w:fldCharType="separate"/>
        </w:r>
        <w:r>
          <w:rPr>
            <w:noProof/>
            <w:webHidden/>
          </w:rPr>
          <w:t>16</w:t>
        </w:r>
        <w:r>
          <w:rPr>
            <w:noProof/>
            <w:webHidden/>
          </w:rPr>
          <w:fldChar w:fldCharType="end"/>
        </w:r>
      </w:hyperlink>
    </w:p>
    <w:p w14:paraId="69972A26" w14:textId="57C3F1B3"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37" w:history="1">
        <w:r w:rsidRPr="00BB4150">
          <w:rPr>
            <w:rStyle w:val="Hyperlink"/>
            <w:noProof/>
          </w:rPr>
          <w:t>Figure 8: Lift Coefficient vs Angle of Attack [3]</w:t>
        </w:r>
        <w:r>
          <w:rPr>
            <w:noProof/>
            <w:webHidden/>
          </w:rPr>
          <w:tab/>
        </w:r>
        <w:r>
          <w:rPr>
            <w:noProof/>
            <w:webHidden/>
          </w:rPr>
          <w:fldChar w:fldCharType="begin"/>
        </w:r>
        <w:r>
          <w:rPr>
            <w:noProof/>
            <w:webHidden/>
          </w:rPr>
          <w:instrText xml:space="preserve"> PAGEREF _Toc64914337 \h </w:instrText>
        </w:r>
        <w:r>
          <w:rPr>
            <w:noProof/>
            <w:webHidden/>
          </w:rPr>
        </w:r>
        <w:r>
          <w:rPr>
            <w:noProof/>
            <w:webHidden/>
          </w:rPr>
          <w:fldChar w:fldCharType="separate"/>
        </w:r>
        <w:r>
          <w:rPr>
            <w:noProof/>
            <w:webHidden/>
          </w:rPr>
          <w:t>20</w:t>
        </w:r>
        <w:r>
          <w:rPr>
            <w:noProof/>
            <w:webHidden/>
          </w:rPr>
          <w:fldChar w:fldCharType="end"/>
        </w:r>
      </w:hyperlink>
    </w:p>
    <w:p w14:paraId="6738EB50" w14:textId="7FE7BF06"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38" w:history="1">
        <w:r w:rsidRPr="00BB4150">
          <w:rPr>
            <w:rStyle w:val="Hyperlink"/>
            <w:noProof/>
          </w:rPr>
          <w:t>Figure 9: Entity-Component-System Visualized [26]</w:t>
        </w:r>
        <w:r>
          <w:rPr>
            <w:noProof/>
            <w:webHidden/>
          </w:rPr>
          <w:tab/>
        </w:r>
        <w:r>
          <w:rPr>
            <w:noProof/>
            <w:webHidden/>
          </w:rPr>
          <w:fldChar w:fldCharType="begin"/>
        </w:r>
        <w:r>
          <w:rPr>
            <w:noProof/>
            <w:webHidden/>
          </w:rPr>
          <w:instrText xml:space="preserve"> PAGEREF _Toc64914338 \h </w:instrText>
        </w:r>
        <w:r>
          <w:rPr>
            <w:noProof/>
            <w:webHidden/>
          </w:rPr>
        </w:r>
        <w:r>
          <w:rPr>
            <w:noProof/>
            <w:webHidden/>
          </w:rPr>
          <w:fldChar w:fldCharType="separate"/>
        </w:r>
        <w:r>
          <w:rPr>
            <w:noProof/>
            <w:webHidden/>
          </w:rPr>
          <w:t>26</w:t>
        </w:r>
        <w:r>
          <w:rPr>
            <w:noProof/>
            <w:webHidden/>
          </w:rPr>
          <w:fldChar w:fldCharType="end"/>
        </w:r>
      </w:hyperlink>
    </w:p>
    <w:p w14:paraId="0DA85167" w14:textId="55ACD8A2"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39" w:history="1">
        <w:r w:rsidRPr="00BB4150">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4914339 \h </w:instrText>
        </w:r>
        <w:r>
          <w:rPr>
            <w:noProof/>
            <w:webHidden/>
          </w:rPr>
        </w:r>
        <w:r>
          <w:rPr>
            <w:noProof/>
            <w:webHidden/>
          </w:rPr>
          <w:fldChar w:fldCharType="separate"/>
        </w:r>
        <w:r>
          <w:rPr>
            <w:noProof/>
            <w:webHidden/>
          </w:rPr>
          <w:t>43</w:t>
        </w:r>
        <w:r>
          <w:rPr>
            <w:noProof/>
            <w:webHidden/>
          </w:rPr>
          <w:fldChar w:fldCharType="end"/>
        </w:r>
      </w:hyperlink>
    </w:p>
    <w:p w14:paraId="0D47A121" w14:textId="56B01C93"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40" w:history="1">
        <w:r w:rsidRPr="00BB4150">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4914340 \h </w:instrText>
        </w:r>
        <w:r>
          <w:rPr>
            <w:noProof/>
            <w:webHidden/>
          </w:rPr>
        </w:r>
        <w:r>
          <w:rPr>
            <w:noProof/>
            <w:webHidden/>
          </w:rPr>
          <w:fldChar w:fldCharType="separate"/>
        </w:r>
        <w:r>
          <w:rPr>
            <w:noProof/>
            <w:webHidden/>
          </w:rPr>
          <w:t>66</w:t>
        </w:r>
        <w:r>
          <w:rPr>
            <w:noProof/>
            <w:webHidden/>
          </w:rPr>
          <w:fldChar w:fldCharType="end"/>
        </w:r>
      </w:hyperlink>
    </w:p>
    <w:p w14:paraId="0FFD381F" w14:textId="3B6E03DB"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41" w:history="1">
        <w:r w:rsidRPr="00BB4150">
          <w:rPr>
            <w:rStyle w:val="Hyperlink"/>
            <w:noProof/>
          </w:rPr>
          <w:t>Figure 12: Flight Simulator System Execution Flow</w:t>
        </w:r>
        <w:r>
          <w:rPr>
            <w:noProof/>
            <w:webHidden/>
          </w:rPr>
          <w:tab/>
        </w:r>
        <w:r>
          <w:rPr>
            <w:noProof/>
            <w:webHidden/>
          </w:rPr>
          <w:fldChar w:fldCharType="begin"/>
        </w:r>
        <w:r>
          <w:rPr>
            <w:noProof/>
            <w:webHidden/>
          </w:rPr>
          <w:instrText xml:space="preserve"> PAGEREF _Toc64914341 \h </w:instrText>
        </w:r>
        <w:r>
          <w:rPr>
            <w:noProof/>
            <w:webHidden/>
          </w:rPr>
        </w:r>
        <w:r>
          <w:rPr>
            <w:noProof/>
            <w:webHidden/>
          </w:rPr>
          <w:fldChar w:fldCharType="separate"/>
        </w:r>
        <w:r>
          <w:rPr>
            <w:noProof/>
            <w:webHidden/>
          </w:rPr>
          <w:t>67</w:t>
        </w:r>
        <w:r>
          <w:rPr>
            <w:noProof/>
            <w:webHidden/>
          </w:rPr>
          <w:fldChar w:fldCharType="end"/>
        </w:r>
      </w:hyperlink>
    </w:p>
    <w:p w14:paraId="005EBB88" w14:textId="3C9E7F26"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42" w:history="1">
        <w:r w:rsidRPr="00BB4150">
          <w:rPr>
            <w:rStyle w:val="Hyperlink"/>
            <w:noProof/>
          </w:rPr>
          <w:t>Figure 13: Performance Benchmark of Bourg and Palmer Models</w:t>
        </w:r>
        <w:r>
          <w:rPr>
            <w:noProof/>
            <w:webHidden/>
          </w:rPr>
          <w:tab/>
        </w:r>
        <w:r>
          <w:rPr>
            <w:noProof/>
            <w:webHidden/>
          </w:rPr>
          <w:fldChar w:fldCharType="begin"/>
        </w:r>
        <w:r>
          <w:rPr>
            <w:noProof/>
            <w:webHidden/>
          </w:rPr>
          <w:instrText xml:space="preserve"> PAGEREF _Toc64914342 \h </w:instrText>
        </w:r>
        <w:r>
          <w:rPr>
            <w:noProof/>
            <w:webHidden/>
          </w:rPr>
        </w:r>
        <w:r>
          <w:rPr>
            <w:noProof/>
            <w:webHidden/>
          </w:rPr>
          <w:fldChar w:fldCharType="separate"/>
        </w:r>
        <w:r>
          <w:rPr>
            <w:noProof/>
            <w:webHidden/>
          </w:rPr>
          <w:t>77</w:t>
        </w:r>
        <w:r>
          <w:rPr>
            <w:noProof/>
            <w:webHidden/>
          </w:rPr>
          <w:fldChar w:fldCharType="end"/>
        </w:r>
      </w:hyperlink>
    </w:p>
    <w:p w14:paraId="4D4D01B5" w14:textId="29F186BA"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43" w:history="1">
        <w:r w:rsidRPr="00BB4150">
          <w:rPr>
            <w:rStyle w:val="Hyperlink"/>
            <w:noProof/>
          </w:rPr>
          <w:t>Figure 14: FlightGear Display During Simulation</w:t>
        </w:r>
        <w:r>
          <w:rPr>
            <w:noProof/>
            <w:webHidden/>
          </w:rPr>
          <w:tab/>
        </w:r>
        <w:r>
          <w:rPr>
            <w:noProof/>
            <w:webHidden/>
          </w:rPr>
          <w:fldChar w:fldCharType="begin"/>
        </w:r>
        <w:r>
          <w:rPr>
            <w:noProof/>
            <w:webHidden/>
          </w:rPr>
          <w:instrText xml:space="preserve"> PAGEREF _Toc64914343 \h </w:instrText>
        </w:r>
        <w:r>
          <w:rPr>
            <w:noProof/>
            <w:webHidden/>
          </w:rPr>
        </w:r>
        <w:r>
          <w:rPr>
            <w:noProof/>
            <w:webHidden/>
          </w:rPr>
          <w:fldChar w:fldCharType="separate"/>
        </w:r>
        <w:r>
          <w:rPr>
            <w:noProof/>
            <w:webHidden/>
          </w:rPr>
          <w:t>79</w:t>
        </w:r>
        <w:r>
          <w:rPr>
            <w:noProof/>
            <w:webHidden/>
          </w:rPr>
          <w:fldChar w:fldCharType="end"/>
        </w:r>
      </w:hyperlink>
    </w:p>
    <w:p w14:paraId="68206EAA" w14:textId="5D45397C"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4913903"/>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06600AA3" w14:textId="3F7AD12D" w:rsidR="002E064C"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4914344" w:history="1">
        <w:r w:rsidR="002E064C" w:rsidRPr="003C1019">
          <w:rPr>
            <w:rStyle w:val="Hyperlink"/>
            <w:noProof/>
          </w:rPr>
          <w:t>Table 1: Test One Palmer-based Flight Control Instructions</w:t>
        </w:r>
        <w:r w:rsidR="002E064C">
          <w:rPr>
            <w:noProof/>
            <w:webHidden/>
          </w:rPr>
          <w:tab/>
        </w:r>
        <w:r w:rsidR="002E064C">
          <w:rPr>
            <w:noProof/>
            <w:webHidden/>
          </w:rPr>
          <w:fldChar w:fldCharType="begin"/>
        </w:r>
        <w:r w:rsidR="002E064C">
          <w:rPr>
            <w:noProof/>
            <w:webHidden/>
          </w:rPr>
          <w:instrText xml:space="preserve"> PAGEREF _Toc64914344 \h </w:instrText>
        </w:r>
        <w:r w:rsidR="002E064C">
          <w:rPr>
            <w:noProof/>
            <w:webHidden/>
          </w:rPr>
        </w:r>
        <w:r w:rsidR="002E064C">
          <w:rPr>
            <w:noProof/>
            <w:webHidden/>
          </w:rPr>
          <w:fldChar w:fldCharType="separate"/>
        </w:r>
        <w:r w:rsidR="002E064C">
          <w:rPr>
            <w:noProof/>
            <w:webHidden/>
          </w:rPr>
          <w:t>52</w:t>
        </w:r>
        <w:r w:rsidR="002E064C">
          <w:rPr>
            <w:noProof/>
            <w:webHidden/>
          </w:rPr>
          <w:fldChar w:fldCharType="end"/>
        </w:r>
      </w:hyperlink>
    </w:p>
    <w:p w14:paraId="2D84B666" w14:textId="186A1A13"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45" w:history="1">
        <w:r w:rsidRPr="003C1019">
          <w:rPr>
            <w:rStyle w:val="Hyperlink"/>
            <w:noProof/>
          </w:rPr>
          <w:t>Table 2: Test Two Palmer-based Flight Control Instructions</w:t>
        </w:r>
        <w:r>
          <w:rPr>
            <w:noProof/>
            <w:webHidden/>
          </w:rPr>
          <w:tab/>
        </w:r>
        <w:r>
          <w:rPr>
            <w:noProof/>
            <w:webHidden/>
          </w:rPr>
          <w:fldChar w:fldCharType="begin"/>
        </w:r>
        <w:r>
          <w:rPr>
            <w:noProof/>
            <w:webHidden/>
          </w:rPr>
          <w:instrText xml:space="preserve"> PAGEREF _Toc64914345 \h </w:instrText>
        </w:r>
        <w:r>
          <w:rPr>
            <w:noProof/>
            <w:webHidden/>
          </w:rPr>
        </w:r>
        <w:r>
          <w:rPr>
            <w:noProof/>
            <w:webHidden/>
          </w:rPr>
          <w:fldChar w:fldCharType="separate"/>
        </w:r>
        <w:r>
          <w:rPr>
            <w:noProof/>
            <w:webHidden/>
          </w:rPr>
          <w:t>52</w:t>
        </w:r>
        <w:r>
          <w:rPr>
            <w:noProof/>
            <w:webHidden/>
          </w:rPr>
          <w:fldChar w:fldCharType="end"/>
        </w:r>
      </w:hyperlink>
    </w:p>
    <w:p w14:paraId="57563930" w14:textId="658465D5"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46" w:history="1">
        <w:r w:rsidRPr="003C1019">
          <w:rPr>
            <w:rStyle w:val="Hyperlink"/>
            <w:noProof/>
          </w:rPr>
          <w:t>Table 3: Test Three Palmer-based Flight Control Instructions</w:t>
        </w:r>
        <w:r>
          <w:rPr>
            <w:noProof/>
            <w:webHidden/>
          </w:rPr>
          <w:tab/>
        </w:r>
        <w:r>
          <w:rPr>
            <w:noProof/>
            <w:webHidden/>
          </w:rPr>
          <w:fldChar w:fldCharType="begin"/>
        </w:r>
        <w:r>
          <w:rPr>
            <w:noProof/>
            <w:webHidden/>
          </w:rPr>
          <w:instrText xml:space="preserve"> PAGEREF _Toc64914346 \h </w:instrText>
        </w:r>
        <w:r>
          <w:rPr>
            <w:noProof/>
            <w:webHidden/>
          </w:rPr>
        </w:r>
        <w:r>
          <w:rPr>
            <w:noProof/>
            <w:webHidden/>
          </w:rPr>
          <w:fldChar w:fldCharType="separate"/>
        </w:r>
        <w:r>
          <w:rPr>
            <w:noProof/>
            <w:webHidden/>
          </w:rPr>
          <w:t>53</w:t>
        </w:r>
        <w:r>
          <w:rPr>
            <w:noProof/>
            <w:webHidden/>
          </w:rPr>
          <w:fldChar w:fldCharType="end"/>
        </w:r>
      </w:hyperlink>
    </w:p>
    <w:p w14:paraId="21DCDA2B" w14:textId="0CDAF290"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47" w:history="1">
        <w:r w:rsidRPr="003C1019">
          <w:rPr>
            <w:rStyle w:val="Hyperlink"/>
            <w:noProof/>
          </w:rPr>
          <w:t>Table 4: Test Four Palmer-based Flight Control Instructions</w:t>
        </w:r>
        <w:r>
          <w:rPr>
            <w:noProof/>
            <w:webHidden/>
          </w:rPr>
          <w:tab/>
        </w:r>
        <w:r>
          <w:rPr>
            <w:noProof/>
            <w:webHidden/>
          </w:rPr>
          <w:fldChar w:fldCharType="begin"/>
        </w:r>
        <w:r>
          <w:rPr>
            <w:noProof/>
            <w:webHidden/>
          </w:rPr>
          <w:instrText xml:space="preserve"> PAGEREF _Toc64914347 \h </w:instrText>
        </w:r>
        <w:r>
          <w:rPr>
            <w:noProof/>
            <w:webHidden/>
          </w:rPr>
        </w:r>
        <w:r>
          <w:rPr>
            <w:noProof/>
            <w:webHidden/>
          </w:rPr>
          <w:fldChar w:fldCharType="separate"/>
        </w:r>
        <w:r>
          <w:rPr>
            <w:noProof/>
            <w:webHidden/>
          </w:rPr>
          <w:t>53</w:t>
        </w:r>
        <w:r>
          <w:rPr>
            <w:noProof/>
            <w:webHidden/>
          </w:rPr>
          <w:fldChar w:fldCharType="end"/>
        </w:r>
      </w:hyperlink>
    </w:p>
    <w:p w14:paraId="30AA58D2" w14:textId="55C67BBF"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48" w:history="1">
        <w:r w:rsidRPr="003C1019">
          <w:rPr>
            <w:rStyle w:val="Hyperlink"/>
            <w:noProof/>
          </w:rPr>
          <w:t>Table 5: Initial Flight Data for Each Bourg-based Test</w:t>
        </w:r>
        <w:r>
          <w:rPr>
            <w:noProof/>
            <w:webHidden/>
          </w:rPr>
          <w:tab/>
        </w:r>
        <w:r>
          <w:rPr>
            <w:noProof/>
            <w:webHidden/>
          </w:rPr>
          <w:fldChar w:fldCharType="begin"/>
        </w:r>
        <w:r>
          <w:rPr>
            <w:noProof/>
            <w:webHidden/>
          </w:rPr>
          <w:instrText xml:space="preserve"> PAGEREF _Toc64914348 \h </w:instrText>
        </w:r>
        <w:r>
          <w:rPr>
            <w:noProof/>
            <w:webHidden/>
          </w:rPr>
        </w:r>
        <w:r>
          <w:rPr>
            <w:noProof/>
            <w:webHidden/>
          </w:rPr>
          <w:fldChar w:fldCharType="separate"/>
        </w:r>
        <w:r>
          <w:rPr>
            <w:noProof/>
            <w:webHidden/>
          </w:rPr>
          <w:t>54</w:t>
        </w:r>
        <w:r>
          <w:rPr>
            <w:noProof/>
            <w:webHidden/>
          </w:rPr>
          <w:fldChar w:fldCharType="end"/>
        </w:r>
      </w:hyperlink>
    </w:p>
    <w:p w14:paraId="121E48C8" w14:textId="4C04A072"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49" w:history="1">
        <w:r w:rsidRPr="003C1019">
          <w:rPr>
            <w:rStyle w:val="Hyperlink"/>
            <w:noProof/>
          </w:rPr>
          <w:t>Table 6: Test One Bourg-based Flight Control Instructions</w:t>
        </w:r>
        <w:r>
          <w:rPr>
            <w:noProof/>
            <w:webHidden/>
          </w:rPr>
          <w:tab/>
        </w:r>
        <w:r>
          <w:rPr>
            <w:noProof/>
            <w:webHidden/>
          </w:rPr>
          <w:fldChar w:fldCharType="begin"/>
        </w:r>
        <w:r>
          <w:rPr>
            <w:noProof/>
            <w:webHidden/>
          </w:rPr>
          <w:instrText xml:space="preserve"> PAGEREF _Toc64914349 \h </w:instrText>
        </w:r>
        <w:r>
          <w:rPr>
            <w:noProof/>
            <w:webHidden/>
          </w:rPr>
        </w:r>
        <w:r>
          <w:rPr>
            <w:noProof/>
            <w:webHidden/>
          </w:rPr>
          <w:fldChar w:fldCharType="separate"/>
        </w:r>
        <w:r>
          <w:rPr>
            <w:noProof/>
            <w:webHidden/>
          </w:rPr>
          <w:t>56</w:t>
        </w:r>
        <w:r>
          <w:rPr>
            <w:noProof/>
            <w:webHidden/>
          </w:rPr>
          <w:fldChar w:fldCharType="end"/>
        </w:r>
      </w:hyperlink>
    </w:p>
    <w:p w14:paraId="2EDAE7FD" w14:textId="6BDD779A"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50" w:history="1">
        <w:r w:rsidRPr="003C1019">
          <w:rPr>
            <w:rStyle w:val="Hyperlink"/>
            <w:noProof/>
          </w:rPr>
          <w:t>Table 7: Test Two Bourg-based Flight Control Instructions</w:t>
        </w:r>
        <w:r>
          <w:rPr>
            <w:noProof/>
            <w:webHidden/>
          </w:rPr>
          <w:tab/>
        </w:r>
        <w:r>
          <w:rPr>
            <w:noProof/>
            <w:webHidden/>
          </w:rPr>
          <w:fldChar w:fldCharType="begin"/>
        </w:r>
        <w:r>
          <w:rPr>
            <w:noProof/>
            <w:webHidden/>
          </w:rPr>
          <w:instrText xml:space="preserve"> PAGEREF _Toc64914350 \h </w:instrText>
        </w:r>
        <w:r>
          <w:rPr>
            <w:noProof/>
            <w:webHidden/>
          </w:rPr>
        </w:r>
        <w:r>
          <w:rPr>
            <w:noProof/>
            <w:webHidden/>
          </w:rPr>
          <w:fldChar w:fldCharType="separate"/>
        </w:r>
        <w:r>
          <w:rPr>
            <w:noProof/>
            <w:webHidden/>
          </w:rPr>
          <w:t>56</w:t>
        </w:r>
        <w:r>
          <w:rPr>
            <w:noProof/>
            <w:webHidden/>
          </w:rPr>
          <w:fldChar w:fldCharType="end"/>
        </w:r>
      </w:hyperlink>
    </w:p>
    <w:p w14:paraId="1F02ABC1" w14:textId="3AF718E6"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51" w:history="1">
        <w:r w:rsidRPr="003C1019">
          <w:rPr>
            <w:rStyle w:val="Hyperlink"/>
            <w:noProof/>
          </w:rPr>
          <w:t>Table 8: Test Three Bourg-based Flight Control Instructions</w:t>
        </w:r>
        <w:r>
          <w:rPr>
            <w:noProof/>
            <w:webHidden/>
          </w:rPr>
          <w:tab/>
        </w:r>
        <w:r>
          <w:rPr>
            <w:noProof/>
            <w:webHidden/>
          </w:rPr>
          <w:fldChar w:fldCharType="begin"/>
        </w:r>
        <w:r>
          <w:rPr>
            <w:noProof/>
            <w:webHidden/>
          </w:rPr>
          <w:instrText xml:space="preserve"> PAGEREF _Toc64914351 \h </w:instrText>
        </w:r>
        <w:r>
          <w:rPr>
            <w:noProof/>
            <w:webHidden/>
          </w:rPr>
        </w:r>
        <w:r>
          <w:rPr>
            <w:noProof/>
            <w:webHidden/>
          </w:rPr>
          <w:fldChar w:fldCharType="separate"/>
        </w:r>
        <w:r>
          <w:rPr>
            <w:noProof/>
            <w:webHidden/>
          </w:rPr>
          <w:t>57</w:t>
        </w:r>
        <w:r>
          <w:rPr>
            <w:noProof/>
            <w:webHidden/>
          </w:rPr>
          <w:fldChar w:fldCharType="end"/>
        </w:r>
      </w:hyperlink>
    </w:p>
    <w:p w14:paraId="4483D298" w14:textId="397C78C3"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52" w:history="1">
        <w:r w:rsidRPr="003C1019">
          <w:rPr>
            <w:rStyle w:val="Hyperlink"/>
            <w:noProof/>
          </w:rPr>
          <w:t>Table 9: Test Four Bourg-based Flight Control Instructions</w:t>
        </w:r>
        <w:r>
          <w:rPr>
            <w:noProof/>
            <w:webHidden/>
          </w:rPr>
          <w:tab/>
        </w:r>
        <w:r>
          <w:rPr>
            <w:noProof/>
            <w:webHidden/>
          </w:rPr>
          <w:fldChar w:fldCharType="begin"/>
        </w:r>
        <w:r>
          <w:rPr>
            <w:noProof/>
            <w:webHidden/>
          </w:rPr>
          <w:instrText xml:space="preserve"> PAGEREF _Toc64914352 \h </w:instrText>
        </w:r>
        <w:r>
          <w:rPr>
            <w:noProof/>
            <w:webHidden/>
          </w:rPr>
        </w:r>
        <w:r>
          <w:rPr>
            <w:noProof/>
            <w:webHidden/>
          </w:rPr>
          <w:fldChar w:fldCharType="separate"/>
        </w:r>
        <w:r>
          <w:rPr>
            <w:noProof/>
            <w:webHidden/>
          </w:rPr>
          <w:t>57</w:t>
        </w:r>
        <w:r>
          <w:rPr>
            <w:noProof/>
            <w:webHidden/>
          </w:rPr>
          <w:fldChar w:fldCharType="end"/>
        </w:r>
      </w:hyperlink>
    </w:p>
    <w:p w14:paraId="1032F600" w14:textId="39F4A82B"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53" w:history="1">
        <w:r w:rsidRPr="003C1019">
          <w:rPr>
            <w:rStyle w:val="Hyperlink"/>
            <w:noProof/>
          </w:rPr>
          <w:t>Table 10: Test Five Bourg-based Flight Control Instructions</w:t>
        </w:r>
        <w:r>
          <w:rPr>
            <w:noProof/>
            <w:webHidden/>
          </w:rPr>
          <w:tab/>
        </w:r>
        <w:r>
          <w:rPr>
            <w:noProof/>
            <w:webHidden/>
          </w:rPr>
          <w:fldChar w:fldCharType="begin"/>
        </w:r>
        <w:r>
          <w:rPr>
            <w:noProof/>
            <w:webHidden/>
          </w:rPr>
          <w:instrText xml:space="preserve"> PAGEREF _Toc64914353 \h </w:instrText>
        </w:r>
        <w:r>
          <w:rPr>
            <w:noProof/>
            <w:webHidden/>
          </w:rPr>
        </w:r>
        <w:r>
          <w:rPr>
            <w:noProof/>
            <w:webHidden/>
          </w:rPr>
          <w:fldChar w:fldCharType="separate"/>
        </w:r>
        <w:r>
          <w:rPr>
            <w:noProof/>
            <w:webHidden/>
          </w:rPr>
          <w:t>58</w:t>
        </w:r>
        <w:r>
          <w:rPr>
            <w:noProof/>
            <w:webHidden/>
          </w:rPr>
          <w:fldChar w:fldCharType="end"/>
        </w:r>
      </w:hyperlink>
    </w:p>
    <w:p w14:paraId="0E141D3E" w14:textId="5F8C7E36"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54" w:history="1">
        <w:r w:rsidRPr="003C1019">
          <w:rPr>
            <w:rStyle w:val="Hyperlink"/>
            <w:noProof/>
          </w:rPr>
          <w:t>Table 11: Test Six Bourg-based Flight Control Instructions</w:t>
        </w:r>
        <w:r>
          <w:rPr>
            <w:noProof/>
            <w:webHidden/>
          </w:rPr>
          <w:tab/>
        </w:r>
        <w:r>
          <w:rPr>
            <w:noProof/>
            <w:webHidden/>
          </w:rPr>
          <w:fldChar w:fldCharType="begin"/>
        </w:r>
        <w:r>
          <w:rPr>
            <w:noProof/>
            <w:webHidden/>
          </w:rPr>
          <w:instrText xml:space="preserve"> PAGEREF _Toc64914354 \h </w:instrText>
        </w:r>
        <w:r>
          <w:rPr>
            <w:noProof/>
            <w:webHidden/>
          </w:rPr>
        </w:r>
        <w:r>
          <w:rPr>
            <w:noProof/>
            <w:webHidden/>
          </w:rPr>
          <w:fldChar w:fldCharType="separate"/>
        </w:r>
        <w:r>
          <w:rPr>
            <w:noProof/>
            <w:webHidden/>
          </w:rPr>
          <w:t>58</w:t>
        </w:r>
        <w:r>
          <w:rPr>
            <w:noProof/>
            <w:webHidden/>
          </w:rPr>
          <w:fldChar w:fldCharType="end"/>
        </w:r>
      </w:hyperlink>
    </w:p>
    <w:p w14:paraId="34B292B0" w14:textId="4A8CE7A7"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55" w:history="1">
        <w:r w:rsidRPr="003C1019">
          <w:rPr>
            <w:rStyle w:val="Hyperlink"/>
            <w:noProof/>
          </w:rPr>
          <w:t>Table 12: Palmer-based Flight Simulator Keyboard Controls</w:t>
        </w:r>
        <w:r>
          <w:rPr>
            <w:noProof/>
            <w:webHidden/>
          </w:rPr>
          <w:tab/>
        </w:r>
        <w:r>
          <w:rPr>
            <w:noProof/>
            <w:webHidden/>
          </w:rPr>
          <w:fldChar w:fldCharType="begin"/>
        </w:r>
        <w:r>
          <w:rPr>
            <w:noProof/>
            <w:webHidden/>
          </w:rPr>
          <w:instrText xml:space="preserve"> PAGEREF _Toc64914355 \h </w:instrText>
        </w:r>
        <w:r>
          <w:rPr>
            <w:noProof/>
            <w:webHidden/>
          </w:rPr>
        </w:r>
        <w:r>
          <w:rPr>
            <w:noProof/>
            <w:webHidden/>
          </w:rPr>
          <w:fldChar w:fldCharType="separate"/>
        </w:r>
        <w:r>
          <w:rPr>
            <w:noProof/>
            <w:webHidden/>
          </w:rPr>
          <w:t>87</w:t>
        </w:r>
        <w:r>
          <w:rPr>
            <w:noProof/>
            <w:webHidden/>
          </w:rPr>
          <w:fldChar w:fldCharType="end"/>
        </w:r>
      </w:hyperlink>
    </w:p>
    <w:p w14:paraId="41B2487F" w14:textId="4CF67021" w:rsidR="002E064C" w:rsidRDefault="002E064C">
      <w:pPr>
        <w:pStyle w:val="TableofFigures"/>
        <w:tabs>
          <w:tab w:val="right" w:leader="dot" w:pos="8630"/>
        </w:tabs>
        <w:rPr>
          <w:rFonts w:asciiTheme="minorHAnsi" w:eastAsiaTheme="minorEastAsia" w:hAnsiTheme="minorHAnsi" w:cstheme="minorBidi"/>
          <w:noProof/>
          <w:sz w:val="22"/>
          <w:szCs w:val="22"/>
        </w:rPr>
      </w:pPr>
      <w:hyperlink w:anchor="_Toc64914356" w:history="1">
        <w:r w:rsidRPr="003C1019">
          <w:rPr>
            <w:rStyle w:val="Hyperlink"/>
            <w:noProof/>
          </w:rPr>
          <w:t>Table 13: Bourg-based Flight Simulator Keyboard Controls</w:t>
        </w:r>
        <w:r>
          <w:rPr>
            <w:noProof/>
            <w:webHidden/>
          </w:rPr>
          <w:tab/>
        </w:r>
        <w:r>
          <w:rPr>
            <w:noProof/>
            <w:webHidden/>
          </w:rPr>
          <w:fldChar w:fldCharType="begin"/>
        </w:r>
        <w:r>
          <w:rPr>
            <w:noProof/>
            <w:webHidden/>
          </w:rPr>
          <w:instrText xml:space="preserve"> PAGEREF _Toc64914356 \h </w:instrText>
        </w:r>
        <w:r>
          <w:rPr>
            <w:noProof/>
            <w:webHidden/>
          </w:rPr>
        </w:r>
        <w:r>
          <w:rPr>
            <w:noProof/>
            <w:webHidden/>
          </w:rPr>
          <w:fldChar w:fldCharType="separate"/>
        </w:r>
        <w:r>
          <w:rPr>
            <w:noProof/>
            <w:webHidden/>
          </w:rPr>
          <w:t>87</w:t>
        </w:r>
        <w:r>
          <w:rPr>
            <w:noProof/>
            <w:webHidden/>
          </w:rPr>
          <w:fldChar w:fldCharType="end"/>
        </w:r>
      </w:hyperlink>
    </w:p>
    <w:p w14:paraId="3923B597" w14:textId="01D93F5A"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44A97CDC" w:rsidR="0020433A" w:rsidRPr="006751DB" w:rsidRDefault="00411068" w:rsidP="006751DB">
      <w:pPr>
        <w:pStyle w:val="Title"/>
        <w:spacing w:before="100" w:beforeAutospacing="1" w:after="100" w:afterAutospacing="1" w:line="480" w:lineRule="auto"/>
        <w:rPr>
          <w:b w:val="0"/>
          <w:caps/>
        </w:rPr>
      </w:pPr>
      <w:r>
        <w:rPr>
          <w:b w:val="0"/>
          <w:caps/>
        </w:rPr>
        <w:lastRenderedPageBreak/>
        <w:t xml:space="preserve">two published flight dynamics models rewritten in rust </w:t>
      </w:r>
      <w:r>
        <w:rPr>
          <w:b w:val="0"/>
          <w:caps/>
        </w:rPr>
        <w:br/>
        <w:t>and structured as an ecs</w:t>
      </w:r>
    </w:p>
    <w:p w14:paraId="3ECE0AD6" w14:textId="0EBC4A7D" w:rsidR="00237CD1" w:rsidRPr="00E914BE" w:rsidRDefault="00251273" w:rsidP="00842693">
      <w:pPr>
        <w:pStyle w:val="Heading1"/>
        <w:numPr>
          <w:ilvl w:val="0"/>
          <w:numId w:val="15"/>
        </w:numPr>
        <w:rPr>
          <w:sz w:val="29"/>
          <w:szCs w:val="29"/>
        </w:rPr>
      </w:pPr>
      <w:bookmarkStart w:id="29" w:name="_Toc6491390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B55CBB7"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w:t>
      </w:r>
      <w:r w:rsidR="0050757A">
        <w:t>human resources</w:t>
      </w:r>
      <w:r w:rsidR="005308B0">
        <w:t xml:space="preserve"> to operate.</w:t>
      </w:r>
      <w:r w:rsidR="000F24BA">
        <w:t xml:space="preserve"> T</w:t>
      </w:r>
      <w:r w:rsidR="00191973">
        <w:t xml:space="preserve">hey are more accessible since </w:t>
      </w:r>
      <w:r w:rsidR="00A75292">
        <w:t xml:space="preserve">all that is needed is a </w:t>
      </w:r>
      <w:r w:rsidR="00D54414">
        <w:t>computer to use them</w:t>
      </w:r>
      <w:r w:rsidR="000F24BA">
        <w:t>. The</w:t>
      </w:r>
      <w:r w:rsidR="00A75292">
        <w:t>y are more versatile because one</w:t>
      </w:r>
      <w:r w:rsidR="000F24BA">
        <w:t xml:space="preserve"> can simulate scenarios that might not be possible to put together in real-life. And finally, </w:t>
      </w:r>
      <w:r w:rsidR="00191973">
        <w:t>they ar</w:t>
      </w:r>
      <w:r w:rsidR="002C3AF2">
        <w:t xml:space="preserve">e </w:t>
      </w:r>
      <w:r w:rsidR="0050757A">
        <w:t>entir</w:t>
      </w:r>
      <w:r w:rsidR="002C3AF2">
        <w:t>ely safe since</w:t>
      </w:r>
      <w:r w:rsidR="000F24BA">
        <w:t xml:space="preserve"> users cannot hurt themselves.</w:t>
      </w:r>
      <w:r w:rsidR="00D5523E" w:rsidRPr="00D5523E">
        <w:t xml:space="preserve"> </w:t>
      </w:r>
      <w:r w:rsidR="00D5523E">
        <w:t xml:space="preserve">Today, military computer simulations exist to simulate everything that could </w:t>
      </w:r>
      <w:r w:rsidR="0050757A">
        <w:t>occur</w:t>
      </w:r>
      <w:r w:rsidR="00D5523E">
        <w:t xml:space="preserv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4B234FFF"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096DCB">
        <w:t xml:space="preserve"> of data a</w:t>
      </w:r>
      <w:r w:rsidR="0050757A">
        <w:t>nd</w:t>
      </w:r>
      <w:r w:rsidR="00096DCB">
        <w:t xml:space="preserve"> it</w:t>
      </w:r>
      <w:r w:rsidR="00AF6A44">
        <w:t>s associated behavior.</w:t>
      </w:r>
      <w:r w:rsidR="00CB1ED8">
        <w:t xml:space="preserve"> However, </w:t>
      </w:r>
      <w:r w:rsidR="001118EA">
        <w:t>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DF216D">
        <w:t xml:space="preserve"> that is</w:t>
      </w:r>
      <w:r w:rsidR="00EF2EE5">
        <w:t xml:space="preserve"> explore</w:t>
      </w:r>
      <w:r w:rsidR="00DF216D">
        <w:t>d</w:t>
      </w:r>
      <w:r w:rsidR="00EF2EE5">
        <w:t xml:space="preserve"> in this thesis</w:t>
      </w:r>
      <w:r w:rsidR="00B105E0">
        <w:t xml:space="preserve"> </w:t>
      </w:r>
      <w:r w:rsidR="00C2459E">
        <w:t>as it relates to</w:t>
      </w:r>
      <w:r w:rsidR="00EB4035">
        <w:t xml:space="preserve"> implementing two Flight Dynamics Models (FDM) and a flight simulator</w:t>
      </w:r>
      <w:r w:rsidR="00C2459E">
        <w:t xml:space="preserve">. </w:t>
      </w:r>
      <w:r w:rsidR="009D4E9B">
        <w:t>One</w:t>
      </w:r>
      <w:r w:rsidR="003D294E">
        <w:t xml:space="preserve"> </w:t>
      </w:r>
      <w:r w:rsidR="00503D51">
        <w:t>application</w:t>
      </w:r>
      <w:r w:rsidR="001118EA">
        <w:t xml:space="preserve"> of DOD</w:t>
      </w:r>
      <w:r w:rsidR="009D4E9B">
        <w:t xml:space="preserve"> is specifically discussed</w:t>
      </w:r>
      <w:r w:rsidR="001118EA">
        <w:t>, called the Entity</w:t>
      </w:r>
      <w:r w:rsidR="005C0255">
        <w:t>-Component-</w:t>
      </w:r>
      <w:r w:rsidR="001118EA">
        <w:t>System (ECS) architecture. ECS is a</w:t>
      </w:r>
      <w:r w:rsidR="0007448A">
        <w:t>n</w:t>
      </w:r>
      <w:r w:rsidR="001118EA">
        <w:t xml:space="preserve"> architecture </w:t>
      </w:r>
      <w:r w:rsidR="0007448A">
        <w:t>that is</w:t>
      </w:r>
      <w:r w:rsidR="001118EA">
        <w:t xml:space="preserve"> </w:t>
      </w:r>
      <w:r w:rsidR="001118EA">
        <w:lastRenderedPageBreak/>
        <w:t>used in t</w:t>
      </w:r>
      <w:r w:rsidR="0007448A">
        <w:t>he video game industry within</w:t>
      </w:r>
      <w:r w:rsidR="001118EA">
        <w:t xml:space="preserve"> game engines.</w:t>
      </w:r>
      <w:r w:rsidR="00BF6D1B">
        <w:t xml:space="preserve"> </w:t>
      </w:r>
      <w:r w:rsidR="00212737">
        <w:t xml:space="preserve">However, video games are similar to simulations, </w:t>
      </w:r>
      <w:r w:rsidR="0050757A">
        <w:t>making</w:t>
      </w:r>
      <w:r w:rsidR="00212737">
        <w:t xml:space="preserve"> them candidates to use the ECS architecture [6].</w:t>
      </w:r>
      <w:r w:rsidR="001118EA">
        <w:t xml:space="preserve"> </w:t>
      </w:r>
      <w:r w:rsidR="0066189B">
        <w:t>This thesis investigates the use of ECS for simulations.</w:t>
      </w:r>
    </w:p>
    <w:p w14:paraId="4D7C563F" w14:textId="447D848E" w:rsidR="00083D99" w:rsidRDefault="001C1450" w:rsidP="001A72C2">
      <w:pPr>
        <w:spacing w:before="100" w:beforeAutospacing="1" w:after="100" w:afterAutospacing="1"/>
        <w:ind w:firstLine="360"/>
        <w:contextualSpacing/>
      </w:pPr>
      <w:r>
        <w:t xml:space="preserve">In this thesis, </w:t>
      </w:r>
      <w:r w:rsidR="006732E9">
        <w:t>the ECS design in a military-</w:t>
      </w:r>
      <w:r w:rsidR="00083D99">
        <w:t>oriented simulation is of particular interest because it</w:t>
      </w:r>
      <w:r w:rsidR="00110D28">
        <w:t xml:space="preserve"> is </w:t>
      </w:r>
      <w:r w:rsidR="00D20BF1">
        <w:t xml:space="preserve">a </w:t>
      </w:r>
      <w:r w:rsidR="00110D28">
        <w:t>novel area of research</w:t>
      </w:r>
      <w:r w:rsidR="00083D99">
        <w:t xml:space="preserve">. The ECS architecture is </w:t>
      </w:r>
      <w:r>
        <w:t xml:space="preserve">a </w:t>
      </w:r>
      <w:r w:rsidR="00083D99">
        <w:t xml:space="preserve">way of organizing data, alternatively to using OOP to organize data. Where OOP relies on </w:t>
      </w:r>
      <w:r w:rsidR="0050757A">
        <w:t>data hierarchies, ECS relies on the compartmentalization of data in which data content and its functionality on the data are</w:t>
      </w:r>
      <w:r w:rsidR="00383098">
        <w:t xml:space="preserve"> decoupled</w:t>
      </w:r>
      <w:r w:rsidR="009D4E9B">
        <w:t xml:space="preserve"> </w:t>
      </w:r>
      <w:r w:rsidR="009D4E9B">
        <w:fldChar w:fldCharType="begin" w:fldLock="1"/>
      </w:r>
      <w:r w:rsidR="00A95370">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6]","plainTextFormattedCitation":"[6]","previouslyFormattedCitation":"[6]"},"properties":{"noteIndex":0},"schema":"https://github.com/citation-style-language/schema/raw/master/csl-citation.json"}</w:instrText>
      </w:r>
      <w:r w:rsidR="009D4E9B">
        <w:fldChar w:fldCharType="separate"/>
      </w:r>
      <w:r w:rsidR="009D4E9B" w:rsidRPr="009D4E9B">
        <w:rPr>
          <w:noProof/>
        </w:rPr>
        <w:t>[6]</w:t>
      </w:r>
      <w:r w:rsidR="009D4E9B">
        <w:fldChar w:fldCharType="end"/>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royal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906EC8">
        <w:fldChar w:fldCharType="separate"/>
      </w:r>
      <w:r w:rsidR="009D4E9B" w:rsidRPr="009D4E9B">
        <w:rPr>
          <w:noProof/>
        </w:rPr>
        <w:t>[9]</w:t>
      </w:r>
      <w:r w:rsidR="00906EC8">
        <w:fldChar w:fldCharType="end"/>
      </w:r>
      <w:r w:rsidR="00906EC8">
        <w:t xml:space="preserve">. </w:t>
      </w:r>
      <w:r w:rsidR="00242AD4">
        <w:t>Although p</w:t>
      </w:r>
      <w:r w:rsidR="003809E6">
        <w:t xml:space="preserve">ossible pitfalls in </w:t>
      </w:r>
      <w:r w:rsidR="00083D99">
        <w:t>software created</w:t>
      </w:r>
      <w:r w:rsidR="00F95840">
        <w:t xml:space="preserve"> using</w:t>
      </w:r>
      <w:r w:rsidR="003809E6">
        <w:t xml:space="preserve"> an ECS</w:t>
      </w:r>
      <w:r w:rsidR="00242AD4">
        <w:t xml:space="preserve"> are</w:t>
      </w:r>
      <w:r w:rsidR="00CE1F9B">
        <w:t xml:space="preserve"> also presented</w:t>
      </w:r>
      <w:r w:rsidR="003809E6">
        <w:t>.</w:t>
      </w:r>
    </w:p>
    <w:p w14:paraId="4EA6D41B" w14:textId="7D6F1483"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6C6126">
        <w:t xml:space="preserve"> </w:t>
      </w:r>
      <w:r w:rsidR="00D40FB0">
        <w:t xml:space="preserve">the </w:t>
      </w:r>
      <w:r w:rsidR="00004D5A">
        <w:t xml:space="preserve">focus </w:t>
      </w:r>
      <w:r w:rsidR="006C6126">
        <w:t xml:space="preserve">is </w:t>
      </w:r>
      <w:r w:rsidR="00004D5A">
        <w:t>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A95370">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10]"},"properties":{"noteIndex":0},"schema":"https://github.com/citation-style-language/schema/raw/master/csl-citation.json"}</w:instrText>
      </w:r>
      <w:r w:rsidR="00D128DD">
        <w:fldChar w:fldCharType="separate"/>
      </w:r>
      <w:r w:rsidR="009D4E9B" w:rsidRPr="009D4E9B">
        <w:rPr>
          <w:noProof/>
        </w:rPr>
        <w:t>[10]</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646DCB">
        <w:t xml:space="preserve">ar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812F2A">
        <w:t xml:space="preserve">is </w:t>
      </w:r>
      <w:r w:rsidR="00F26ACB">
        <w:t>translated and rotated</w:t>
      </w:r>
      <w:r w:rsidR="0050757A">
        <w:t>,</w:t>
      </w:r>
      <w:r w:rsidR="00DD6365">
        <w:t xml:space="preserve"> taking in</w:t>
      </w:r>
      <w:r w:rsidR="00732FD4">
        <w:t>to account external forces, such as</w:t>
      </w:r>
      <w:r w:rsidR="00DD6365">
        <w:t xml:space="preserve"> gravity</w:t>
      </w:r>
      <w:r w:rsidR="007543F8">
        <w:t xml:space="preserve"> and thrust</w:t>
      </w:r>
      <w:r w:rsidR="00DD6365">
        <w:t>,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w:t>
      </w:r>
      <w:r w:rsidR="0050757A">
        <w:t>,</w:t>
      </w:r>
      <w:r w:rsidR="00A65FFC">
        <w:t xml:space="preserve"> and three are associated with rotation (e.g., pitch, roll, yaw) for a total of six possible degrees that could be calculated</w:t>
      </w:r>
      <w:r w:rsidR="00D128DD">
        <w:t xml:space="preserve"> </w:t>
      </w:r>
      <w:r w:rsidR="00D128DD">
        <w:fldChar w:fldCharType="begin" w:fldLock="1"/>
      </w:r>
      <w:r w:rsidR="00A95370">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1]","plainTextFormattedCitation":"[11]","previouslyFormattedCitation":"[11]"},"properties":{"noteIndex":0},"schema":"https://github.com/citation-style-language/schema/raw/master/csl-citation.json"}</w:instrText>
      </w:r>
      <w:r w:rsidR="00D128DD">
        <w:fldChar w:fldCharType="separate"/>
      </w:r>
      <w:r w:rsidR="009D4E9B" w:rsidRPr="009D4E9B">
        <w:rPr>
          <w:noProof/>
        </w:rPr>
        <w:t>[11]</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5B0ACD">
        <w:t xml:space="preserve"> </w:t>
      </w:r>
      <w:r w:rsidR="006B10B4">
        <w:t>that are</w:t>
      </w:r>
      <w:r w:rsidR="00383098">
        <w:t xml:space="preserve"> built </w:t>
      </w:r>
      <w:r w:rsidR="00A642AC">
        <w:t>using the DOD-</w:t>
      </w:r>
      <w:r w:rsidR="00D86818">
        <w:lastRenderedPageBreak/>
        <w:t>based</w:t>
      </w:r>
      <w:r w:rsidR="008B1245">
        <w:t xml:space="preserve"> pattern</w:t>
      </w:r>
      <w:r w:rsidR="00A642AC">
        <w:t>,</w:t>
      </w:r>
      <w:r w:rsidR="008B1245">
        <w:t xml:space="preserve"> ECS</w:t>
      </w:r>
      <w:r w:rsidR="00526B56">
        <w:t>.</w:t>
      </w:r>
      <w:r w:rsidR="005D1D28">
        <w:t xml:space="preserve"> </w:t>
      </w:r>
      <w:r w:rsidR="004A4472">
        <w:t xml:space="preserve">Subsequently, </w:t>
      </w:r>
      <w:r w:rsidR="00116907">
        <w:t xml:space="preserve">both FDMs </w:t>
      </w:r>
      <w:r w:rsidR="004A4472">
        <w:t xml:space="preserve">are interfaced </w:t>
      </w:r>
      <w:r w:rsidR="00116907">
        <w:t xml:space="preserve">to a </w:t>
      </w:r>
      <w:r w:rsidR="00087931">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19BBA8B9" w:rsidR="00BE2B9F" w:rsidRDefault="00CD2E3F" w:rsidP="001A72C2">
      <w:pPr>
        <w:spacing w:before="100" w:beforeAutospacing="1" w:after="100" w:afterAutospacing="1"/>
        <w:ind w:firstLine="360"/>
        <w:contextualSpacing/>
      </w:pPr>
      <w:r>
        <w:t xml:space="preserve">The </w:t>
      </w:r>
      <w:r w:rsidR="009A01C9">
        <w:t>Rust programming language</w:t>
      </w:r>
      <w:r w:rsidR="009F2C00">
        <w:t xml:space="preserve"> was chosen</w:t>
      </w:r>
      <w:r>
        <w:t xml:space="preserve"> to implement the ECS architecture in a FDM. </w:t>
      </w:r>
      <w:r w:rsidR="003E094E">
        <w:t xml:space="preserve">Rust, </w:t>
      </w:r>
      <w:r w:rsidR="003E094E" w:rsidRPr="00EB06EB">
        <w:t>created in 2</w:t>
      </w:r>
      <w:r w:rsidR="00506EB9">
        <w:t xml:space="preserve">015, introduces </w:t>
      </w:r>
      <w:r w:rsidR="005B0ACD">
        <w:t>modern</w:t>
      </w:r>
      <w:r w:rsidR="00BD775C">
        <w:t xml:space="preserve"> features not available in</w:t>
      </w:r>
      <w:r w:rsidR="003E094E">
        <w:t xml:space="preserve"> other language</w:t>
      </w:r>
      <w:r w:rsidR="00BD775C">
        <w:t>s</w:t>
      </w:r>
      <w:r w:rsidR="005B0ACD">
        <w:t>. These</w:t>
      </w:r>
      <w:r w:rsidR="003E094E">
        <w:t xml:space="preserve">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506EB9">
        <w:fldChar w:fldCharType="separate"/>
      </w:r>
      <w:r w:rsidR="009D4E9B" w:rsidRPr="009D4E9B">
        <w:rPr>
          <w:noProof/>
        </w:rPr>
        <w:t>[12]</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w:t>
      </w:r>
      <w:r w:rsidR="009A7C2B">
        <w:t xml:space="preserve"> sacrifice performance by using </w:t>
      </w:r>
      <w:r w:rsidR="00617735">
        <w:t>a garbage collector</w:t>
      </w:r>
      <w:r w:rsidR="009A7C2B">
        <w:t xml:space="preserve"> that manages memory at runtime [12]. </w:t>
      </w:r>
      <w:r w:rsidR="003E094E">
        <w:t>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B47EC6">
        <w:t xml:space="preserve">However, </w:t>
      </w:r>
      <w:r w:rsidR="005309B2">
        <w:t>Rust is not without drawbacks compared t</w:t>
      </w:r>
      <w:r w:rsidR="00820F9E">
        <w:t>o other langu</w:t>
      </w:r>
      <w:r w:rsidR="00B5461E">
        <w:t>ages, which</w:t>
      </w:r>
      <w:r w:rsidR="00820F9E">
        <w:t xml:space="preserve"> is</w:t>
      </w:r>
      <w:r w:rsidR="005309B2">
        <w:t xml:space="preserve"> discuss</w:t>
      </w:r>
      <w:r w:rsidR="00820F9E">
        <w:t>ed</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4913905"/>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0996D503"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he entanglement of functionality and data memory</w:t>
      </w:r>
      <w:r w:rsidR="00A1244D">
        <w:t xml:space="preserve"> </w:t>
      </w:r>
      <w:r w:rsidR="005C373F">
        <w:t>impedes</w:t>
      </w:r>
      <w:r w:rsidR="003571EF">
        <w:t xml:space="preserve"> </w:t>
      </w:r>
      <w:r w:rsidR="00A1244D">
        <w:t xml:space="preserve">potential </w:t>
      </w:r>
      <w:r w:rsidR="003571EF">
        <w:t>performance</w:t>
      </w:r>
      <w:r w:rsidR="0004035C">
        <w:t xml:space="preserve"> and </w:t>
      </w:r>
      <w:r w:rsidR="00AA2443">
        <w:t>cause</w:t>
      </w:r>
      <w:r w:rsidR="005C373F">
        <w:t>s</w:t>
      </w:r>
      <w:r w:rsidR="003571EF">
        <w:t xml:space="preserve"> code </w:t>
      </w:r>
      <w:r w:rsidR="003571EF">
        <w:lastRenderedPageBreak/>
        <w:t xml:space="preserve">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D128DD">
        <w:fldChar w:fldCharType="separate"/>
      </w:r>
      <w:r w:rsidR="009D4E9B" w:rsidRPr="009D4E9B">
        <w:rPr>
          <w:noProof/>
        </w:rPr>
        <w:t>[9]</w:t>
      </w:r>
      <w:r w:rsidR="00D128DD">
        <w:fldChar w:fldCharType="end"/>
      </w:r>
      <w:r w:rsidR="003571EF">
        <w:t xml:space="preserve">. </w:t>
      </w:r>
      <w:r w:rsidR="00A13F97">
        <w:t xml:space="preserve">Also, memory-management in OOP software is not ideal </w:t>
      </w:r>
      <w:r w:rsidR="0050757A">
        <w:t>for</w:t>
      </w:r>
      <w:r w:rsidR="00A13F97">
        <w:t xml:space="preserve"> accessing data as efficiently as possible in cache memory</w:t>
      </w:r>
      <w:r w:rsidR="00D128DD">
        <w:t xml:space="preserve"> </w:t>
      </w:r>
      <w:r w:rsidR="00D128DD">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D128DD">
        <w:fldChar w:fldCharType="separate"/>
      </w:r>
      <w:r w:rsidR="009D4E9B" w:rsidRPr="009D4E9B">
        <w:rPr>
          <w:noProof/>
        </w:rPr>
        <w:t>[9]</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5A7C0E">
        <w:fldChar w:fldCharType="separate"/>
      </w:r>
      <w:r w:rsidR="009D4E9B" w:rsidRPr="009D4E9B">
        <w:rPr>
          <w:noProof/>
        </w:rPr>
        <w:t>[9]</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4913906"/>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2F572CDB" w:rsidR="00345FDB" w:rsidRDefault="00D513F9"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133F65">
        <w:fldChar w:fldCharType="separate"/>
      </w:r>
      <w:r w:rsidR="009D4E9B" w:rsidRPr="009D4E9B">
        <w:rPr>
          <w:noProof/>
        </w:rPr>
        <w:t>[9]</w:t>
      </w:r>
      <w:r w:rsidR="00133F65">
        <w:fldChar w:fldCharType="end"/>
      </w:r>
      <w:r w:rsidR="00150227">
        <w:t>. Also</w:t>
      </w:r>
      <w:r w:rsidR="008B454F">
        <w: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D128DD">
        <w:fldChar w:fldCharType="separate"/>
      </w:r>
      <w:r w:rsidR="009D4E9B" w:rsidRPr="009D4E9B">
        <w:rPr>
          <w:noProof/>
        </w:rPr>
        <w:t>[9]</w:t>
      </w:r>
      <w:r w:rsidR="00D128DD">
        <w:fldChar w:fldCharType="end"/>
      </w:r>
      <w:r w:rsidR="008B454F">
        <w:t>.</w:t>
      </w:r>
      <w:r w:rsidR="005C373F">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w:t>
      </w:r>
      <w:r w:rsidR="00822389">
        <w:t xml:space="preserve">real-time </w:t>
      </w:r>
      <w:r w:rsidR="007D1B18">
        <w:t xml:space="preserve">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50757A">
        <w:t>Grant Palmer's works</w:t>
      </w:r>
      <w:r w:rsidR="00755A2B">
        <w:t xml:space="preserve">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4913907"/>
      <w:r>
        <w:t>Hypothesis</w:t>
      </w:r>
      <w:bookmarkEnd w:id="86"/>
    </w:p>
    <w:p w14:paraId="2D4760B6" w14:textId="25454774"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7E3561">
        <w:t>based</w:t>
      </w:r>
      <w:r w:rsidR="0050757A">
        <w:t>,</w:t>
      </w:r>
      <w:r w:rsidR="007E3561">
        <w:t xml:space="preserve"> ECS design</w:t>
      </w:r>
      <w:r w:rsidR="00505325">
        <w:t xml:space="preserve"> </w:t>
      </w:r>
      <w:r w:rsidR="00863953">
        <w:t>used in</w:t>
      </w:r>
      <w:r w:rsidR="00505325">
        <w:t xml:space="preserve"> simulation improves upon typical OOP simulation design</w:t>
      </w:r>
      <w:r w:rsidR="00BE126F">
        <w:t xml:space="preserve"> </w:t>
      </w:r>
      <w:r w:rsidR="00505325">
        <w:t>by</w:t>
      </w:r>
      <w:r w:rsidR="006C1CE1">
        <w:t xml:space="preserve"> </w:t>
      </w:r>
      <w:r w:rsidR="00505325">
        <w:t>introducing</w:t>
      </w:r>
      <w:r w:rsidR="006C1CE1">
        <w:t xml:space="preserve"> </w:t>
      </w:r>
      <w:r w:rsidR="00FC285D">
        <w:t xml:space="preserve">some </w:t>
      </w:r>
      <w:r w:rsidR="00C57E72">
        <w:t>powerful</w:t>
      </w:r>
      <w:r w:rsidR="00582487">
        <w:t xml:space="preserve"> </w:t>
      </w:r>
      <w:r w:rsidR="00505325">
        <w:t>benefits</w:t>
      </w:r>
      <w:r w:rsidR="00FC285D">
        <w:t xml:space="preserve"> that other FDMs </w:t>
      </w:r>
      <w:r w:rsidR="00E6252A">
        <w:t>do not possess</w:t>
      </w:r>
      <w:r w:rsidR="00582487">
        <w:t>.</w:t>
      </w:r>
      <w:r w:rsidR="00505325">
        <w:t xml:space="preserve"> </w:t>
      </w:r>
      <w:r w:rsidR="0079603E">
        <w:t xml:space="preserve">By using </w:t>
      </w:r>
      <w:r w:rsidR="003B1204">
        <w:t xml:space="preserve">the </w:t>
      </w:r>
      <w:r w:rsidR="0079603E">
        <w:t xml:space="preserve">ECS </w:t>
      </w:r>
      <w:r w:rsidR="003B1204">
        <w:t>architecture</w:t>
      </w:r>
      <w:r w:rsidR="0079603E">
        <w:t xml:space="preserve">, </w:t>
      </w:r>
      <w:r w:rsidR="00BB181B">
        <w:lastRenderedPageBreak/>
        <w:t xml:space="preserve">functionality is </w:t>
      </w:r>
      <w:r w:rsidR="0079603E">
        <w:t>decouple</w:t>
      </w:r>
      <w:r w:rsidR="00BB181B">
        <w:t>d</w:t>
      </w:r>
      <w:r w:rsidR="0079603E">
        <w:t xml:space="preserve"> from the actual data in m</w:t>
      </w:r>
      <w:r w:rsidR="00F02AB4">
        <w:t>emory</w:t>
      </w:r>
      <w:r w:rsidR="0079603E">
        <w:t xml:space="preserve">. This </w:t>
      </w:r>
      <w:r w:rsidR="001B552F">
        <w:t xml:space="preserve">architecture </w:t>
      </w:r>
      <w:r w:rsidR="0079603E">
        <w:t>is</w:t>
      </w:r>
      <w:r w:rsidR="00FC285D">
        <w:t xml:space="preserve"> a</w:t>
      </w:r>
      <w:r w:rsidR="001B552F">
        <w:t xml:space="preserve"> powerful and popular strategy</w:t>
      </w:r>
      <w:r w:rsidR="0079603E">
        <w:t xml:space="preserve">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6A1BA3">
        <w:fldChar w:fldCharType="separate"/>
      </w:r>
      <w:r w:rsidR="009D4E9B" w:rsidRPr="009D4E9B">
        <w:rPr>
          <w:noProof/>
        </w:rPr>
        <w:t>[9]</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 xml:space="preserve">n addition to </w:t>
      </w:r>
      <w:r w:rsidR="0050757A">
        <w:t xml:space="preserve">the </w:t>
      </w:r>
      <w:r w:rsidR="00CA53F7">
        <w:t>performance</w:t>
      </w:r>
      <w:r w:rsidR="00D12C7B">
        <w:t xml:space="preserve"> benefits</w:t>
      </w:r>
      <w:r w:rsidR="00340CB8">
        <w:t xml:space="preserve"> from </w:t>
      </w:r>
      <w:r w:rsidR="00F82C5D">
        <w:t>decoupling</w:t>
      </w:r>
      <w:r w:rsidR="00CA53F7">
        <w:t>,</w:t>
      </w:r>
      <w:r w:rsidR="00340CB8">
        <w:t xml:space="preserve"> ECS eases code development. Due to decoupling,</w:t>
      </w:r>
      <w:r w:rsidR="00CA53F7">
        <w:t xml:space="preserve"> the ability to modify existing functionality or entities, or add new functionality or entities is a much smoother process</w:t>
      </w:r>
      <w:r w:rsidR="008A78D5">
        <w:t xml:space="preserve"> </w:t>
      </w:r>
      <w:r w:rsidR="0050757A">
        <w:t>than</w:t>
      </w:r>
      <w:r w:rsidR="008A78D5">
        <w:t xml:space="preserve"> OOP</w:t>
      </w:r>
      <w:r w:rsidR="007E3561">
        <w:t xml:space="preserve">. </w:t>
      </w:r>
      <w:r w:rsidR="0079603E">
        <w:t xml:space="preserve">So, </w:t>
      </w:r>
      <w:r w:rsidR="00995A85">
        <w:t xml:space="preserve">the </w:t>
      </w:r>
      <w:r w:rsidR="0079603E">
        <w:t xml:space="preserve">same reasons game designers </w:t>
      </w:r>
      <w:r w:rsidR="00383E89">
        <w:t xml:space="preserve">choose to </w:t>
      </w:r>
      <w:r w:rsidR="0079603E">
        <w:t xml:space="preserve">use </w:t>
      </w:r>
      <w:r w:rsidR="00995A85">
        <w:t xml:space="preserve">the ECS design in a video game </w:t>
      </w:r>
      <w:r w:rsidR="00156FCD">
        <w:t xml:space="preserve">translates </w:t>
      </w:r>
      <w:r w:rsidR="00A31CC0">
        <w:t xml:space="preserve">over </w:t>
      </w:r>
      <w:r w:rsidR="001A548C">
        <w:t>to</w:t>
      </w:r>
      <w:r w:rsidR="00A31CC0">
        <w:t xml:space="preserve"> FDM</w:t>
      </w:r>
      <w:r w:rsidR="001A548C">
        <w:t>s</w:t>
      </w:r>
      <w:r w:rsidR="00A31CC0">
        <w:t xml:space="preserve"> </w:t>
      </w:r>
      <w:r w:rsidR="00D953B5">
        <w:t xml:space="preserve">for use </w:t>
      </w:r>
      <w:r w:rsidR="00A31CC0">
        <w:t>in simulation.</w:t>
      </w:r>
    </w:p>
    <w:p w14:paraId="06964C7B" w14:textId="5EAF8552" w:rsidR="00862480" w:rsidRDefault="00832AAF" w:rsidP="001A72C2">
      <w:pPr>
        <w:pStyle w:val="Heading2"/>
        <w:numPr>
          <w:ilvl w:val="1"/>
          <w:numId w:val="8"/>
        </w:numPr>
        <w:spacing w:before="100" w:beforeAutospacing="1" w:after="100" w:afterAutospacing="1"/>
        <w:contextualSpacing/>
      </w:pPr>
      <w:bookmarkStart w:id="87" w:name="_Toc6491390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03FC0224" w:rsidR="002C6B9C" w:rsidRDefault="007E3561" w:rsidP="001A72C2">
      <w:pPr>
        <w:spacing w:before="100" w:beforeAutospacing="1" w:after="100" w:afterAutospacing="1"/>
        <w:contextualSpacing/>
      </w:pPr>
      <w:r>
        <w:t>overview of the approach is</w:t>
      </w:r>
      <w:r w:rsidR="002D7B07" w:rsidRPr="002D7B07">
        <w:t xml:space="preserve"> </w:t>
      </w:r>
      <w:r w:rsidR="002D7B07">
        <w:t xml:space="preserve">given </w:t>
      </w:r>
      <w:r w:rsidR="002D7B07" w:rsidRPr="002D7B07">
        <w:t xml:space="preserve">here. </w:t>
      </w:r>
    </w:p>
    <w:p w14:paraId="2E3099C4" w14:textId="7FF8206D" w:rsidR="00573C12" w:rsidRDefault="00EA32C8" w:rsidP="001A72C2">
      <w:pPr>
        <w:spacing w:before="100" w:beforeAutospacing="1" w:after="100" w:afterAutospacing="1"/>
        <w:ind w:firstLine="360"/>
        <w:contextualSpacing/>
      </w:pPr>
      <w:r>
        <w:t>T</w:t>
      </w:r>
      <w:r w:rsidR="00586C72">
        <w:t>h</w:t>
      </w:r>
      <w:r w:rsidR="0050757A">
        <w:t>is research focuses on</w:t>
      </w:r>
      <w:r w:rsidR="00C61CAB">
        <w:t xml:space="preserve"> </w:t>
      </w:r>
      <w:r w:rsidR="008012ED">
        <w:t>build</w:t>
      </w:r>
      <w:r w:rsidR="001076B8">
        <w:t>ing</w:t>
      </w:r>
      <w:r w:rsidR="00777181">
        <w:t xml:space="preserve"> two</w:t>
      </w:r>
      <w:r w:rsidR="00C204CB">
        <w:t xml:space="preserve"> Rust-</w:t>
      </w:r>
      <w:r w:rsidR="00777181">
        <w:t xml:space="preserve">based, </w:t>
      </w:r>
      <w:r w:rsidR="002F54EC">
        <w:t>ECS-ba</w:t>
      </w:r>
      <w:r w:rsidR="007E6AFD">
        <w:t>sed FDMs: the first is a</w:t>
      </w:r>
      <w:r w:rsidR="00193CAD">
        <w:t xml:space="preserve"> </w:t>
      </w:r>
      <w:r w:rsidR="00E15DF2">
        <w:t>p</w:t>
      </w:r>
      <w:r w:rsidR="00F95191">
        <w:t xml:space="preserve">ublished </w:t>
      </w:r>
      <w:r w:rsidR="00193CAD">
        <w:t>FDM</w:t>
      </w:r>
      <w:r w:rsidR="00777181">
        <w:t xml:space="preserve"> </w:t>
      </w:r>
      <w:r w:rsidR="007E6AFD">
        <w:t>based on the work</w:t>
      </w:r>
      <w:r w:rsidR="00193CAD">
        <w:t xml:space="preserve">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7E6AFD">
        <w:t>, the second is a</w:t>
      </w:r>
      <w:r w:rsidR="008012ED">
        <w:t xml:space="preserve"> </w:t>
      </w:r>
      <w:r w:rsidR="00F95191">
        <w:t xml:space="preserve">published </w:t>
      </w:r>
      <w:r w:rsidR="00590EE6">
        <w:t>FDM</w:t>
      </w:r>
      <w:r w:rsidR="007E6AFD">
        <w:t xml:space="preserve"> based on the work</w:t>
      </w:r>
      <w:r w:rsidR="009D5392">
        <w:t xml:space="preserve">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31760BEE" w:rsidR="00154238" w:rsidRDefault="00154238" w:rsidP="001A72C2">
      <w:pPr>
        <w:spacing w:before="100" w:beforeAutospacing="1" w:after="100" w:afterAutospacing="1"/>
        <w:ind w:firstLine="360"/>
        <w:contextualSpacing/>
      </w:pPr>
      <w:r>
        <w:t xml:space="preserve">In terms of ECS compatible aspects, the </w:t>
      </w:r>
      <w:r w:rsidR="00BB00D0">
        <w:t>Palmer-based</w:t>
      </w:r>
      <w:r w:rsidR="00E12CC9">
        <w:t xml:space="preserve"> FDM </w:t>
      </w:r>
      <w:r w:rsidR="0050757A">
        <w:t>comprises</w:t>
      </w:r>
      <w:r w:rsidR="00E12CC9">
        <w:t xml:space="preserve">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w:t>
      </w:r>
      <w:r w:rsidR="00DA4DC2">
        <w:t xml:space="preserve">ing flight, it was tested if </w:t>
      </w:r>
      <w:r>
        <w:t xml:space="preserve">it replicates the </w:t>
      </w:r>
      <w:r w:rsidR="00355A83">
        <w:t xml:space="preserve">same </w:t>
      </w:r>
      <w:r>
        <w:t>realistic flight data</w:t>
      </w:r>
      <w:r w:rsidR="00DE5360">
        <w:t xml:space="preserve"> </w:t>
      </w:r>
      <w:r w:rsidR="00DA4DC2">
        <w:t>within a</w:t>
      </w:r>
      <w:r w:rsidR="00CF3FC7">
        <w:t xml:space="preserve"> </w:t>
      </w:r>
      <w:r w:rsidR="00CF3FC7">
        <w:lastRenderedPageBreak/>
        <w:t>floating</w:t>
      </w:r>
      <w:r w:rsidR="000259ED">
        <w:t>-</w:t>
      </w:r>
      <w:r w:rsidR="00CF3FC7">
        <w:t>point tolerance</w:t>
      </w:r>
      <w:r w:rsidR="00DE5360">
        <w:t xml:space="preserve"> of the data</w:t>
      </w:r>
      <w:r w:rsidR="00CF3FC7">
        <w:t xml:space="preserve"> </w:t>
      </w:r>
      <w:r w:rsidR="00A560B4">
        <w:t xml:space="preserve">generated by </w:t>
      </w:r>
      <w:r w:rsidR="00DE5360">
        <w:t>the</w:t>
      </w:r>
      <w:r w:rsidR="006B2F93">
        <w:t xml:space="preserve"> original </w:t>
      </w:r>
      <w:r w:rsidR="00A560B4">
        <w:t xml:space="preserve">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1205482A"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B55084">
        <w:t>based</w:t>
      </w:r>
      <w:r>
        <w:t xml:space="preserve"> FDM, t</w:t>
      </w:r>
      <w:r w:rsidR="001C7A60">
        <w:t xml:space="preserve">he </w:t>
      </w:r>
      <w:r w:rsidR="00B55084">
        <w:t>Bourg-based</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xml:space="preserve">, </w:t>
      </w:r>
      <w:r w:rsidR="00590EE6">
        <w:t xml:space="preserve">it </w:t>
      </w:r>
      <w:r w:rsidR="008376FE">
        <w:t xml:space="preserve">was tested if </w:t>
      </w:r>
      <w:r w:rsidR="008012ED">
        <w:t xml:space="preserve">the </w:t>
      </w:r>
      <w:r w:rsidR="00440FA8">
        <w:t xml:space="preserve">realistic </w:t>
      </w:r>
      <w:r w:rsidR="008012ED">
        <w:t>fl</w:t>
      </w:r>
      <w:r w:rsidR="00C61CAB">
        <w:t>ight</w:t>
      </w:r>
      <w:r w:rsidR="008376FE">
        <w:t xml:space="preserve"> data</w:t>
      </w:r>
      <w:r w:rsidR="00C61CAB">
        <w:t xml:space="preserve"> </w:t>
      </w:r>
      <w:r w:rsidR="008376FE">
        <w:t>is replicated</w:t>
      </w:r>
      <w:r w:rsidR="00140F2A">
        <w:t xml:space="preserve"> </w:t>
      </w:r>
      <w:r w:rsidR="002F0EC4">
        <w:t>within a small tolerance</w:t>
      </w:r>
      <w:r w:rsidR="008376FE">
        <w:t xml:space="preserve"> of the data </w:t>
      </w:r>
      <w:r w:rsidR="00140F2A">
        <w:t>generated by</w:t>
      </w:r>
      <w:r w:rsidR="008376FE">
        <w:t xml:space="preserve"> the original C++ </w:t>
      </w:r>
      <w:r w:rsidR="00590EE6">
        <w:t>FDM</w:t>
      </w:r>
      <w:r w:rsidR="008012ED">
        <w:t xml:space="preserve"> as described in Bourg’s textbook.</w:t>
      </w:r>
      <w:r w:rsidR="002D7B07">
        <w:t xml:space="preserve"> </w:t>
      </w:r>
    </w:p>
    <w:p w14:paraId="3F1CFAA1" w14:textId="2680AADB"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731B0A">
        <w:t>are</w:t>
      </w:r>
      <w:r w:rsidR="00CB5640">
        <w:t xml:space="preserve">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r w:rsidR="00731B0A">
        <w:t>created.</w:t>
      </w:r>
    </w:p>
    <w:p w14:paraId="3127684E" w14:textId="642D6A3F" w:rsidR="00F90A67" w:rsidRDefault="00F90A67" w:rsidP="001A72C2">
      <w:pPr>
        <w:spacing w:before="100" w:beforeAutospacing="1" w:after="100" w:afterAutospacing="1"/>
        <w:ind w:firstLine="360"/>
        <w:contextualSpacing/>
      </w:pPr>
      <w:r>
        <w:t>The FDMs were put through Rust integration tests to verify the FDMs work as expecte</w:t>
      </w:r>
      <w:r w:rsidR="007B3DAB">
        <w:t>d compared to the original code. A ser</w:t>
      </w:r>
      <w:r w:rsidR="000E697A">
        <w:t>ies of flight scenarios were performed</w:t>
      </w:r>
      <w:r w:rsidR="007B3DAB">
        <w:t xml:space="preserve"> on both </w:t>
      </w:r>
      <w:r w:rsidR="0050757A">
        <w:t xml:space="preserve">of </w:t>
      </w:r>
      <w:r w:rsidR="007B3DAB">
        <w:t>the original FDMs for a set amount of time</w:t>
      </w:r>
      <w:r w:rsidR="0050757A">
        <w:t>,</w:t>
      </w:r>
      <w:r w:rsidR="007B3DAB">
        <w:t xml:space="preserve"> and the flight data at the end of the simulation w</w:t>
      </w:r>
      <w:r w:rsidR="0050757A">
        <w:t>as</w:t>
      </w:r>
      <w:r w:rsidR="007B3DAB">
        <w:t xml:space="preserve"> recorded. That data was then given to an integration test that ran the same scenario but using the FDMs built in this thesis. At the end of the integration test, the results were compared to a floating-point tolerance. A successful test verifies that the </w:t>
      </w:r>
      <w:r w:rsidR="007B3DAB">
        <w:lastRenderedPageBreak/>
        <w:t>FDMs work as expected</w:t>
      </w:r>
      <w:r w:rsidR="002A1922">
        <w:t>,</w:t>
      </w:r>
      <w:r w:rsidR="007B3DAB">
        <w:t xml:space="preserve"> and therefore the ECS</w:t>
      </w:r>
      <w:r w:rsidR="00B23E32">
        <w:t>-based</w:t>
      </w:r>
      <w:r w:rsidR="007B3DAB">
        <w:t xml:space="preserve"> FDM</w:t>
      </w:r>
      <w:r w:rsidR="00B23E32">
        <w:t>s created</w:t>
      </w:r>
      <w:r w:rsidR="007B3DAB">
        <w:t xml:space="preserve"> meet the goal of the hypothesis and work as expected. </w:t>
      </w:r>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4913909"/>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6C2769BB" w:rsidR="00652C87" w:rsidRDefault="003B5BDC" w:rsidP="001A72C2">
      <w:pPr>
        <w:pStyle w:val="BodyText"/>
        <w:numPr>
          <w:ilvl w:val="0"/>
          <w:numId w:val="16"/>
        </w:numPr>
        <w:spacing w:before="100" w:beforeAutospacing="1" w:after="100" w:afterAutospacing="1"/>
        <w:contextualSpacing/>
      </w:pPr>
      <w:r>
        <w:t>It is assumed that t</w:t>
      </w:r>
      <w:r w:rsidR="00DB1650">
        <w:t xml:space="preserve">he </w:t>
      </w:r>
      <w:r w:rsidR="002253C9">
        <w:t xml:space="preserve">flight simulators </w:t>
      </w:r>
      <w:r w:rsidR="00BF4B33">
        <w:t>are</w:t>
      </w:r>
      <w:r w:rsidR="00CF65ED">
        <w:t xml:space="preserve"> running on</w:t>
      </w:r>
      <w:r w:rsidR="00DA49AF">
        <w:t xml:space="preserve"> a modern computer</w:t>
      </w:r>
      <w:r w:rsidR="002254E4">
        <w:t xml:space="preserve">. The </w:t>
      </w:r>
      <w:r w:rsidR="002855A7">
        <w:t xml:space="preserve">example </w:t>
      </w:r>
      <w:r w:rsidR="00DE5E41">
        <w:t>simulation loop</w:t>
      </w:r>
      <w:r w:rsidR="00EB69DB">
        <w:t xml:space="preserve"> </w:t>
      </w:r>
      <w:r w:rsidR="002855A7">
        <w:t>is</w:t>
      </w:r>
      <w:r w:rsidR="00DE5E41">
        <w:t xml:space="preserve"> </w:t>
      </w:r>
      <w:r w:rsidR="002253C9">
        <w:t xml:space="preserve">defaulted to </w:t>
      </w:r>
      <w:r w:rsidR="00DE5E41">
        <w:t>run at a fixed frame rate</w:t>
      </w:r>
      <w:r w:rsidR="002253C9">
        <w:t xml:space="preserve"> of 30 Frames Per Second (FPS)</w:t>
      </w:r>
      <w:r w:rsidR="002A1922">
        <w:t>,</w:t>
      </w:r>
      <w:r w:rsidR="00973556">
        <w:t xml:space="preserve"> </w:t>
      </w:r>
      <w:r w:rsidR="004F5F1D">
        <w:t>and a</w:t>
      </w:r>
      <w:r w:rsidR="00DE5E41">
        <w:t xml:space="preserve">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lastRenderedPageBreak/>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4913910"/>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0EEE4BCE" w:rsidR="00DB4170" w:rsidRDefault="00DB4170" w:rsidP="00814B05">
      <w:pPr>
        <w:pStyle w:val="BodyText"/>
      </w:pPr>
    </w:p>
    <w:p w14:paraId="66DEE35E" w14:textId="1C5D0454" w:rsidR="005A53C3" w:rsidRDefault="005A53C3" w:rsidP="00814B05">
      <w:pPr>
        <w:pStyle w:val="BodyText"/>
      </w:pPr>
    </w:p>
    <w:p w14:paraId="377BDED0" w14:textId="1AB686FD" w:rsidR="005A53C3" w:rsidRDefault="005A53C3" w:rsidP="00814B05">
      <w:pPr>
        <w:pStyle w:val="BodyText"/>
      </w:pPr>
    </w:p>
    <w:p w14:paraId="67655EB7" w14:textId="77777777" w:rsidR="005A53C3" w:rsidRDefault="005A53C3" w:rsidP="00814B05">
      <w:pPr>
        <w:pStyle w:val="BodyText"/>
      </w:pPr>
    </w:p>
    <w:p w14:paraId="526CE201" w14:textId="7B017BAB"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4913911"/>
      <w:r w:rsidRPr="00E914BE">
        <w:rPr>
          <w:sz w:val="29"/>
          <w:szCs w:val="29"/>
        </w:rPr>
        <w:lastRenderedPageBreak/>
        <w:t>Background</w:t>
      </w:r>
      <w:bookmarkEnd w:id="108"/>
    </w:p>
    <w:p w14:paraId="170B1C7C" w14:textId="727F73E6" w:rsidR="00165E0B" w:rsidRPr="00FB36D8" w:rsidRDefault="00AC5CCF" w:rsidP="00FB36D8">
      <w:pPr>
        <w:spacing w:before="100" w:beforeAutospacing="1" w:after="100" w:afterAutospacing="1"/>
        <w:ind w:firstLine="360"/>
        <w:contextualSpacing/>
      </w:pPr>
      <w:r>
        <w:rPr>
          <w:rFonts w:eastAsiaTheme="minorHAnsi"/>
          <w:szCs w:val="24"/>
        </w:rPr>
        <w:t xml:space="preserve">This </w:t>
      </w:r>
      <w:r w:rsidR="00CA6A42">
        <w:rPr>
          <w:rFonts w:eastAsiaTheme="minorHAnsi"/>
          <w:szCs w:val="24"/>
        </w:rPr>
        <w:t>chapter</w:t>
      </w:r>
      <w:r w:rsidR="004A021B">
        <w:rPr>
          <w:rFonts w:eastAsiaTheme="minorHAnsi"/>
          <w:szCs w:val="24"/>
        </w:rPr>
        <w:t xml:space="preserve"> provide</w:t>
      </w:r>
      <w:r w:rsidR="00CA6A42">
        <w:rPr>
          <w:rFonts w:eastAsiaTheme="minorHAnsi"/>
          <w:szCs w:val="24"/>
        </w:rPr>
        <w:t>s</w:t>
      </w:r>
      <w:r w:rsidR="004A021B">
        <w:rPr>
          <w:rFonts w:eastAsiaTheme="minorHAnsi"/>
          <w:szCs w:val="24"/>
        </w:rPr>
        <w:t xml:space="preserv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w:t>
      </w:r>
      <w:r w:rsidR="00434DB5">
        <w:rPr>
          <w:rFonts w:eastAsiaTheme="minorHAnsi"/>
          <w:szCs w:val="24"/>
        </w:rPr>
        <w:t>ight simulators that use the FDMs.</w:t>
      </w:r>
      <w:r w:rsidR="00A40832">
        <w:rPr>
          <w:rFonts w:eastAsiaTheme="minorHAnsi"/>
          <w:szCs w:val="24"/>
        </w:rPr>
        <w:t xml:space="preserve"> The information presented is important in understanding the </w:t>
      </w:r>
      <w:r w:rsidR="00FB36D8">
        <w:rPr>
          <w:rFonts w:eastAsiaTheme="minorHAnsi"/>
          <w:szCs w:val="24"/>
        </w:rPr>
        <w:t xml:space="preserve">inner workings of the </w:t>
      </w:r>
      <w:r w:rsidR="00A40832">
        <w:rPr>
          <w:rFonts w:eastAsiaTheme="minorHAnsi"/>
          <w:szCs w:val="24"/>
        </w:rPr>
        <w:t xml:space="preserve">research methodology in </w:t>
      </w:r>
      <w:r w:rsidR="003A051A">
        <w:rPr>
          <w:rFonts w:eastAsiaTheme="minorHAnsi"/>
          <w:szCs w:val="24"/>
        </w:rPr>
        <w:t>C</w:t>
      </w:r>
      <w:r w:rsidR="00A40832">
        <w:rPr>
          <w:rFonts w:eastAsiaTheme="minorHAnsi"/>
          <w:szCs w:val="24"/>
        </w:rPr>
        <w:t>hapter III.</w:t>
      </w:r>
      <w:r w:rsidR="005879C9">
        <w:rPr>
          <w:rFonts w:eastAsiaTheme="minorHAnsi"/>
          <w:szCs w:val="24"/>
        </w:rPr>
        <w:t xml:space="preserve"> The first section </w:t>
      </w:r>
      <w:r w:rsidR="00D92DF2">
        <w:rPr>
          <w:rFonts w:eastAsiaTheme="minorHAnsi"/>
          <w:szCs w:val="24"/>
        </w:rPr>
        <w:t xml:space="preserve">of this chapter </w:t>
      </w:r>
      <w:r w:rsidR="005879C9">
        <w:rPr>
          <w:rFonts w:eastAsiaTheme="minorHAnsi"/>
          <w:szCs w:val="24"/>
        </w:rPr>
        <w:t xml:space="preserve">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CA6A42">
        <w:rPr>
          <w:rFonts w:eastAsiaTheme="minorHAnsi"/>
          <w:szCs w:val="24"/>
        </w:rPr>
        <w:t xml:space="preserve">, is </w:t>
      </w:r>
      <w:r w:rsidR="00CB2DAB">
        <w:rPr>
          <w:rFonts w:eastAsiaTheme="minorHAnsi"/>
          <w:szCs w:val="24"/>
        </w:rPr>
        <w:t>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275839">
        <w:rPr>
          <w:rFonts w:eastAsiaTheme="minorHAnsi"/>
          <w:szCs w:val="24"/>
        </w:rPr>
        <w:t xml:space="preserve">nguage </w:t>
      </w:r>
      <w:r w:rsidR="003F7F4B">
        <w:rPr>
          <w:rFonts w:eastAsiaTheme="minorHAnsi"/>
          <w:szCs w:val="24"/>
        </w:rPr>
        <w:t>are</w:t>
      </w:r>
      <w:r w:rsidR="00FF6427">
        <w:rPr>
          <w:rFonts w:eastAsiaTheme="minorHAnsi"/>
          <w:szCs w:val="24"/>
        </w:rPr>
        <w:t xml:space="preserv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8F46DB">
        <w:rPr>
          <w:rFonts w:eastAsiaTheme="minorHAnsi"/>
          <w:szCs w:val="24"/>
        </w:rPr>
        <w:t>is</w:t>
      </w:r>
      <w:r w:rsidR="00FF6427">
        <w:rPr>
          <w:rFonts w:eastAsiaTheme="minorHAnsi"/>
          <w:szCs w:val="24"/>
        </w:rPr>
        <w:t xml:space="preserve"> explained. </w:t>
      </w:r>
      <w:r w:rsidR="00460BAF">
        <w:rPr>
          <w:rFonts w:eastAsiaTheme="minorHAnsi"/>
          <w:szCs w:val="24"/>
        </w:rPr>
        <w:t>Lastly,</w:t>
      </w:r>
      <w:r w:rsidR="00FF6427">
        <w:rPr>
          <w:rFonts w:eastAsiaTheme="minorHAnsi"/>
          <w:szCs w:val="24"/>
        </w:rPr>
        <w:t xml:space="preserve"> networking and sending packets of data to FlightGear with R</w:t>
      </w:r>
      <w:r w:rsidR="00467217">
        <w:rPr>
          <w:rFonts w:eastAsiaTheme="minorHAnsi"/>
          <w:szCs w:val="24"/>
        </w:rPr>
        <w:t>ust is</w:t>
      </w:r>
      <w:r w:rsidR="00E90003">
        <w:rPr>
          <w:rFonts w:eastAsiaTheme="minorHAnsi"/>
          <w:szCs w:val="24"/>
        </w:rPr>
        <w:t xml:space="preserve"> described. </w:t>
      </w:r>
      <w:r w:rsidR="00FB36D8">
        <w:t xml:space="preserve">All of this information is tied together to reach the result of a ECS/Rust-based interactive flight simulator using a published FDM that is displayed in FlightGear.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Start w:id="121" w:name="_Toc62935788"/>
      <w:bookmarkStart w:id="122" w:name="_Toc62935897"/>
      <w:bookmarkStart w:id="123" w:name="_Toc63595690"/>
      <w:bookmarkStart w:id="124" w:name="_Toc63596102"/>
      <w:bookmarkStart w:id="125" w:name="_Toc64913912"/>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6" w:name="_Toc64913913"/>
      <w:r>
        <w:rPr>
          <w:rFonts w:eastAsiaTheme="minorHAnsi"/>
        </w:rPr>
        <w:t>Physics of Flight Modeling</w:t>
      </w:r>
      <w:bookmarkEnd w:id="126"/>
    </w:p>
    <w:p w14:paraId="4E758485" w14:textId="180146FB"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A95370">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10]"},"properties":{"noteIndex":0},"schema":"https://github.com/citation-style-language/schema/raw/master/csl-citation.json"}</w:instrText>
      </w:r>
      <w:r w:rsidR="006A1BA3">
        <w:fldChar w:fldCharType="separate"/>
      </w:r>
      <w:r w:rsidR="009D4E9B" w:rsidRPr="009D4E9B">
        <w:rPr>
          <w:noProof/>
        </w:rPr>
        <w:t>[10]</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3B5BDC">
        <w:t xml:space="preserve">In this thesis, the </w:t>
      </w:r>
      <w:r w:rsidR="007F76F1">
        <w:t>p</w:t>
      </w:r>
      <w:r w:rsidR="00982E66">
        <w:t>hysics of a rigid-body airplane</w:t>
      </w:r>
      <w:r w:rsidR="00154F9D">
        <w:t xml:space="preserve"> </w:t>
      </w:r>
      <w:r w:rsidR="00035682">
        <w:t xml:space="preserve">is approximated </w:t>
      </w:r>
      <w:r w:rsidR="00154F9D">
        <w:t>through numerical integration of the equations of motion</w:t>
      </w:r>
      <w:r w:rsidR="00035682">
        <w:t>.</w:t>
      </w:r>
    </w:p>
    <w:p w14:paraId="21F55358" w14:textId="374F8E1B" w:rsidR="00165E0B" w:rsidRDefault="005428DA" w:rsidP="00906E52">
      <w:pPr>
        <w:spacing w:before="100" w:beforeAutospacing="1" w:after="100" w:afterAutospacing="1"/>
        <w:ind w:firstLine="360"/>
        <w:contextualSpacing/>
        <w:rPr>
          <w:iCs/>
        </w:rPr>
      </w:pPr>
      <w:r>
        <w:t>This thesis considers two different FDM</w:t>
      </w:r>
      <w:r w:rsidR="0066066A">
        <w:t>s. T</w:t>
      </w:r>
      <w:r w:rsidR="005F2FC5">
        <w:t xml:space="preserve">he </w:t>
      </w:r>
      <w:r w:rsidR="00982E66">
        <w:t xml:space="preserve">differences between </w:t>
      </w:r>
      <w:r>
        <w:t>each of</w:t>
      </w:r>
      <w:r w:rsidR="0066066A">
        <w:t xml:space="preserve"> the</w:t>
      </w:r>
      <w:r>
        <w:t xml:space="preserve"> </w:t>
      </w:r>
      <w:r w:rsidR="0003687D">
        <w:t>FDMs</w:t>
      </w:r>
      <w:r w:rsidR="00FC612A">
        <w:t xml:space="preserve"> </w:t>
      </w:r>
      <w:r w:rsidR="0066066A">
        <w:t xml:space="preserve">are pointed out </w:t>
      </w:r>
      <w:r w:rsidR="005E2DAE">
        <w:t>because they 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 xml:space="preserve">how they calculate the </w:t>
      </w:r>
      <w:r w:rsidR="00D75F5C">
        <w:lastRenderedPageBreak/>
        <w:t>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1E000E">
        <w:t xml:space="preserve">. The equations of motion </w:t>
      </w:r>
      <w:r w:rsidR="002A1922">
        <w:t>are</w:t>
      </w:r>
      <w:r w:rsidR="00787967">
        <w:t xml:space="preserve"> summed up as</w:t>
      </w:r>
      <w:r w:rsidR="00673FE1">
        <w:t xml:space="preserve"> determining the </w:t>
      </w:r>
      <w:r w:rsidR="002A1922">
        <w:t>airplane's position</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A95370">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6A1BA3">
        <w:fldChar w:fldCharType="separate"/>
      </w:r>
      <w:r w:rsidR="009D4E9B" w:rsidRPr="009D4E9B">
        <w:rPr>
          <w:noProof/>
        </w:rPr>
        <w:t>[13]</w:t>
      </w:r>
      <w:r w:rsidR="006A1BA3">
        <w:fldChar w:fldCharType="end"/>
      </w:r>
      <w:r w:rsidR="00673FE1">
        <w:t>.</w:t>
      </w:r>
      <w:r w:rsidR="00856241">
        <w:t xml:space="preserve"> However, </w:t>
      </w:r>
      <w:r w:rsidR="006346AC">
        <w:t xml:space="preserve">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7" w:name="_Toc64913914"/>
      <w:r>
        <w:t>Degrees of Freedom</w:t>
      </w:r>
      <w:bookmarkEnd w:id="127"/>
    </w:p>
    <w:p w14:paraId="3915168E" w14:textId="69BD15D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A95370">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4]","plainTextFormattedCitation":"[14]","previouslyFormattedCitation":"[14]"},"properties":{"noteIndex":0},"schema":"https://github.com/citation-style-language/schema/raw/master/csl-citation.json"}</w:instrText>
      </w:r>
      <w:r w:rsidR="006A1BA3">
        <w:fldChar w:fldCharType="separate"/>
      </w:r>
      <w:r w:rsidR="009D4E9B" w:rsidRPr="009D4E9B">
        <w:rPr>
          <w:noProof/>
        </w:rPr>
        <w:t>[14]</w:t>
      </w:r>
      <w:r w:rsidR="006A1BA3">
        <w:fldChar w:fldCharType="end"/>
      </w:r>
      <w:r w:rsidRPr="00295287">
        <w:t xml:space="preserve">. </w:t>
      </w:r>
      <w:r w:rsidR="00732031">
        <w:t xml:space="preserve">FMDs </w:t>
      </w:r>
      <w:r w:rsidRPr="00295287">
        <w:t>define equations of motions to account for the various forces (e.g., eng</w:t>
      </w:r>
      <w:r w:rsidR="00833427">
        <w:t>ine thrust, gravity</w:t>
      </w:r>
      <w:r w:rsidRPr="00295287">
        <w:t>)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w:t>
      </w:r>
      <w:r w:rsidR="002A1922">
        <w:t>,</w:t>
      </w:r>
      <w:r w:rsidRPr="00295287">
        <w:t xml:space="preserve"> and three are associated with rotation (e.g., pitch, roll, yaw) for a total of six possible degrees that could be calculated starting with initial forces</w:t>
      </w:r>
      <w:r w:rsidR="006A1BA3">
        <w:t xml:space="preserve"> </w:t>
      </w:r>
      <w:r w:rsidR="006A1BA3">
        <w:fldChar w:fldCharType="begin" w:fldLock="1"/>
      </w:r>
      <w:r w:rsidR="00A95370">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1]","plainTextFormattedCitation":"[11]","previouslyFormattedCitation":"[11]"},"properties":{"noteIndex":0},"schema":"https://github.com/citation-style-language/schema/raw/master/csl-citation.json"}</w:instrText>
      </w:r>
      <w:r w:rsidR="006A1BA3">
        <w:fldChar w:fldCharType="separate"/>
      </w:r>
      <w:r w:rsidR="009D4E9B" w:rsidRPr="009D4E9B">
        <w:rPr>
          <w:noProof/>
        </w:rPr>
        <w:t>[11]</w:t>
      </w:r>
      <w:r w:rsidR="006A1BA3">
        <w:fldChar w:fldCharType="end"/>
      </w:r>
      <w:r w:rsidRPr="00295287">
        <w:t xml:space="preserve">. </w:t>
      </w:r>
    </w:p>
    <w:p w14:paraId="0775D1FE" w14:textId="6B943013"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00AE242B">
        <w:t xml:space="preserve"> model. A</w:t>
      </w:r>
      <w:r w:rsidRPr="00295287">
        <w:t xml:space="preserv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5C060EE2" w:rsidR="00165E0B" w:rsidRPr="007F76F1" w:rsidRDefault="00295287" w:rsidP="00906E52">
      <w:pPr>
        <w:spacing w:before="100" w:beforeAutospacing="1" w:after="100" w:afterAutospacing="1"/>
        <w:ind w:firstLine="360"/>
        <w:contextualSpacing/>
      </w:pPr>
      <w:r w:rsidRPr="00295287">
        <w:t xml:space="preserve">For this </w:t>
      </w:r>
      <w:r w:rsidR="00B800BF">
        <w:t xml:space="preserve">research, </w:t>
      </w:r>
      <w:r w:rsidR="00DB7D15">
        <w:t>both an</w:t>
      </w:r>
      <w:r w:rsidR="00B800BF">
        <w:t xml:space="preserve"> imperative programming-based FDM</w:t>
      </w:r>
      <w:r w:rsidR="00DB7D15">
        <w:t xml:space="preserve"> and an</w:t>
      </w:r>
      <w:r w:rsidRPr="00295287">
        <w:t xml:space="preserve"> O</w:t>
      </w:r>
      <w:r w:rsidR="001468A5">
        <w:t>bject-Oriented Programming-</w:t>
      </w:r>
      <w:r w:rsidR="00A67958">
        <w:t xml:space="preserve">based </w:t>
      </w:r>
      <w:r w:rsidR="00B800BF">
        <w:t xml:space="preserve">FDM </w:t>
      </w:r>
      <w:r w:rsidRPr="00295287">
        <w:t xml:space="preserve">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B7714">
        <w:t xml:space="preserve">ne a flight </w:t>
      </w:r>
      <w:r w:rsidR="008F24FB">
        <w:t>model that can</w:t>
      </w:r>
      <w:r w:rsidR="004D725C">
        <w:t xml:space="preserve"> translate on all three axes and </w:t>
      </w:r>
      <w:r w:rsidR="004D725C">
        <w:lastRenderedPageBreak/>
        <w:t>rotate on all three axes</w:t>
      </w:r>
      <w:r w:rsidR="0088253A">
        <w:t xml:space="preserve"> due to external forces.</w:t>
      </w:r>
      <w:r w:rsidR="00C70353">
        <w:t xml:space="preserve"> </w:t>
      </w:r>
      <w:r w:rsidR="00DA1ABC">
        <w:t xml:space="preserve">Therefore, our re-implemented versions </w:t>
      </w:r>
      <w:r w:rsidR="00A040C2">
        <w:t>a</w:t>
      </w:r>
      <w:r w:rsidR="008B46D8">
        <w:t>re associated with</w:t>
      </w:r>
      <w:r w:rsidR="00DF54BA">
        <w:t xml:space="preserve"> </w:t>
      </w:r>
      <w:r w:rsidR="00A040C2">
        <w:t xml:space="preserve">what would be classified as </w:t>
      </w:r>
      <w:r w:rsidR="00DA1ABC">
        <w:t>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8" w:name="_Toc64913915"/>
      <w:r>
        <w:t>Forces</w:t>
      </w:r>
      <w:bookmarkEnd w:id="128"/>
    </w:p>
    <w:p w14:paraId="02CEA027" w14:textId="10AED852"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 xml:space="preserve">al to the resultant force acting on the body. </w:t>
      </w:r>
      <w:r w:rsidR="00B8727E">
        <w:rPr>
          <w:iCs/>
        </w:rPr>
        <w:t xml:space="preserve">The resulting equation is force equals mass times acceleration. </w:t>
      </w:r>
      <w:r w:rsidR="00E20B4B" w:rsidRPr="005D3F12">
        <w:rPr>
          <w:iCs/>
        </w:rPr>
        <w:t>Gravity</w:t>
      </w:r>
      <w:r w:rsidR="00E20B4B">
        <w:rPr>
          <w:iCs/>
        </w:rPr>
        <w:t xml:space="preserve"> </w:t>
      </w:r>
      <w:r w:rsidR="00E20B4B" w:rsidRPr="005D3F12">
        <w:rPr>
          <w:iCs/>
        </w:rPr>
        <w:t>pull</w:t>
      </w:r>
      <w:r w:rsidR="00E20B4B">
        <w:rPr>
          <w:iCs/>
        </w:rPr>
        <w:t>s the airplane to the ground</w:t>
      </w:r>
      <w:r w:rsidR="002A1922">
        <w:rPr>
          <w:iCs/>
        </w:rPr>
        <w:t>,</w:t>
      </w:r>
      <w:r w:rsidR="00E20B4B">
        <w:rPr>
          <w:iCs/>
        </w:rPr>
        <w:t xml:space="preserve"> and </w:t>
      </w:r>
      <w:r w:rsidR="002A1922">
        <w:rPr>
          <w:iCs/>
        </w:rPr>
        <w:t>the airplane wings generate lift</w:t>
      </w:r>
      <w:r w:rsidR="00E20B4B">
        <w:rPr>
          <w:iCs/>
        </w:rPr>
        <w:t xml:space="preserve">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 xml:space="preserve">orce </w:t>
      </w:r>
      <w:r w:rsidR="002A1922">
        <w:t>causes linear acceleration, and torque</w:t>
      </w:r>
      <w:r w:rsidR="00D84952" w:rsidRPr="00456CE3">
        <w:t xml:space="preserve"> causes rotational acceleration.</w:t>
      </w:r>
      <w:r w:rsidR="00D84952">
        <w:t xml:space="preserve"> </w:t>
      </w:r>
      <w:r w:rsidR="002A1922">
        <w:t>A</w:t>
      </w:r>
      <w:r w:rsidR="00E20B4B" w:rsidRPr="00FF6D50">
        <w:rPr>
          <w:iCs/>
        </w:rPr>
        <w:t>n airplane must have a lift force acting upon it greater than or equal to gravity</w:t>
      </w:r>
      <w:r w:rsidR="002A1922">
        <w:rPr>
          <w:iCs/>
        </w:rPr>
        <w:t xml:space="preserve"> to fl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7F3B9055" w:rsidR="00D51371" w:rsidRPr="00906E52" w:rsidRDefault="00E20B4B" w:rsidP="00906E52">
      <w:pPr>
        <w:pStyle w:val="Caption"/>
        <w:spacing w:before="100" w:beforeAutospacing="1" w:after="100" w:afterAutospacing="1"/>
        <w:ind w:firstLine="360"/>
        <w:contextualSpacing/>
        <w:jc w:val="center"/>
        <w:rPr>
          <w:b w:val="0"/>
        </w:rPr>
      </w:pPr>
      <w:bookmarkStart w:id="129" w:name="_Toc64914330"/>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5C0A6F">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30" w:name="_Toc64913916"/>
      <w:r>
        <w:lastRenderedPageBreak/>
        <w:t>Airplane Components</w:t>
      </w:r>
      <w:bookmarkEnd w:id="130"/>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2E5EE3B9" w:rsidR="00165E0B" w:rsidRPr="00906E52" w:rsidRDefault="00E20B4B" w:rsidP="00906E52">
      <w:pPr>
        <w:pStyle w:val="Caption"/>
        <w:spacing w:before="100" w:beforeAutospacing="1" w:after="100" w:afterAutospacing="1"/>
        <w:ind w:firstLine="360"/>
        <w:contextualSpacing/>
        <w:jc w:val="center"/>
        <w:rPr>
          <w:b w:val="0"/>
        </w:rPr>
      </w:pPr>
      <w:bookmarkStart w:id="131" w:name="_Toc64914331"/>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5C0A6F">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1"/>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2" w:name="_Toc64913917"/>
      <w:r>
        <w:t>Airfoil</w:t>
      </w:r>
      <w:bookmarkEnd w:id="132"/>
    </w:p>
    <w:p w14:paraId="6FDEFEA1" w14:textId="717B8BBA"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represents the asymmetry between the top surface and bottom surface of the airfoil</w:t>
      </w:r>
      <w:r w:rsidR="007926A4">
        <w:rPr>
          <w:iCs/>
        </w:rPr>
        <w:t>,</w:t>
      </w:r>
      <w:r>
        <w:rPr>
          <w:iCs/>
        </w:rPr>
        <w:t xml:space="preserve">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637D585C" w:rsidR="00BB79E9" w:rsidRPr="00906E52" w:rsidRDefault="00C502F5" w:rsidP="00906E52">
      <w:pPr>
        <w:pStyle w:val="Caption"/>
        <w:spacing w:before="100" w:beforeAutospacing="1" w:after="100" w:afterAutospacing="1"/>
        <w:ind w:firstLine="360"/>
        <w:contextualSpacing/>
        <w:jc w:val="center"/>
        <w:rPr>
          <w:b w:val="0"/>
        </w:rPr>
      </w:pPr>
      <w:bookmarkStart w:id="133" w:name="_Toc64914332"/>
      <w:r>
        <w:rPr>
          <w:b w:val="0"/>
        </w:rPr>
        <w:t xml:space="preserve">Figure </w:t>
      </w:r>
      <w:r>
        <w:fldChar w:fldCharType="begin"/>
      </w:r>
      <w:r>
        <w:rPr>
          <w:b w:val="0"/>
        </w:rPr>
        <w:instrText xml:space="preserve"> SEQ Figure \* ARABIC </w:instrText>
      </w:r>
      <w:r>
        <w:fldChar w:fldCharType="separate"/>
      </w:r>
      <w:r w:rsidR="005C0A6F">
        <w:rPr>
          <w:b w:val="0"/>
          <w:noProof/>
        </w:rPr>
        <w:t>3</w:t>
      </w:r>
      <w:r>
        <w:fldChar w:fldCharType="end"/>
      </w:r>
      <w:r>
        <w:rPr>
          <w:b w:val="0"/>
        </w:rPr>
        <w:t>: Airfoil Cross-section</w:t>
      </w:r>
      <w:r w:rsidR="00527F72">
        <w:rPr>
          <w:b w:val="0"/>
        </w:rPr>
        <w:t xml:space="preserve"> </w:t>
      </w:r>
      <w:r w:rsidR="006A1BA3">
        <w:rPr>
          <w:b w:val="0"/>
        </w:rPr>
        <w:fldChar w:fldCharType="begin" w:fldLock="1"/>
      </w:r>
      <w:r w:rsidR="00A95370">
        <w:rPr>
          <w:b w:val="0"/>
        </w:rPr>
        <w:instrText>ADDIN CSL_CITATION {"citationItems":[{"id":"ITEM-1","itemData":{"URL":"https://en.wikipedia.org/wiki/Airfoil","container-title":"Wikipedia","id":"ITEM-1","issued":{"date-parts":[["2020"]]},"title":"Airfoil","type":"webpage"},"uris":["http://www.mendeley.com/documents/?uuid=f3ce2e33-73c8-4d51-a777-5e5156b7f062"]}],"mendeley":{"formattedCitation":"[15]","plainTextFormattedCitation":"[15]","previouslyFormattedCitation":"[15]"},"properties":{"noteIndex":0},"schema":"https://github.com/citation-style-language/schema/raw/master/csl-citation.json"}</w:instrText>
      </w:r>
      <w:r w:rsidR="006A1BA3">
        <w:rPr>
          <w:b w:val="0"/>
        </w:rPr>
        <w:fldChar w:fldCharType="separate"/>
      </w:r>
      <w:r w:rsidR="009D4E9B" w:rsidRPr="009D4E9B">
        <w:rPr>
          <w:b w:val="0"/>
          <w:noProof/>
        </w:rPr>
        <w:t>[15]</w:t>
      </w:r>
      <w:bookmarkEnd w:id="133"/>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4" w:name="_Toc64913918"/>
      <w:r>
        <w:t>Rotations</w:t>
      </w:r>
      <w:bookmarkEnd w:id="134"/>
    </w:p>
    <w:p w14:paraId="6A16033C" w14:textId="622372CB" w:rsidR="00C153D8" w:rsidRDefault="00E20B4B" w:rsidP="00906E52">
      <w:pPr>
        <w:spacing w:before="100" w:beforeAutospacing="1" w:after="100" w:afterAutospacing="1"/>
        <w:ind w:firstLine="360"/>
        <w:contextualSpacing/>
        <w:rPr>
          <w:iCs/>
        </w:rPr>
      </w:pPr>
      <w:r>
        <w:rPr>
          <w:iCs/>
        </w:rPr>
        <w:t xml:space="preserve">The </w:t>
      </w:r>
      <w:r w:rsidR="007926A4">
        <w:rPr>
          <w:iCs/>
        </w:rPr>
        <w:t>airplane's orientation</w:t>
      </w:r>
      <w:r>
        <w:rPr>
          <w:iCs/>
        </w:rPr>
        <w:t xml:space="preserv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A95370">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6]","plainTextFormattedCitation":"[16]","previouslyFormattedCitation":"[16]"},"properties":{"noteIndex":0},"schema":"https://github.com/citation-style-language/schema/raw/master/csl-citation.json"}</w:instrText>
      </w:r>
      <w:r w:rsidR="006A1BA3">
        <w:rPr>
          <w:iCs/>
        </w:rPr>
        <w:fldChar w:fldCharType="separate"/>
      </w:r>
      <w:r w:rsidR="009D4E9B" w:rsidRPr="009D4E9B">
        <w:rPr>
          <w:iCs/>
          <w:noProof/>
        </w:rPr>
        <w:t>[16]</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5327777" w:rsidR="00E20B4B" w:rsidRPr="00B379F8" w:rsidRDefault="00B379F8" w:rsidP="00B379F8">
      <w:pPr>
        <w:pStyle w:val="Caption"/>
        <w:jc w:val="center"/>
        <w:rPr>
          <w:b w:val="0"/>
        </w:rPr>
      </w:pPr>
      <w:bookmarkStart w:id="135" w:name="_Toc64914333"/>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5C0A6F">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5"/>
      <w:r w:rsidR="006A1BA3">
        <w:rPr>
          <w:b w:val="0"/>
        </w:rPr>
        <w:fldChar w:fldCharType="end"/>
      </w:r>
    </w:p>
    <w:p w14:paraId="72707B83" w14:textId="143280BD"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980373">
        <w:rPr>
          <w:iCs/>
        </w:rPr>
        <w:t>l. Bank is</w:t>
      </w:r>
      <w:r w:rsidR="006919AD">
        <w:rPr>
          <w:iCs/>
        </w:rPr>
        <w:t xml:space="preserve"> another word for roll </w:t>
      </w:r>
      <w:r w:rsidR="006919AD">
        <w:rPr>
          <w:iCs/>
        </w:rPr>
        <w:fldChar w:fldCharType="begin" w:fldLock="1"/>
      </w:r>
      <w:r w:rsidR="00A95370">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4]","plainTextFormattedCitation":"[14]","previouslyFormattedCitation":"[14]"},"properties":{"noteIndex":0},"schema":"https://github.com/citation-style-language/schema/raw/master/csl-citation.json"}</w:instrText>
      </w:r>
      <w:r w:rsidR="006919AD">
        <w:rPr>
          <w:iCs/>
        </w:rPr>
        <w:fldChar w:fldCharType="separate"/>
      </w:r>
      <w:r w:rsidR="009D4E9B" w:rsidRPr="009D4E9B">
        <w:rPr>
          <w:iCs/>
          <w:noProof/>
        </w:rPr>
        <w:t>[14]</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6" w:name="_Toc64913919"/>
      <w:r>
        <w:t>Coordinate Systems</w:t>
      </w:r>
      <w:bookmarkEnd w:id="136"/>
    </w:p>
    <w:p w14:paraId="0A25BCE9" w14:textId="2BF2B837" w:rsidR="00A90E98" w:rsidRDefault="00700942" w:rsidP="00F52995">
      <w:pPr>
        <w:spacing w:before="100" w:beforeAutospacing="1" w:after="100" w:afterAutospacing="1"/>
        <w:ind w:firstLine="360"/>
        <w:contextualSpacing/>
        <w:rPr>
          <w:iCs/>
        </w:rPr>
      </w:pPr>
      <w:r>
        <w:rPr>
          <w:iCs/>
        </w:rPr>
        <w:t>Coordinates are used to describe the location of an airplane and also the orientation of the airplane.</w:t>
      </w:r>
      <w:r w:rsidR="007926A4">
        <w:rPr>
          <w:iCs/>
        </w:rPr>
        <w:t xml:space="preserve"> A</w:t>
      </w:r>
      <w:r w:rsidR="00B56730">
        <w:rPr>
          <w:iCs/>
        </w:rPr>
        <w:t xml:space="preserve"> Cart</w:t>
      </w:r>
      <w:r w:rsidR="006E43AA">
        <w:rPr>
          <w:iCs/>
        </w:rPr>
        <w:t xml:space="preserve">esian coordinate </w:t>
      </w:r>
      <w:r w:rsidR="00AD7C75">
        <w:rPr>
          <w:iCs/>
        </w:rPr>
        <w:t xml:space="preserve">system </w:t>
      </w:r>
      <w:r w:rsidR="00896F6F">
        <w:rPr>
          <w:iCs/>
        </w:rPr>
        <w:t>is</w:t>
      </w:r>
      <w:r w:rsidR="00C128A6">
        <w:rPr>
          <w:iCs/>
        </w:rPr>
        <w:t xml:space="preserve"> used</w:t>
      </w:r>
      <w:r w:rsidR="007926A4" w:rsidRPr="007926A4">
        <w:rPr>
          <w:iCs/>
        </w:rPr>
        <w:t xml:space="preserve"> </w:t>
      </w:r>
      <w:r w:rsidR="007926A4">
        <w:rPr>
          <w:iCs/>
        </w:rPr>
        <w:t>to describe an airplane’s location on the Earth</w:t>
      </w:r>
      <w:r w:rsidR="00C128A6">
        <w:rPr>
          <w:iCs/>
        </w:rPr>
        <w:t>.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t>on a</w:t>
      </w:r>
      <w:r w:rsidR="003449A1">
        <w:rPr>
          <w:iCs/>
        </w:rPr>
        <w:t xml:space="preserve"> plane</w:t>
      </w:r>
      <w:r w:rsidR="00156EE0">
        <w:rPr>
          <w:iCs/>
        </w:rPr>
        <w:t xml:space="preserve"> </w:t>
      </w:r>
      <w:r w:rsidR="006A1BA3">
        <w:rPr>
          <w:iCs/>
        </w:rPr>
        <w:lastRenderedPageBreak/>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 xml:space="preserve">coordinates representing </w:t>
      </w:r>
      <w:r w:rsidR="004F567D">
        <w:rPr>
          <w:iCs/>
        </w:rPr>
        <w:t>an airplane's location</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A95370">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7]","plainTextFormattedCitation":"[17]","previouslyFormattedCitation":"[17]"},"properties":{"noteIndex":0},"schema":"https://github.com/citation-style-language/schema/raw/master/csl-citation.json"}</w:instrText>
      </w:r>
      <w:r w:rsidR="00F52995">
        <w:rPr>
          <w:iCs/>
        </w:rPr>
        <w:fldChar w:fldCharType="separate"/>
      </w:r>
      <w:r w:rsidR="009D4E9B" w:rsidRPr="009D4E9B">
        <w:rPr>
          <w:iCs/>
          <w:noProof/>
        </w:rPr>
        <w:t>[17]</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4A931785" w:rsidR="00F52995" w:rsidRPr="00C01363" w:rsidRDefault="00F52995" w:rsidP="00C01363">
      <w:pPr>
        <w:pStyle w:val="Caption"/>
        <w:jc w:val="center"/>
        <w:rPr>
          <w:b w:val="0"/>
        </w:rPr>
      </w:pPr>
      <w:bookmarkStart w:id="137" w:name="_Toc64914334"/>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5C0A6F">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A95370">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7]","plainTextFormattedCitation":"[17]","previouslyFormattedCitation":"[17]"},"properties":{"noteIndex":0},"schema":"https://github.com/citation-style-language/schema/raw/master/csl-citation.json"}</w:instrText>
      </w:r>
      <w:r w:rsidR="00C01363">
        <w:rPr>
          <w:b w:val="0"/>
        </w:rPr>
        <w:fldChar w:fldCharType="separate"/>
      </w:r>
      <w:r w:rsidR="009D4E9B" w:rsidRPr="009D4E9B">
        <w:rPr>
          <w:b w:val="0"/>
          <w:noProof/>
        </w:rPr>
        <w:t>[17]</w:t>
      </w:r>
      <w:bookmarkEnd w:id="137"/>
      <w:r w:rsidR="00C01363">
        <w:rPr>
          <w:b w:val="0"/>
        </w:rPr>
        <w:fldChar w:fldCharType="end"/>
      </w:r>
    </w:p>
    <w:p w14:paraId="0801A2E2" w14:textId="2C4E38C0"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xml:space="preserve">. </w:t>
      </w:r>
      <w:r w:rsidR="00EA6138">
        <w:rPr>
          <w:iCs/>
        </w:rPr>
        <w:t xml:space="preserve">The rotational coordinate axes </w:t>
      </w:r>
      <w:r w:rsidR="004F567D">
        <w:rPr>
          <w:iCs/>
        </w:rPr>
        <w:t>are</w:t>
      </w:r>
      <w:r>
        <w:rPr>
          <w:iCs/>
        </w:rPr>
        <w:t xml:space="preserve">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lastRenderedPageBreak/>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0D79B853" w:rsidR="00FB6D59" w:rsidRPr="00F10157" w:rsidRDefault="00F10157" w:rsidP="00F10157">
      <w:pPr>
        <w:pStyle w:val="Caption"/>
        <w:jc w:val="center"/>
        <w:rPr>
          <w:b w:val="0"/>
        </w:rPr>
      </w:pPr>
      <w:bookmarkStart w:id="138" w:name="_Toc64914335"/>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005C0A6F">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8"/>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1E8CE8EB" w:rsidR="00D92C42" w:rsidRPr="00D92C42" w:rsidRDefault="00D92C42" w:rsidP="00D92C42">
      <w:pPr>
        <w:pStyle w:val="Caption"/>
        <w:jc w:val="center"/>
        <w:rPr>
          <w:b w:val="0"/>
        </w:rPr>
      </w:pPr>
      <w:bookmarkStart w:id="139" w:name="_Toc64914336"/>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5C0A6F">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9"/>
      <w:r w:rsidR="00490A34">
        <w:rPr>
          <w:b w:val="0"/>
        </w:rPr>
        <w:fldChar w:fldCharType="end"/>
      </w:r>
    </w:p>
    <w:p w14:paraId="4D22489C" w14:textId="543C4B17"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ENU Cartesian coordinates describing the Earth frame of reference </w:t>
      </w:r>
      <w:r w:rsidR="003F7F4B">
        <w:rPr>
          <w:iCs/>
        </w:rPr>
        <w:t>are</w:t>
      </w:r>
      <w:r w:rsidR="00B67D0D">
        <w:rPr>
          <w:iCs/>
        </w:rPr>
        <w:t xml:space="preserve"> converted </w:t>
      </w:r>
      <w:r w:rsidR="00736390">
        <w:rPr>
          <w:iCs/>
        </w:rPr>
        <w:t xml:space="preserve">to a geodetic coordinate representing latitude, </w:t>
      </w:r>
      <w:r w:rsidR="002925C7">
        <w:rPr>
          <w:iCs/>
        </w:rPr>
        <w:t>longitude, and altitude. This</w:t>
      </w:r>
      <w:r w:rsidR="00736390">
        <w:rPr>
          <w:iCs/>
        </w:rPr>
        <w:t xml:space="preserve">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33B05DCA" w:rsidR="00E9224C" w:rsidRDefault="00A51466" w:rsidP="00906E52">
      <w:pPr>
        <w:spacing w:before="100" w:beforeAutospacing="1" w:after="100" w:afterAutospacing="1"/>
        <w:ind w:firstLine="360"/>
        <w:contextualSpacing/>
        <w:rPr>
          <w:iCs/>
        </w:rPr>
      </w:pPr>
      <w:r>
        <w:rPr>
          <w:i/>
          <w:iCs/>
        </w:rPr>
        <w:lastRenderedPageBreak/>
        <w:t>X</w:t>
      </w:r>
      <w:r w:rsidR="00BC2274" w:rsidRPr="00BC2274">
        <w:rPr>
          <w:i/>
          <w:iCs/>
        </w:rPr>
        <w:t>yz</w:t>
      </w:r>
      <w:r w:rsidR="00E171C3">
        <w:rPr>
          <w:iCs/>
        </w:rPr>
        <w:t xml:space="preserve"> axes </w:t>
      </w:r>
      <w:r w:rsidR="00FC2C0D">
        <w:rPr>
          <w:iCs/>
        </w:rPr>
        <w:t>representing</w:t>
      </w:r>
      <w:r w:rsidR="00CB451B">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F90C69">
        <w:rPr>
          <w:iCs/>
        </w:rPr>
        <w:t xml:space="preserve">the </w:t>
      </w:r>
      <w:r w:rsidR="005F6AE2" w:rsidRPr="0034366D">
        <w:rPr>
          <w:iCs/>
        </w:rPr>
        <w:t>y-axis pointing up</w:t>
      </w:r>
      <w:r w:rsidR="005F6AE2">
        <w:rPr>
          <w:iCs/>
        </w:rPr>
        <w:t xml:space="preserve">, and </w:t>
      </w:r>
      <w:r w:rsidR="00F90C69">
        <w:rPr>
          <w:iCs/>
        </w:rPr>
        <w:t xml:space="preserve">the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w:t>
      </w:r>
      <w:r w:rsidR="004F567D">
        <w:rPr>
          <w:iCs/>
        </w:rPr>
        <w:t>a different coordinate system representing</w:t>
      </w:r>
      <w:r w:rsidR="00120F7D">
        <w:rPr>
          <w:iCs/>
        </w:rPr>
        <w:t xml:space="preserve"> a</w:t>
      </w:r>
      <w:r w:rsidR="00702EDB">
        <w:rPr>
          <w:iCs/>
        </w:rPr>
        <w:t xml:space="preserve">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0D0478">
        <w:rPr>
          <w:iCs/>
        </w:rPr>
        <w:t>when sending</w:t>
      </w:r>
      <w:r w:rsidR="0030344C">
        <w:rPr>
          <w:iCs/>
        </w:rPr>
        <w:t xml:space="preserve"> the Euler angles to FlightGear </w:t>
      </w:r>
      <w:r w:rsidR="00F87339">
        <w:rPr>
          <w:iCs/>
        </w:rPr>
        <w:t xml:space="preserve">via UDP Packet </w:t>
      </w:r>
      <w:r w:rsidR="0030344C">
        <w:rPr>
          <w:iCs/>
        </w:rPr>
        <w:t>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662DD1">
        <w:rPr>
          <w:iCs/>
        </w:rPr>
        <w:t xml:space="preserve"> how it is expected to 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40" w:name="_Toc64913920"/>
      <w:r>
        <w:t>FDM Calculation Steps</w:t>
      </w:r>
      <w:bookmarkEnd w:id="140"/>
    </w:p>
    <w:p w14:paraId="579F0875" w14:textId="47F1D167"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E151B8">
        <w:rPr>
          <w:iCs/>
        </w:rPr>
        <w:t xml:space="preserve">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E151B8">
        <w:rPr>
          <w:iCs/>
        </w:rPr>
        <w:t xml:space="preserve"> can be explained</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4913921"/>
      <w:r>
        <w:lastRenderedPageBreak/>
        <w:t>Mass Properties</w:t>
      </w:r>
      <w:bookmarkEnd w:id="141"/>
    </w:p>
    <w:p w14:paraId="5A39AAAD" w14:textId="56770F6F"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he airfoil p</w:t>
      </w:r>
      <w:r w:rsidR="00771654">
        <w:t xml:space="preserve">roperties of a fighter jet </w:t>
      </w:r>
      <w:r w:rsidR="000E71C6">
        <w:t>have</w:t>
      </w:r>
      <w:r w:rsidR="00771654">
        <w:t xml:space="preserve"> a</w:t>
      </w:r>
      <w:r>
        <w:t xml:space="preserve">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w:t>
      </w:r>
      <w:r w:rsidR="00D20BF1">
        <w:t>ne represented does not</w:t>
      </w:r>
      <w:r w:rsidR="00FE34AA">
        <w:t xml:space="preserve"> exist</w:t>
      </w:r>
      <w:r w:rsidR="00592899">
        <w:t xml:space="preserve">, but the model representation is </w:t>
      </w:r>
      <w:r w:rsidR="003513E5">
        <w:t>shown in</w:t>
      </w:r>
      <w:r w:rsidR="0000444B">
        <w:t xml:space="preserve"> Figure 2</w:t>
      </w:r>
      <w:r w:rsidR="00E271CF">
        <w:t xml:space="preserve">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6CAA450F"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w:t>
      </w:r>
      <w:r w:rsidR="004F567D">
        <w:t>to calculate</w:t>
      </w:r>
      <w:r w:rsidR="006248A2">
        <w:t xml:space="preserve">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4F567D">
        <w:rPr>
          <w:rFonts w:eastAsiaTheme="minorHAnsi"/>
        </w:rPr>
        <w:t>T</w:t>
      </w:r>
      <w:r w:rsidR="00955969">
        <w:rPr>
          <w:rFonts w:eastAsiaTheme="minorHAnsi"/>
        </w:rPr>
        <w:t xml:space="preserve">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A95370">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8]","plainTextFormattedCitation":"[18]","previouslyFormattedCitation":"[18]"},"properties":{"noteIndex":0},"schema":"https://github.com/citation-style-language/schema/raw/master/csl-citation.json"}</w:instrText>
      </w:r>
      <w:r w:rsidR="006A1BA3">
        <w:rPr>
          <w:rFonts w:eastAsiaTheme="minorHAnsi"/>
        </w:rPr>
        <w:fldChar w:fldCharType="separate"/>
      </w:r>
      <w:r w:rsidR="009D4E9B" w:rsidRPr="009D4E9B">
        <w:rPr>
          <w:rFonts w:eastAsiaTheme="minorHAnsi"/>
          <w:noProof/>
        </w:rPr>
        <w:t>[18]</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A95370">
        <w:instrText>ADDIN CSL_CITATION {"citationItems":[{"id":"ITEM-1","itemData":{"URL":"https://en.wikipedia.org/wiki/Moment_of_inertia","container-title":"Wikipedia","id":"ITEM-1","issued":{"date-parts":[["2020"]]},"title":"Moment of inertia","type":"webpage"},"uris":["http://www.mendeley.com/documents/?uuid=e08bd74c-f427-4b60-a749-169c96ec80f4"]}],"mendeley":{"formattedCitation":"[18]","plainTextFormattedCitation":"[18]","previouslyFormattedCitation":"[18]"},"properties":{"noteIndex":0},"schema":"https://github.com/citation-style-language/schema/raw/master/csl-citation.json"}</w:instrText>
      </w:r>
      <w:r w:rsidR="006A1BAB">
        <w:fldChar w:fldCharType="separate"/>
      </w:r>
      <w:r w:rsidR="009D4E9B" w:rsidRPr="009D4E9B">
        <w:rPr>
          <w:noProof/>
        </w:rPr>
        <w:t>[18]</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2" w:name="_Toc64913922"/>
      <w:r>
        <w:lastRenderedPageBreak/>
        <w:t>Forces</w:t>
      </w:r>
      <w:bookmarkEnd w:id="142"/>
    </w:p>
    <w:p w14:paraId="3536D289" w14:textId="6219DE1C"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w:t>
      </w:r>
      <w:r w:rsidR="008776BF">
        <w:rPr>
          <w:rFonts w:eastAsiaTheme="minorHAnsi"/>
        </w:rPr>
        <w:t xml:space="preserve">gravity and thrust, but the </w:t>
      </w:r>
      <w:r w:rsidR="003001E8">
        <w:rPr>
          <w:rFonts w:eastAsiaTheme="minorHAnsi"/>
        </w:rPr>
        <w:t>general steps</w:t>
      </w:r>
      <w:r w:rsidR="00AC7616">
        <w:rPr>
          <w:rFonts w:eastAsiaTheme="minorHAnsi"/>
        </w:rPr>
        <w:t xml:space="preserve"> will be </w:t>
      </w:r>
      <w:r w:rsidR="008776BF">
        <w:rPr>
          <w:rFonts w:eastAsiaTheme="minorHAnsi"/>
        </w:rPr>
        <w:t>explained</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F567D">
        <w:rPr>
          <w:rFonts w:eastAsiaTheme="minorHAnsi"/>
        </w:rPr>
        <w:t>airplane's total lift force coefficient</w:t>
      </w:r>
      <w:r w:rsidR="006D5092">
        <w:rPr>
          <w:rFonts w:eastAsiaTheme="minorHAnsi"/>
        </w:rPr>
        <w:t xml:space="preserv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5D80044F" w:rsidR="00FD4AB4" w:rsidRPr="000630D9" w:rsidRDefault="000630D9" w:rsidP="00906E52">
      <w:pPr>
        <w:pStyle w:val="Caption"/>
        <w:spacing w:before="100" w:beforeAutospacing="1" w:after="100" w:afterAutospacing="1"/>
        <w:ind w:firstLine="360"/>
        <w:contextualSpacing/>
        <w:jc w:val="center"/>
        <w:rPr>
          <w:b w:val="0"/>
          <w:iCs/>
          <w:szCs w:val="24"/>
        </w:rPr>
      </w:pPr>
      <w:bookmarkStart w:id="143" w:name="_Toc64914337"/>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5C0A6F">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3"/>
      <w:r w:rsidR="00D60DE1">
        <w:rPr>
          <w:b w:val="0"/>
        </w:rPr>
        <w:fldChar w:fldCharType="end"/>
      </w:r>
    </w:p>
    <w:p w14:paraId="1AFC20F0" w14:textId="4C78B8F1"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3F7F4B">
        <w:rPr>
          <w:rFonts w:eastAsiaTheme="minorHAnsi"/>
          <w:iCs/>
          <w:szCs w:val="24"/>
        </w:rPr>
        <w:t xml:space="preserve">are considered that </w:t>
      </w:r>
      <w:r w:rsidR="00FF40BB">
        <w:rPr>
          <w:rFonts w:eastAsiaTheme="minorHAnsi"/>
          <w:iCs/>
          <w:szCs w:val="24"/>
        </w:rPr>
        <w:t xml:space="preserve">affect lift </w:t>
      </w:r>
      <w:r w:rsidR="0008526D">
        <w:rPr>
          <w:rFonts w:eastAsiaTheme="minorHAnsi"/>
          <w:iCs/>
          <w:szCs w:val="24"/>
        </w:rPr>
        <w:t>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09D3FACE" w:rsidR="00FF7D27" w:rsidRDefault="00EF6C26" w:rsidP="006E6EF8">
      <w:pPr>
        <w:spacing w:before="100" w:beforeAutospacing="1" w:after="100" w:afterAutospacing="1"/>
        <w:ind w:firstLine="360"/>
        <w:contextualSpacing/>
        <w:rPr>
          <w:rFonts w:eastAsiaTheme="minorHAnsi"/>
        </w:rPr>
      </w:pPr>
      <w:r>
        <w:rPr>
          <w:rFonts w:eastAsiaTheme="minorHAnsi"/>
        </w:rPr>
        <w:t>Gravity is</w:t>
      </w:r>
      <w:r w:rsidR="001C2366">
        <w:rPr>
          <w:rFonts w:eastAsiaTheme="minorHAnsi"/>
        </w:rPr>
        <w:t xml:space="preserve"> based on </w:t>
      </w:r>
      <w:r w:rsidR="00DA2FCA">
        <w:rPr>
          <w:rFonts w:eastAsiaTheme="minorHAnsi"/>
        </w:rPr>
        <w:t xml:space="preserve">the </w:t>
      </w:r>
      <w:r w:rsidR="004F567D">
        <w:rPr>
          <w:rFonts w:eastAsiaTheme="minorHAnsi"/>
        </w:rPr>
        <w:t>airplane's mass</w:t>
      </w:r>
      <w:r w:rsidR="001C2366">
        <w:rPr>
          <w:rFonts w:eastAsiaTheme="minorHAnsi"/>
        </w:rPr>
        <w:t xml:space="preserve"> and the acceleration of gravity, which is a constant -9.8 </w:t>
      </w:r>
      <w:r w:rsidR="001C2366" w:rsidRPr="004B078D">
        <w:rPr>
          <w:rFonts w:eastAsiaTheme="minorHAnsi"/>
        </w:rPr>
        <w:t>m/s</w:t>
      </w:r>
      <w:r w:rsidR="001C2366" w:rsidRPr="004B078D">
        <w:rPr>
          <w:rFonts w:eastAsiaTheme="minorHAnsi"/>
          <w:vertAlign w:val="superscript"/>
        </w:rPr>
        <w:t>2</w:t>
      </w:r>
      <w:r w:rsidR="001C2366">
        <w:rPr>
          <w:rFonts w:eastAsiaTheme="minorHAnsi"/>
        </w:rPr>
        <w:t>. So, gravity can be calculat</w:t>
      </w:r>
      <w:r w:rsidR="003C68D1">
        <w:rPr>
          <w:rFonts w:eastAsiaTheme="minorHAnsi"/>
        </w:rPr>
        <w:t xml:space="preserve">ed by the mass of the airplane multiplied by </w:t>
      </w:r>
      <w:r w:rsidR="001C2366">
        <w:rPr>
          <w:rFonts w:eastAsiaTheme="minorHAnsi"/>
        </w:rPr>
        <w:t xml:space="preserve">-9.8 </w:t>
      </w:r>
      <w:r w:rsidR="001C2366" w:rsidRPr="004B078D">
        <w:rPr>
          <w:rFonts w:eastAsiaTheme="minorHAnsi"/>
        </w:rPr>
        <w:t>m/s</w:t>
      </w:r>
      <w:r w:rsidR="001C2366" w:rsidRPr="004B078D">
        <w:rPr>
          <w:rFonts w:eastAsiaTheme="minorHAnsi"/>
          <w:vertAlign w:val="superscript"/>
        </w:rPr>
        <w:t>2</w:t>
      </w:r>
      <w:r w:rsidR="001C2366">
        <w:rPr>
          <w:rFonts w:eastAsiaTheme="minorHAnsi"/>
        </w:rPr>
        <w:t>, which is added to the force acting on the z</w:t>
      </w:r>
      <w:r w:rsidR="00184DED">
        <w:rPr>
          <w:rFonts w:eastAsiaTheme="minorHAnsi"/>
        </w:rPr>
        <w:t>-</w:t>
      </w:r>
      <w:r w:rsidR="001C2366">
        <w:rPr>
          <w:rFonts w:eastAsiaTheme="minorHAnsi"/>
        </w:rPr>
        <w:t>axis (down). Similarly, thrust, expressed in pounds, is force</w:t>
      </w:r>
      <w:r w:rsidR="00184DED">
        <w:rPr>
          <w:rFonts w:eastAsiaTheme="minorHAnsi"/>
        </w:rPr>
        <w:t xml:space="preserve"> added to the x-</w:t>
      </w:r>
      <w:r w:rsidR="001C2366">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sidR="001C2366">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4" w:name="_Toc64913923"/>
      <w:r>
        <w:t>Equations of Motion</w:t>
      </w:r>
      <w:bookmarkEnd w:id="144"/>
    </w:p>
    <w:p w14:paraId="654258EB" w14:textId="6B2F2237" w:rsidR="00500E06" w:rsidRDefault="00460940" w:rsidP="00500E06">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4F567D">
        <w:t>airplane's updated position</w:t>
      </w:r>
      <w:r w:rsidR="001114F4">
        <w:t>.</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0E06">
        <w:t>Bourg</w:t>
      </w:r>
      <w:r w:rsidR="00D16103">
        <w:t xml:space="preserve"> </w:t>
      </w:r>
      <w:r w:rsidR="00D16103">
        <w:fldChar w:fldCharType="begin" w:fldLock="1"/>
      </w:r>
      <w:r w:rsidR="00BE1208">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16103">
        <w:fldChar w:fldCharType="separate"/>
      </w:r>
      <w:r w:rsidR="00D16103" w:rsidRPr="00D16103">
        <w:rPr>
          <w:noProof/>
        </w:rPr>
        <w:t>[3]</w:t>
      </w:r>
      <w:r w:rsidR="00D16103">
        <w:fldChar w:fldCharType="end"/>
      </w:r>
      <w:r w:rsidR="00500E06">
        <w:t xml:space="preserve"> lays out the steps to </w:t>
      </w:r>
      <w:r w:rsidR="00500E06">
        <w:lastRenderedPageBreak/>
        <w:t>calculate the equ</w:t>
      </w:r>
      <w:r w:rsidR="00B26DE2">
        <w:t>a</w:t>
      </w:r>
      <w:r w:rsidR="00500E06">
        <w:t>tions of motion</w:t>
      </w:r>
      <w:r w:rsidR="009A22A4">
        <w:t>, where first the mass properties must be calculated, and the forces and moments must be quantified and summed:</w:t>
      </w:r>
    </w:p>
    <w:p w14:paraId="3D5A17D2" w14:textId="77777777" w:rsidR="00500E06" w:rsidRDefault="00500E06" w:rsidP="00500E06">
      <w:pPr>
        <w:pStyle w:val="ListParagraph"/>
        <w:numPr>
          <w:ilvl w:val="0"/>
          <w:numId w:val="40"/>
        </w:numPr>
        <w:spacing w:before="100" w:beforeAutospacing="1" w:after="100" w:afterAutospacing="1"/>
      </w:pPr>
      <w:r>
        <w:t>Calculate the body’s mass properties</w:t>
      </w:r>
    </w:p>
    <w:p w14:paraId="4450B512" w14:textId="77777777" w:rsidR="00500E06" w:rsidRDefault="00500E06" w:rsidP="00500E06">
      <w:pPr>
        <w:pStyle w:val="ListParagraph"/>
        <w:numPr>
          <w:ilvl w:val="0"/>
          <w:numId w:val="40"/>
        </w:numPr>
        <w:spacing w:before="100" w:beforeAutospacing="1" w:after="100" w:afterAutospacing="1"/>
      </w:pPr>
      <w:r>
        <w:t>Identify and quantify all forces and moments</w:t>
      </w:r>
    </w:p>
    <w:p w14:paraId="673F4EF3" w14:textId="77777777" w:rsidR="00500E06" w:rsidRDefault="00500E06" w:rsidP="00500E06">
      <w:pPr>
        <w:pStyle w:val="ListParagraph"/>
        <w:numPr>
          <w:ilvl w:val="0"/>
          <w:numId w:val="40"/>
        </w:numPr>
        <w:spacing w:before="100" w:beforeAutospacing="1" w:after="100" w:afterAutospacing="1"/>
      </w:pPr>
      <w:r>
        <w:t>Take the vector sum of all forces and moments</w:t>
      </w:r>
    </w:p>
    <w:p w14:paraId="02C4B133" w14:textId="77777777" w:rsidR="00500E06" w:rsidRDefault="00500E06" w:rsidP="00500E06">
      <w:pPr>
        <w:pStyle w:val="ListParagraph"/>
        <w:numPr>
          <w:ilvl w:val="0"/>
          <w:numId w:val="40"/>
        </w:numPr>
        <w:spacing w:before="100" w:beforeAutospacing="1" w:after="100" w:afterAutospacing="1"/>
      </w:pPr>
      <w:r>
        <w:t>Solve the equations of motion for linear and angular displacements</w:t>
      </w:r>
    </w:p>
    <w:p w14:paraId="4ECE9ABD" w14:textId="77777777" w:rsidR="00500E06" w:rsidRDefault="00500E06" w:rsidP="00500E06">
      <w:pPr>
        <w:pStyle w:val="ListParagraph"/>
        <w:numPr>
          <w:ilvl w:val="0"/>
          <w:numId w:val="40"/>
        </w:numPr>
        <w:spacing w:before="100" w:beforeAutospacing="1" w:after="100" w:afterAutospacing="1"/>
      </w:pPr>
      <w:r>
        <w:t>Integrate with respect to time to find linear and angular velocity</w:t>
      </w:r>
    </w:p>
    <w:p w14:paraId="025B94AA" w14:textId="20BD6B76" w:rsidR="00500E06" w:rsidRPr="00D16103" w:rsidRDefault="00500E06" w:rsidP="00D16103">
      <w:pPr>
        <w:pStyle w:val="ListParagraph"/>
        <w:numPr>
          <w:ilvl w:val="0"/>
          <w:numId w:val="40"/>
        </w:numPr>
        <w:spacing w:before="100" w:beforeAutospacing="1" w:after="100" w:afterAutospacing="1"/>
      </w:pPr>
      <w:r>
        <w:t>Integrate again with respect to time to find linear and angular displacement</w:t>
      </w:r>
    </w:p>
    <w:p w14:paraId="7BB1E194" w14:textId="5BC04AC0" w:rsidR="00C25726" w:rsidRDefault="00500E06" w:rsidP="00500E06">
      <w:pPr>
        <w:spacing w:before="100" w:beforeAutospacing="1" w:after="100" w:afterAutospacing="1"/>
        <w:ind w:firstLine="360"/>
        <w:contextualSpacing/>
      </w:pPr>
      <w:r>
        <w:rPr>
          <w:rFonts w:eastAsiaTheme="minorHAnsi"/>
        </w:rPr>
        <w:t xml:space="preserve">In </w:t>
      </w:r>
      <w:r w:rsidR="0050585B">
        <w:t>computer simulation</w:t>
      </w:r>
      <w:r w:rsidR="000A1975">
        <w:t>s</w:t>
      </w:r>
      <w:r w:rsidR="0050585B">
        <w:t xml:space="preserve">, the 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A95370">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D60DE1">
        <w:fldChar w:fldCharType="separate"/>
      </w:r>
      <w:r w:rsidR="009D4E9B" w:rsidRPr="009D4E9B">
        <w:rPr>
          <w:noProof/>
        </w:rPr>
        <w:t>[13]</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EF6C26">
        <w:t>Simply stated</w:t>
      </w:r>
      <w:r w:rsidR="009546C9">
        <w: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A95370">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9]","plainTextFormattedCitation":"[19]","previouslyFormattedCitation":"[19]"},"properties":{"noteIndex":0},"schema":"https://github.com/citation-style-language/schema/raw/master/csl-citation.json"}</w:instrText>
      </w:r>
      <w:r w:rsidR="00B613EC">
        <w:fldChar w:fldCharType="separate"/>
      </w:r>
      <w:r w:rsidR="009D4E9B" w:rsidRPr="009D4E9B">
        <w:rPr>
          <w:noProof/>
        </w:rPr>
        <w:t>[19]</w:t>
      </w:r>
      <w:r w:rsidR="00B613EC">
        <w:fldChar w:fldCharType="end"/>
      </w:r>
      <w:r w:rsidR="009546C9">
        <w:t xml:space="preserve">. </w:t>
      </w:r>
    </w:p>
    <w:p w14:paraId="717A532A" w14:textId="397FECB0" w:rsidR="00F5130E" w:rsidRDefault="009546C9" w:rsidP="00C25726">
      <w:pPr>
        <w:spacing w:before="100" w:beforeAutospacing="1" w:after="100" w:afterAutospacing="1"/>
        <w:ind w:firstLine="360"/>
        <w:contextualSpacing/>
      </w:pPr>
      <w:r>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w:t>
      </w:r>
      <w:r w:rsidR="004F567D">
        <w:t>,</w:t>
      </w:r>
      <w:r>
        <w:t xml:space="preserve"> but this also means th</w:t>
      </w:r>
      <w:r w:rsidR="00F5130E">
        <w:t>at there are more steps and a larger</w:t>
      </w:r>
      <w:r>
        <w:t xml:space="preserve"> buildup of numerical precision error. </w:t>
      </w:r>
      <w:r w:rsidR="00E9723F">
        <w:t xml:space="preserve">On the other hand, there is a breaking point when the time step </w:t>
      </w:r>
      <w:r w:rsidR="00E9723F">
        <w:lastRenderedPageBreak/>
        <w:t>is too big where the simulatio</w:t>
      </w:r>
      <w:r w:rsidR="009501F8">
        <w:t xml:space="preserve">n crashes </w:t>
      </w:r>
      <w:r w:rsidR="00B613EC">
        <w:fldChar w:fldCharType="begin" w:fldLock="1"/>
      </w:r>
      <w:r w:rsidR="00A95370">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20]"},"properties":{"noteIndex":0},"schema":"https://github.com/citation-style-language/schema/raw/master/csl-citation.json"}</w:instrText>
      </w:r>
      <w:r w:rsidR="00B613EC">
        <w:fldChar w:fldCharType="separate"/>
      </w:r>
      <w:r w:rsidR="009D4E9B" w:rsidRPr="009D4E9B">
        <w:rPr>
          <w:noProof/>
        </w:rPr>
        <w:t>[20]</w:t>
      </w:r>
      <w:r w:rsidR="00B613EC">
        <w:fldChar w:fldCharType="end"/>
      </w:r>
      <w:r w:rsidR="00B613EC">
        <w:t>.</w:t>
      </w:r>
      <w:r w:rsidR="00E9723F">
        <w:t xml:space="preserve"> </w:t>
      </w:r>
      <w:r w:rsidR="00150227">
        <w:t>So</w:t>
      </w:r>
      <w:r>
        <w:t xml:space="preserve">, there is a practical balance as </w:t>
      </w:r>
      <w:r w:rsidR="0084041B">
        <w:t>to what</w:t>
      </w:r>
      <w:r>
        <w:t xml:space="preserve"> the time step should b</w:t>
      </w:r>
      <w:r w:rsidR="003F780C">
        <w:t xml:space="preserve">e to achieve a stable solution </w:t>
      </w:r>
      <w:r>
        <w:t xml:space="preserve">and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3114879" w:rsidR="00BE71F8" w:rsidRDefault="009546C9" w:rsidP="00906E52">
      <w:pPr>
        <w:spacing w:before="100" w:beforeAutospacing="1" w:after="100" w:afterAutospacing="1"/>
        <w:ind w:firstLine="360"/>
        <w:contextualSpacing/>
      </w:pPr>
      <w:r>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A95370">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B613EC">
        <w:fldChar w:fldCharType="separate"/>
      </w:r>
      <w:r w:rsidR="009D4E9B" w:rsidRPr="009D4E9B">
        <w:rPr>
          <w:noProof/>
        </w:rPr>
        <w:t>[13]</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w:t>
      </w:r>
      <w:r w:rsidR="002A2599">
        <w:t xml:space="preserve"> simplifi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3DEB5CD9" w:rsidR="00391C47" w:rsidRPr="00391C47" w:rsidRDefault="00901022" w:rsidP="00391C47">
      <w:pPr>
        <w:spacing w:before="100" w:beforeAutospacing="1" w:after="100" w:afterAutospacing="1"/>
        <w:ind w:firstLine="360"/>
        <w:contextualSpacing/>
      </w:pPr>
      <w:r>
        <w:t xml:space="preserve">An important </w:t>
      </w:r>
      <w:r w:rsidR="003B10F9">
        <w:t>role</w:t>
      </w:r>
      <w:r>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Quaternions get updated with new Euler angles in each time 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F243C">
        <w:t>However, Palmer’s FDM</w:t>
      </w:r>
      <w:r w:rsidR="00D41FB1">
        <w:t xml:space="preserve">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5" w:name="_Toc64913924"/>
      <w:r w:rsidRPr="00977ADB">
        <w:rPr>
          <w:b/>
        </w:rPr>
        <w:t>Simulation Loop</w:t>
      </w:r>
      <w:r w:rsidR="00B31936">
        <w:rPr>
          <w:b/>
        </w:rPr>
        <w:t xml:space="preserve"> Methods</w:t>
      </w:r>
      <w:bookmarkEnd w:id="145"/>
    </w:p>
    <w:p w14:paraId="55D5B9D6" w14:textId="2826863C" w:rsidR="00FD2F03" w:rsidRPr="00977ADB" w:rsidRDefault="006172B0" w:rsidP="00906E52">
      <w:pPr>
        <w:spacing w:before="100" w:beforeAutospacing="1" w:after="100" w:afterAutospacing="1"/>
        <w:ind w:firstLine="360"/>
        <w:contextualSpacing/>
      </w:pPr>
      <w:r>
        <w:t xml:space="preserve">Another consideration in </w:t>
      </w:r>
      <w:r w:rsidR="00977ADB">
        <w:t>choosing a time step</w:t>
      </w:r>
      <w:r w:rsidR="00F6143E">
        <w:t xml:space="preserve"> when integrating the equations of motion</w:t>
      </w:r>
      <w:r w:rsidR="00977ADB">
        <w:t xml:space="preserve"> is that there are different design strategies to employing the simulation loop. The easiest way to mana</w:t>
      </w:r>
      <w:r w:rsidR="00980373">
        <w:t>ge the simulation loop is to</w:t>
      </w:r>
      <w:r w:rsidR="00977ADB">
        <w:t xml:space="preserve"> loop as fast as possible with no time step. The problem with</w:t>
      </w:r>
      <w:r w:rsidR="00340BEB">
        <w:t xml:space="preserve"> looping as fast as possible is</w:t>
      </w:r>
      <w:r w:rsidR="00977ADB">
        <w:t xml:space="preserve"> that there is no control. </w:t>
      </w:r>
      <w:r w:rsidR="00ED4153">
        <w:t xml:space="preserve">If someone is using a </w:t>
      </w:r>
      <w:r w:rsidR="00954492">
        <w:t>fast computer</w:t>
      </w:r>
      <w:r w:rsidR="00DF243C">
        <w:t>,</w:t>
      </w:r>
      <w:r w:rsidR="00977ADB">
        <w:t xml:space="preserve"> the simulation will go</w:t>
      </w:r>
      <w:r w:rsidR="00ED4153">
        <w:t xml:space="preserve"> too fast, and if someone is</w:t>
      </w:r>
      <w:r w:rsidR="00977ADB">
        <w:t xml:space="preserve"> on a slow </w:t>
      </w:r>
      <w:r w:rsidR="00B613EC">
        <w:t>computer</w:t>
      </w:r>
      <w:r w:rsidR="00DF243C">
        <w:t>,</w:t>
      </w:r>
      <w:r w:rsidR="00B613EC">
        <w:t xml:space="preserve"> it will be too slow </w:t>
      </w:r>
      <w:r w:rsidR="00B613EC">
        <w:fldChar w:fldCharType="begin" w:fldLock="1"/>
      </w:r>
      <w:r w:rsidR="00A95370">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1]"},"properties":{"noteIndex":0},"schema":"https://github.com/citation-style-language/schema/raw/master/csl-citation.json"}</w:instrText>
      </w:r>
      <w:r w:rsidR="00B613EC">
        <w:fldChar w:fldCharType="separate"/>
      </w:r>
      <w:r w:rsidR="009D4E9B" w:rsidRPr="009D4E9B">
        <w:rPr>
          <w:noProof/>
        </w:rPr>
        <w:t>[21]</w:t>
      </w:r>
      <w:r w:rsidR="00B613EC">
        <w:fldChar w:fldCharType="end"/>
      </w:r>
      <w:r w:rsidR="00A8361F">
        <w:t xml:space="preserve">. </w:t>
      </w:r>
      <w:r w:rsidR="00C15052">
        <w:t>The next simplest</w:t>
      </w:r>
      <w:r w:rsidR="00977ADB">
        <w:t xml:space="preserve"> way to manage the</w:t>
      </w:r>
      <w:r w:rsidR="00207C35">
        <w:t xml:space="preserve"> loop, and the strategy chosen for use </w:t>
      </w:r>
      <w:r w:rsidR="00C15052">
        <w:t>in this thesis</w:t>
      </w:r>
      <w:r w:rsidR="00207C35">
        <w:t xml:space="preserve">, is </w:t>
      </w:r>
      <w:r w:rsidR="00D41D4C">
        <w:t>a fixed time step. A fixed time step</w:t>
      </w:r>
      <w:r w:rsidR="00977ADB">
        <w:t xml:space="preserve"> is ideal when </w:t>
      </w:r>
      <w:r w:rsidR="00977ADB">
        <w:lastRenderedPageBreak/>
        <w:t xml:space="preserve">it is known that the </w:t>
      </w:r>
      <w:r w:rsidR="00977ADB" w:rsidRPr="00D230AB">
        <w:t>update loop takes le</w:t>
      </w:r>
      <w:r w:rsidR="00DA6FCB">
        <w:t>ss than one frame worth of real-</w:t>
      </w:r>
      <w:r w:rsidR="00977ADB" w:rsidRPr="00D230AB">
        <w:t>time</w:t>
      </w:r>
      <w:r w:rsidR="00B613EC">
        <w:t xml:space="preserve"> </w:t>
      </w:r>
      <w:r w:rsidR="00B613EC">
        <w:fldChar w:fldCharType="begin" w:fldLock="1"/>
      </w:r>
      <w:r w:rsidR="00A95370">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20]"},"properties":{"noteIndex":0},"schema":"https://github.com/citation-style-language/schema/raw/master/csl-citation.json"}</w:instrText>
      </w:r>
      <w:r w:rsidR="00B613EC">
        <w:fldChar w:fldCharType="separate"/>
      </w:r>
      <w:r w:rsidR="009D4E9B" w:rsidRPr="009D4E9B">
        <w:rPr>
          <w:noProof/>
        </w:rPr>
        <w:t>[20]</w:t>
      </w:r>
      <w:r w:rsidR="00B613EC">
        <w:fldChar w:fldCharType="end"/>
      </w:r>
      <w:r w:rsidR="00977ADB">
        <w:t xml:space="preserve">. For example, if the </w:t>
      </w:r>
      <w:r w:rsidR="006B0DCB">
        <w:t>desired FPS of the simulation is chosen to be 30 and that equates to a time step of</w:t>
      </w:r>
      <w:r w:rsidR="00977ADB">
        <w:t xml:space="preserve"> 33 millisecon</w:t>
      </w:r>
      <w:r w:rsidR="00187E5E">
        <w:t>ds</w:t>
      </w:r>
      <w:r w:rsidR="00990AD1">
        <w:t xml:space="preserve"> (1 / FPS</w:t>
      </w:r>
      <w:r w:rsidR="005E3030">
        <w:t xml:space="preserve"> =</w:t>
      </w:r>
      <w:r w:rsidR="00FF49B9">
        <w:t xml:space="preserve"> </w:t>
      </w:r>
      <w:r w:rsidR="005E3030">
        <w:t xml:space="preserve">seconds </w:t>
      </w:r>
      <w:r w:rsidR="00990AD1">
        <w:t>delta time)</w:t>
      </w:r>
      <w:r w:rsidR="00187E5E">
        <w:t xml:space="preserve">, then it must be </w:t>
      </w:r>
      <w:r w:rsidR="00977ADB">
        <w:t>reliably know</w:t>
      </w:r>
      <w:r w:rsidR="00187E5E">
        <w:t>n</w:t>
      </w:r>
      <w:r w:rsidR="00977ADB">
        <w:t xml:space="preserve"> that the real processing time will take less </w:t>
      </w:r>
      <w:r w:rsidR="00E440D3">
        <w:t xml:space="preserve">time </w:t>
      </w:r>
      <w:r w:rsidR="00977ADB">
        <w:t>than that. And for the remaining time</w:t>
      </w:r>
      <w:r w:rsidR="00D93283">
        <w:t>,</w:t>
      </w:r>
      <w:r w:rsidR="00977ADB">
        <w:t xml:space="preserve"> the program will go to sleep until it</w:t>
      </w:r>
      <w:r w:rsidR="00177843">
        <w:t xml:space="preserve"> is time for</w:t>
      </w:r>
      <w:r w:rsidR="00B613EC">
        <w:t xml:space="preserve"> the next update </w:t>
      </w:r>
      <w:r w:rsidR="00B613EC">
        <w:fldChar w:fldCharType="begin" w:fldLock="1"/>
      </w:r>
      <w:r w:rsidR="00A95370">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1]"},"properties":{"noteIndex":0},"schema":"https://github.com/citation-style-language/schema/raw/master/csl-citation.json"}</w:instrText>
      </w:r>
      <w:r w:rsidR="00B613EC">
        <w:fldChar w:fldCharType="separate"/>
      </w:r>
      <w:r w:rsidR="009D4E9B" w:rsidRPr="009D4E9B">
        <w:rPr>
          <w:noProof/>
        </w:rPr>
        <w:t>[21]</w:t>
      </w:r>
      <w:r w:rsidR="00B613EC">
        <w:fldChar w:fldCharType="end"/>
      </w:r>
      <w:r w:rsidR="00977ADB">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rsidR="00977ADB">
        <w:t xml:space="preserve"> real processing time </w:t>
      </w:r>
      <w:r w:rsidR="00B613EC">
        <w:fldChar w:fldCharType="begin" w:fldLock="1"/>
      </w:r>
      <w:r w:rsidR="00A95370">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1]"},"properties":{"noteIndex":0},"schema":"https://github.com/citation-style-language/schema/raw/master/csl-citation.json"}</w:instrText>
      </w:r>
      <w:r w:rsidR="00B613EC">
        <w:fldChar w:fldCharType="separate"/>
      </w:r>
      <w:r w:rsidR="009D4E9B" w:rsidRPr="009D4E9B">
        <w:rPr>
          <w:noProof/>
        </w:rPr>
        <w:t>[21]</w:t>
      </w:r>
      <w:r w:rsidR="00B613EC">
        <w:fldChar w:fldCharType="end"/>
      </w:r>
      <w:r w:rsidR="00977ADB">
        <w:t>. This strategy, however</w:t>
      </w:r>
      <w:r w:rsidR="00F74B19">
        <w:t xml:space="preserve">, introduces some issues, which </w:t>
      </w:r>
      <w:r w:rsidR="00FE2D3B">
        <w:t>are</w:t>
      </w:r>
      <w:r w:rsidR="00F74B19">
        <w:t xml:space="preserve"> not important to explain here.</w:t>
      </w:r>
      <w:r w:rsidR="00977ADB">
        <w:t xml:space="preserve">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6" w:name="_Toc64913925"/>
      <w:r>
        <w:t>Fidelity</w:t>
      </w:r>
      <w:bookmarkEnd w:id="146"/>
    </w:p>
    <w:p w14:paraId="20A4FD79" w14:textId="2C9FD80D"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w:t>
      </w:r>
      <w:r w:rsidR="00DF243C">
        <w:t>a flight simulation's characteristics match</w:t>
      </w:r>
      <w:r w:rsidR="00B613EC">
        <w:t xml:space="preserve"> that of the real world </w:t>
      </w:r>
      <w:r w:rsidR="00B613EC">
        <w:fldChar w:fldCharType="begin" w:fldLock="1"/>
      </w:r>
      <w:r w:rsidR="00A95370">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2]","plainTextFormattedCitation":"[22]","previouslyFormattedCitation":"[22]"},"properties":{"noteIndex":0},"schema":"https://github.com/citation-style-language/schema/raw/master/csl-citation.json"}</w:instrText>
      </w:r>
      <w:r w:rsidR="00B613EC">
        <w:fldChar w:fldCharType="separate"/>
      </w:r>
      <w:r w:rsidR="009D4E9B" w:rsidRPr="009D4E9B">
        <w:rPr>
          <w:noProof/>
        </w:rPr>
        <w:t>[22]</w:t>
      </w:r>
      <w:r w:rsidR="00B613EC">
        <w:fldChar w:fldCharType="end"/>
      </w:r>
      <w:r w:rsidR="00BD48B2">
        <w:t>. In this research</w:t>
      </w:r>
      <w:r w:rsidR="00F76A93">
        <w:t xml:space="preserve">, </w:t>
      </w:r>
      <w:r w:rsidR="0007685E">
        <w:t xml:space="preserve">the FDMs are </w:t>
      </w:r>
      <w:r w:rsidR="00B237D6">
        <w:t>c</w:t>
      </w:r>
      <w:r w:rsidR="00A21B96">
        <w:t>haracterize</w:t>
      </w:r>
      <w:r w:rsidR="0007685E">
        <w:t>d</w:t>
      </w:r>
      <w:r w:rsidR="008F18BD">
        <w:t xml:space="preserve"> medium</w:t>
      </w:r>
      <w:r w:rsidR="00F76A93">
        <w:t xml:space="preserve"> </w:t>
      </w:r>
      <w:r w:rsidR="008F18BD">
        <w:t>“</w:t>
      </w:r>
      <w:r w:rsidR="00F76A93">
        <w:t>fidelity</w:t>
      </w:r>
      <w:r w:rsidR="008F18BD">
        <w:t>,”</w:t>
      </w:r>
      <w:r w:rsidR="00F76A93">
        <w:t xml:space="preserve"> because the </w:t>
      </w:r>
      <w:r w:rsidR="00DF243C">
        <w:t>flight simulation characteristics</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A95370">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3]","plainTextFormattedCitation":"[23]","previouslyFormattedCitation":"[23]"},"properties":{"noteIndex":0},"schema":"https://github.com/citation-style-language/schema/raw/master/csl-citation.json"}</w:instrText>
      </w:r>
      <w:r w:rsidR="00B613EC">
        <w:fldChar w:fldCharType="separate"/>
      </w:r>
      <w:r w:rsidR="009D4E9B" w:rsidRPr="009D4E9B">
        <w:rPr>
          <w:noProof/>
        </w:rPr>
        <w:t>[23]</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modeling requi</w:t>
      </w:r>
      <w:r w:rsidR="00F76A93">
        <w:rPr>
          <w:rFonts w:eastAsiaTheme="minorHAnsi"/>
        </w:rPr>
        <w:t>re</w:t>
      </w:r>
      <w:r w:rsidR="005275B7">
        <w:rPr>
          <w:rFonts w:eastAsiaTheme="minorHAnsi"/>
        </w:rPr>
        <w:t>s</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A95370">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4]</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7" w:name="_Toc64913926"/>
      <w:r>
        <w:rPr>
          <w:rFonts w:eastAsiaTheme="minorHAnsi"/>
        </w:rPr>
        <w:lastRenderedPageBreak/>
        <w:t>Entity-Component-</w:t>
      </w:r>
      <w:r w:rsidR="00E20B4B">
        <w:rPr>
          <w:rFonts w:eastAsiaTheme="minorHAnsi"/>
        </w:rPr>
        <w:t>System</w:t>
      </w:r>
      <w:bookmarkEnd w:id="147"/>
    </w:p>
    <w:p w14:paraId="23BEA3A0" w14:textId="11F8DB91"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sidR="005275B7">
        <w:rPr>
          <w:rFonts w:eastAsiaTheme="minorHAnsi"/>
        </w:rPr>
        <w:t xml:space="preserve"> are</w:t>
      </w:r>
      <w:r>
        <w:rPr>
          <w:rFonts w:eastAsiaTheme="minorHAnsi"/>
        </w:rPr>
        <w:t xml:space="preserv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A95370">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5]</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8" w:name="_Toc64913927"/>
      <w:r>
        <w:t>Object-Oriented Problem</w:t>
      </w:r>
      <w:bookmarkEnd w:id="148"/>
    </w:p>
    <w:p w14:paraId="6F1B9146" w14:textId="64F1AC5E" w:rsidR="00725F1F" w:rsidRDefault="00F4453C" w:rsidP="00906E52">
      <w:pPr>
        <w:spacing w:before="100" w:beforeAutospacing="1" w:after="100" w:afterAutospacing="1"/>
        <w:ind w:firstLine="360"/>
        <w:contextualSpacing/>
        <w:rPr>
          <w:rFonts w:eastAsiaTheme="minorHAnsi"/>
        </w:rPr>
      </w:pPr>
      <w:r>
        <w:rPr>
          <w:rFonts w:eastAsiaTheme="minorHAnsi"/>
        </w:rPr>
        <w:t xml:space="preserve">Inheritance is an important use-case for OOP. Inheritance allows the creation of new classes that inherit states and methods from another class with the ability to add states or methods to the new class </w:t>
      </w:r>
      <w:r>
        <w:rPr>
          <w:rFonts w:eastAsiaTheme="minorHAnsi"/>
        </w:rPr>
        <w:fldChar w:fldCharType="begin" w:fldLock="1"/>
      </w:r>
      <w:r w:rsidR="0019381A">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Pr>
          <w:rFonts w:eastAsiaTheme="minorHAnsi"/>
        </w:rPr>
        <w:fldChar w:fldCharType="separate"/>
      </w:r>
      <w:r w:rsidRPr="00F4453C">
        <w:rPr>
          <w:rFonts w:eastAsiaTheme="minorHAnsi"/>
          <w:noProof/>
        </w:rPr>
        <w:t>[9]</w:t>
      </w:r>
      <w:r>
        <w:rPr>
          <w:rFonts w:eastAsiaTheme="minorHAnsi"/>
        </w:rPr>
        <w:fldChar w:fldCharType="end"/>
      </w:r>
      <w:r>
        <w:rPr>
          <w:rFonts w:eastAsiaTheme="minorHAnsi"/>
        </w:rPr>
        <w:t xml:space="preserve">. </w:t>
      </w:r>
      <w:r w:rsidR="00B0327B">
        <w:rPr>
          <w:rFonts w:eastAsiaTheme="minorHAnsi"/>
        </w:rPr>
        <w:t xml:space="preserve">The problem with inheritance is that it couples classes together and creates </w:t>
      </w:r>
      <w:r w:rsidR="00E20B4B">
        <w:rPr>
          <w:rFonts w:eastAsiaTheme="minorHAnsi"/>
        </w:rPr>
        <w:t>hierarchy chains</w:t>
      </w:r>
      <w:r w:rsidR="00DF243C">
        <w:rPr>
          <w:rFonts w:eastAsiaTheme="minorHAnsi"/>
        </w:rPr>
        <w:t>. In large codebases used in video game engines, for example, hierarchies can become</w:t>
      </w:r>
      <w:r w:rsidR="00E20B4B">
        <w:rPr>
          <w:rFonts w:eastAsiaTheme="minorHAnsi"/>
        </w:rPr>
        <w:t xml:space="preserve"> large</w:t>
      </w:r>
      <w:r w:rsidR="00B10561">
        <w:rPr>
          <w:rFonts w:eastAsiaTheme="minorHAnsi"/>
        </w:rPr>
        <w:t xml:space="preserve"> and complex </w:t>
      </w:r>
      <w:r w:rsidR="003420F6">
        <w:rPr>
          <w:rFonts w:eastAsiaTheme="minorHAnsi"/>
        </w:rPr>
        <w:t>with code</w:t>
      </w:r>
      <w:r w:rsidR="00E20B4B">
        <w:rPr>
          <w:rFonts w:eastAsiaTheme="minorHAnsi"/>
        </w:rPr>
        <w:t xml:space="preserve">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1568D4">
        <w:rPr>
          <w:rFonts w:eastAsiaTheme="minorHAnsi"/>
        </w:rPr>
        <w:t xml:space="preserve">. </w:t>
      </w:r>
      <w:r w:rsidR="00DF243C">
        <w:rPr>
          <w:rFonts w:eastAsiaTheme="minorHAnsi"/>
        </w:rPr>
        <w:t>Complex hierarchies make</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0D25BAC0" w:rsidR="00A93110" w:rsidRDefault="00725F1F" w:rsidP="00906E52">
      <w:pPr>
        <w:spacing w:before="100" w:beforeAutospacing="1" w:after="100" w:afterAutospacing="1"/>
        <w:ind w:firstLine="360"/>
        <w:contextualSpacing/>
        <w:rPr>
          <w:rFonts w:eastAsiaTheme="minorHAnsi"/>
        </w:rPr>
      </w:pPr>
      <w:r>
        <w:rPr>
          <w:rFonts w:eastAsiaTheme="minorHAnsi"/>
        </w:rPr>
        <w:lastRenderedPageBreak/>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t>
      </w:r>
      <w:r w:rsidR="00942D3F">
        <w:rPr>
          <w:rFonts w:eastAsiaTheme="minorHAnsi"/>
        </w:rPr>
        <w:t xml:space="preserve">in terms of </w:t>
      </w:r>
      <w:r>
        <w:rPr>
          <w:rFonts w:eastAsiaTheme="minorHAnsi"/>
        </w:rPr>
        <w:t xml:space="preserve"> </w:t>
      </w:r>
      <w:r w:rsidR="004B4390">
        <w:rPr>
          <w:rFonts w:eastAsiaTheme="minorHAnsi"/>
        </w:rPr>
        <w:t>memory-m</w:t>
      </w:r>
      <w:r w:rsidR="00502E3C">
        <w:rPr>
          <w:rFonts w:eastAsiaTheme="minorHAnsi"/>
        </w:rPr>
        <w:t xml:space="preserve">anagement </w:t>
      </w:r>
      <w:r w:rsidR="00942D3F">
        <w:rPr>
          <w:rFonts w:eastAsiaTheme="minorHAnsi"/>
        </w:rPr>
        <w:t>of the cache</w:t>
      </w:r>
      <w:r w:rsidR="00502E3C">
        <w:rPr>
          <w:rFonts w:eastAsiaTheme="minorHAnsi"/>
        </w:rPr>
        <w:t>.</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FD2B65">
        <w:rPr>
          <w:rFonts w:eastAsiaTheme="minorHAnsi"/>
        </w:rPr>
        <w:t xml:space="preserve">cache </w:t>
      </w:r>
      <w:r w:rsidR="007B7CBD">
        <w:rPr>
          <w:rFonts w:eastAsiaTheme="minorHAnsi"/>
        </w:rPr>
        <w:t>next to</w:t>
      </w:r>
      <w:r>
        <w:rPr>
          <w:rFonts w:eastAsiaTheme="minorHAnsi"/>
        </w:rPr>
        <w:t xml:space="preserve"> all the other object’s dat</w:t>
      </w:r>
      <w:r w:rsidR="00E23C34">
        <w:rPr>
          <w:rFonts w:eastAsiaTheme="minorHAnsi"/>
        </w:rPr>
        <w:t>a. This</w:t>
      </w:r>
      <w:r w:rsidR="001B43A9">
        <w:rPr>
          <w:rFonts w:eastAsiaTheme="minorHAnsi"/>
        </w:rPr>
        <w:t xml:space="preserve"> </w:t>
      </w:r>
      <w:r w:rsidR="00C94B53">
        <w:rPr>
          <w:rFonts w:eastAsiaTheme="minorHAnsi"/>
        </w:rPr>
        <w:t>storage is</w:t>
      </w:r>
      <w:r w:rsidR="00E23C34">
        <w:rPr>
          <w:rFonts w:eastAsiaTheme="minorHAnsi"/>
        </w:rPr>
        <w:t xml:space="preserve">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w:t>
      </w:r>
      <w:r w:rsidR="00C0353F">
        <w:rPr>
          <w:rFonts w:eastAsiaTheme="minorHAnsi"/>
        </w:rPr>
        <w:t>the data that the thread</w:t>
      </w:r>
      <w:r w:rsidR="000952F3">
        <w:rPr>
          <w:rFonts w:eastAsiaTheme="minorHAnsi"/>
        </w:rPr>
        <w:t xml:space="preserve"> wants to work on. </w:t>
      </w:r>
      <w:r>
        <w:rPr>
          <w:rFonts w:eastAsiaTheme="minorHAnsi"/>
        </w:rPr>
        <w:t xml:space="preserve">And when unneeded data is in </w:t>
      </w:r>
      <w:r w:rsidR="00A362B5">
        <w:rPr>
          <w:rFonts w:eastAsiaTheme="minorHAnsi"/>
        </w:rPr>
        <w:t xml:space="preserve">the </w:t>
      </w:r>
      <w:r>
        <w:rPr>
          <w:rFonts w:eastAsiaTheme="minorHAnsi"/>
        </w:rPr>
        <w:t xml:space="preserve">cache, the chance of </w:t>
      </w:r>
      <w:r w:rsidR="00DF243C">
        <w:rPr>
          <w:rFonts w:eastAsiaTheme="minorHAnsi"/>
        </w:rPr>
        <w:t>a cache miss</w:t>
      </w:r>
      <w:r>
        <w:rPr>
          <w:rFonts w:eastAsiaTheme="minorHAnsi"/>
        </w:rPr>
        <w:t xml:space="preserve"> increases</w:t>
      </w:r>
      <w:r w:rsidR="00B613EC">
        <w:rPr>
          <w:rFonts w:eastAsiaTheme="minorHAnsi"/>
        </w:rPr>
        <w:t xml:space="preserve">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Pr>
          <w:rFonts w:eastAsiaTheme="minorHAnsi"/>
        </w:rPr>
        <w:t>.</w:t>
      </w:r>
      <w:r w:rsidR="00275D26">
        <w:rPr>
          <w:rFonts w:eastAsiaTheme="minorHAnsi"/>
        </w:rPr>
        <w:t xml:space="preserve"> This</w:t>
      </w:r>
      <w:r w:rsidR="00CE0EC9">
        <w:rPr>
          <w:rFonts w:eastAsiaTheme="minorHAnsi"/>
        </w:rPr>
        <w:t xml:space="preserve"> cache usage</w:t>
      </w:r>
      <w:r w:rsidR="00275D26">
        <w:rPr>
          <w:rFonts w:eastAsiaTheme="minorHAnsi"/>
        </w:rPr>
        <w:t xml:space="preserve">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9" w:name="_Toc64913928"/>
      <w:r>
        <w:t xml:space="preserve">ECS </w:t>
      </w:r>
      <w:r w:rsidR="00AA7087">
        <w:t>Explained</w:t>
      </w:r>
      <w:bookmarkEnd w:id="149"/>
    </w:p>
    <w:p w14:paraId="57BB9ADE" w14:textId="68E74216" w:rsidR="00E20B4B" w:rsidRDefault="007667AE" w:rsidP="00906E52">
      <w:pPr>
        <w:spacing w:before="100" w:beforeAutospacing="1" w:after="100" w:afterAutospacing="1"/>
        <w:ind w:firstLine="360"/>
        <w:contextualSpacing/>
        <w:rPr>
          <w:rFonts w:eastAsiaTheme="minorHAnsi"/>
        </w:rPr>
      </w:pPr>
      <w:r>
        <w:rPr>
          <w:rFonts w:eastAsiaTheme="minorHAnsi"/>
        </w:rPr>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D4153">
        <w:rPr>
          <w:rFonts w:eastAsiaTheme="minorHAnsi"/>
        </w:rPr>
        <w:t xml:space="preserve"> there are no</w:t>
      </w:r>
      <w:r w:rsidR="00E20B4B">
        <w:rPr>
          <w:rFonts w:eastAsiaTheme="minorHAnsi"/>
        </w:rPr>
        <w:t xml:space="preserve"> hierarchy levels – </w:t>
      </w:r>
      <w:r w:rsidR="00ED4153">
        <w:rPr>
          <w:rFonts w:eastAsiaTheme="minorHAnsi"/>
        </w:rPr>
        <w:t>instead</w:t>
      </w:r>
      <w:r w:rsidR="00FE2D3B">
        <w:rPr>
          <w:rFonts w:eastAsiaTheme="minorHAnsi"/>
        </w:rPr>
        <w:t>,</w:t>
      </w:r>
      <w:r w:rsidR="00ED4153">
        <w:rPr>
          <w:rFonts w:eastAsiaTheme="minorHAnsi"/>
        </w:rPr>
        <w:t xml:space="preserve"> there are </w:t>
      </w:r>
      <w:r w:rsidR="00E20B4B">
        <w:rPr>
          <w:rFonts w:eastAsiaTheme="minorHAnsi"/>
        </w:rPr>
        <w:t>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980373">
        <w:rPr>
          <w:rFonts w:eastAsiaTheme="minorHAnsi"/>
        </w:rPr>
        <w:t>simply</w:t>
      </w:r>
      <w:r w:rsidR="002E6BDE">
        <w:rPr>
          <w:rFonts w:eastAsiaTheme="minorHAnsi"/>
        </w:rPr>
        <w:t xml:space="preserve">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w:t>
      </w:r>
      <w:r w:rsidR="00DF243C">
        <w:rPr>
          <w:rFonts w:eastAsiaTheme="minorHAnsi"/>
        </w:rPr>
        <w:t>,</w:t>
      </w:r>
      <w:r w:rsidR="00E20B4B">
        <w:rPr>
          <w:rFonts w:eastAsiaTheme="minorHAnsi"/>
        </w:rPr>
        <w:t xml:space="preserve"> which has some combination of specified </w:t>
      </w:r>
      <w:r w:rsidR="00E20B4B">
        <w:rPr>
          <w:rFonts w:eastAsiaTheme="minorHAnsi"/>
        </w:rPr>
        <w:lastRenderedPageBreak/>
        <w:t xml:space="preserve">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381A">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F4453C" w:rsidRPr="00F4453C">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269E2523" w:rsidR="00E20B4B" w:rsidRPr="00D0790D" w:rsidRDefault="00E20B4B" w:rsidP="00906E52">
      <w:pPr>
        <w:pStyle w:val="Caption"/>
        <w:spacing w:before="100" w:beforeAutospacing="1" w:after="100" w:afterAutospacing="1"/>
        <w:ind w:firstLine="360"/>
        <w:contextualSpacing/>
        <w:jc w:val="center"/>
        <w:rPr>
          <w:b w:val="0"/>
        </w:rPr>
      </w:pPr>
      <w:bookmarkStart w:id="150" w:name="_Toc64914338"/>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5C0A6F">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381A">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F4453C" w:rsidRPr="00F4453C">
        <w:rPr>
          <w:b w:val="0"/>
          <w:noProof/>
        </w:rPr>
        <w:t>[26]</w:t>
      </w:r>
      <w:bookmarkEnd w:id="150"/>
      <w:r w:rsidR="00B613EC">
        <w:rPr>
          <w:b w:val="0"/>
        </w:rPr>
        <w:fldChar w:fldCharType="end"/>
      </w:r>
    </w:p>
    <w:p w14:paraId="67546788" w14:textId="7955DCEB"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w:t>
      </w:r>
      <w:r w:rsidR="0040499D">
        <w:rPr>
          <w:rFonts w:eastAsiaTheme="minorHAnsi"/>
        </w:rPr>
        <w:t>seen</w:t>
      </w:r>
      <w:bookmarkStart w:id="151" w:name="_GoBack"/>
      <w:bookmarkEnd w:id="151"/>
      <w:r>
        <w:rPr>
          <w:rFonts w:eastAsiaTheme="minorHAnsi"/>
        </w:rPr>
        <w:t xml:space="preserve">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043E38">
        <w:rPr>
          <w:rFonts w:eastAsiaTheme="minorHAnsi"/>
        </w:rPr>
        <w:t>. By separating</w:t>
      </w:r>
      <w:r w:rsidR="00E20B4B">
        <w:rPr>
          <w:rFonts w:eastAsiaTheme="minorHAnsi"/>
        </w:rPr>
        <w:t xml:space="preserve"> code dependenci</w:t>
      </w:r>
      <w:r w:rsidR="00043E38">
        <w:rPr>
          <w:rFonts w:eastAsiaTheme="minorHAnsi"/>
        </w:rPr>
        <w:t xml:space="preserve">es, </w:t>
      </w:r>
      <w:r w:rsidR="00C412AB">
        <w:rPr>
          <w:rFonts w:eastAsiaTheme="minorHAnsi"/>
        </w:rPr>
        <w:t xml:space="preserve">it </w:t>
      </w:r>
      <w:r w:rsidR="00043E38">
        <w:rPr>
          <w:rFonts w:eastAsiaTheme="minorHAnsi"/>
        </w:rPr>
        <w:t xml:space="preserve">is </w:t>
      </w:r>
      <w:r w:rsidR="00C412AB">
        <w:rPr>
          <w:rFonts w:eastAsiaTheme="minorHAnsi"/>
        </w:rPr>
        <w:t xml:space="preserve">simple to add new Systems or Entities without </w:t>
      </w:r>
      <w:r w:rsidR="00DF243C">
        <w:rPr>
          <w:rFonts w:eastAsiaTheme="minorHAnsi"/>
        </w:rPr>
        <w:t>tweaking</w:t>
      </w:r>
      <w:r w:rsidR="00BA3778">
        <w:rPr>
          <w:rFonts w:eastAsiaTheme="minorHAnsi"/>
        </w:rPr>
        <w:t xml:space="preserve"> anything else in code – a </w:t>
      </w:r>
      <w:r w:rsidR="006F2AB6">
        <w:rPr>
          <w:rFonts w:eastAsiaTheme="minorHAnsi"/>
        </w:rPr>
        <w:t xml:space="preserve">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381A">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F4453C" w:rsidRPr="00F4453C">
        <w:rPr>
          <w:rFonts w:eastAsiaTheme="minorHAnsi"/>
          <w:noProof/>
        </w:rPr>
        <w:t>[27]</w:t>
      </w:r>
      <w:r w:rsidR="00B613EC">
        <w:rPr>
          <w:rFonts w:eastAsiaTheme="minorHAnsi"/>
        </w:rPr>
        <w:fldChar w:fldCharType="end"/>
      </w:r>
      <w:r w:rsidR="00B613EC">
        <w:rPr>
          <w:rFonts w:eastAsiaTheme="minorHAnsi"/>
        </w:rPr>
        <w:t>.</w:t>
      </w:r>
    </w:p>
    <w:p w14:paraId="1C4449AE" w14:textId="058E4AAF" w:rsidR="002102AA" w:rsidRDefault="00A83F49" w:rsidP="00906E52">
      <w:pPr>
        <w:spacing w:before="100" w:beforeAutospacing="1" w:after="100" w:afterAutospacing="1"/>
        <w:ind w:firstLine="360"/>
        <w:contextualSpacing/>
        <w:rPr>
          <w:rFonts w:eastAsiaTheme="minorHAnsi"/>
        </w:rPr>
      </w:pPr>
      <w:r>
        <w:rPr>
          <w:rFonts w:eastAsiaTheme="minorHAnsi"/>
        </w:rPr>
        <w:lastRenderedPageBreak/>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because it happens in the background.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DF243C">
        <w:rPr>
          <w:rFonts w:eastAsiaTheme="minorHAnsi"/>
        </w:rPr>
        <w:t>,</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DF243C">
        <w:rPr>
          <w:rFonts w:eastAsiaTheme="minorHAnsi"/>
        </w:rPr>
        <w:t>F</w:t>
      </w:r>
      <w:r w:rsidR="000A4459">
        <w:rPr>
          <w:rFonts w:eastAsiaTheme="minorHAnsi"/>
        </w:rPr>
        <w:t>or</w:t>
      </w:r>
      <w:r w:rsidR="005275B7">
        <w:rPr>
          <w:rFonts w:eastAsiaTheme="minorHAnsi"/>
        </w:rPr>
        <w:t xml:space="preserve"> example, the Render System</w:t>
      </w:r>
      <w:r w:rsidR="000A4459">
        <w:rPr>
          <w:rFonts w:eastAsiaTheme="minorHAnsi"/>
        </w:rPr>
        <w:t xml:space="preserve"> only need</w:t>
      </w:r>
      <w:r w:rsidR="005275B7">
        <w:rPr>
          <w:rFonts w:eastAsiaTheme="minorHAnsi"/>
        </w:rPr>
        <w:t>s</w:t>
      </w:r>
      <w:r w:rsidR="000A4459">
        <w:rPr>
          <w:rFonts w:eastAsiaTheme="minorHAnsi"/>
        </w:rPr>
        <w:t xml:space="preserve">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w:t>
      </w:r>
      <w:r w:rsidR="007E3064">
        <w:rPr>
          <w:rFonts w:eastAsiaTheme="minorHAnsi"/>
        </w:rPr>
        <w:t xml:space="preserve"> that Entity being worked on. Now</w:t>
      </w:r>
      <w:r w:rsidR="00A32C84">
        <w:rPr>
          <w:rFonts w:eastAsiaTheme="minorHAnsi"/>
        </w:rPr>
        <w:t xml:space="preserve">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his</w:t>
      </w:r>
      <w:r w:rsidR="007E3064">
        <w:rPr>
          <w:rFonts w:eastAsiaTheme="minorHAnsi"/>
        </w:rPr>
        <w:t xml:space="preserve"> usage of cache</w:t>
      </w:r>
      <w:r w:rsidR="00657545">
        <w:rPr>
          <w:rFonts w:eastAsiaTheme="minorHAnsi"/>
        </w:rPr>
        <w:t xml:space="preserve">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1B05FF">
        <w:rPr>
          <w:rFonts w:eastAsiaTheme="minorHAnsi"/>
        </w:rPr>
        <w:fldChar w:fldCharType="separate"/>
      </w:r>
      <w:r w:rsidR="009D4E9B" w:rsidRPr="009D4E9B">
        <w:rPr>
          <w:rFonts w:eastAsiaTheme="minorHAnsi"/>
          <w:noProof/>
        </w:rPr>
        <w:t>[9]</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2" w:name="_Toc64913929"/>
      <w:r>
        <w:t>SPECS Framework</w:t>
      </w:r>
      <w:bookmarkEnd w:id="152"/>
    </w:p>
    <w:p w14:paraId="310DF7DF" w14:textId="438EF320"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381A">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F4453C" w:rsidRPr="00F4453C">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w:t>
      </w:r>
      <w:r w:rsidR="00DF243C">
        <w:t>code framework</w:t>
      </w:r>
      <w:r w:rsidR="00B4175B">
        <w:t xml:space="preserve"> to create Entities, Components, and </w:t>
      </w:r>
      <w:r w:rsidR="00A84FFE">
        <w:t xml:space="preserve">Systems and set up the ECS architecture. </w:t>
      </w:r>
    </w:p>
    <w:p w14:paraId="6EB6DABD" w14:textId="6E28DB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w:t>
      </w:r>
      <w:r w:rsidR="00C0308E">
        <w:lastRenderedPageBreak/>
        <w:t>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rsidR="00C0308E">
        <w:t xml:space="preserve">. </w:t>
      </w:r>
    </w:p>
    <w:p w14:paraId="41DC3151" w14:textId="3F47AD0A" w:rsidR="00923DF6" w:rsidRDefault="00C0308E" w:rsidP="00906E52">
      <w:pPr>
        <w:spacing w:before="100" w:beforeAutospacing="1" w:after="100" w:afterAutospacing="1"/>
        <w:ind w:firstLine="360"/>
        <w:contextualSpacing/>
      </w:pPr>
      <w:r>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w:t>
      </w:r>
      <w:r w:rsidR="00DF243C">
        <w:t>run in parallel</w:t>
      </w:r>
      <w:r>
        <w:t xml:space="preserve">. Only one </w:t>
      </w:r>
      <w:r w:rsidR="00BA7926">
        <w:t>System may be acc</w:t>
      </w:r>
      <w:r w:rsidR="00DF243C">
        <w:t xml:space="preserve">essing and writing to data at one </w:t>
      </w:r>
      <w:r w:rsidR="00BA7926">
        <w:t>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w:t>
      </w:r>
      <w:r w:rsidR="00DF243C">
        <w:t>,</w:t>
      </w:r>
      <w:r w:rsidR="009B68A5">
        <w:t xml:space="preserve">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w:t>
      </w:r>
      <w:r w:rsidR="00DF243C">
        <w:t>However, SPECS</w:t>
      </w:r>
      <w:r w:rsidR="009B68A5">
        <w:t xml:space="preserve">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rsidR="00C55F98">
        <w:t xml:space="preserve">. </w:t>
      </w:r>
    </w:p>
    <w:p w14:paraId="0E973C4A" w14:textId="43F4F87E"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1C6A991" w:rsidR="006B0300" w:rsidRPr="007462F9" w:rsidRDefault="009D51F0" w:rsidP="00906E52">
      <w:pPr>
        <w:spacing w:before="100" w:beforeAutospacing="1" w:after="100" w:afterAutospacing="1"/>
        <w:ind w:firstLine="360"/>
        <w:contextualSpacing/>
      </w:pPr>
      <w:r>
        <w:lastRenderedPageBreak/>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w:t>
      </w:r>
      <w:r w:rsidR="0092761A">
        <w:t>ible and maintainable. Also</w:t>
      </w:r>
      <w:r w:rsidR="00B946C4">
        <w:t>, SPECS</w:t>
      </w:r>
      <w:r>
        <w:t xml:space="preserve"> makes for highly performant code by 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F4453C" w:rsidRPr="00F4453C">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3" w:name="_Toc64913930"/>
      <w:r>
        <w:t>ECS Overall</w:t>
      </w:r>
      <w:bookmarkEnd w:id="153"/>
    </w:p>
    <w:p w14:paraId="07094318" w14:textId="37F6A175"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 xml:space="preserve">lanning ahead when coding in ECS is </w:t>
      </w:r>
      <w:r w:rsidR="00DF243C">
        <w:t>necessar</w:t>
      </w:r>
      <w:r w:rsidR="005B1E35">
        <w:t>y;</w:t>
      </w:r>
      <w:r w:rsidR="005275B7">
        <w:t xml:space="preserve"> one must know what Systems</w:t>
      </w:r>
      <w:r w:rsidR="005B1E35">
        <w:t xml:space="preserve">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1E4334">
        <w:t>. Planning</w:t>
      </w:r>
      <w:r w:rsidR="00623B09">
        <w:t xml:space="preserve">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w:t>
      </w:r>
      <w:r w:rsidR="00DF243C">
        <w:t>excellent</w:t>
      </w:r>
      <w:r w:rsidR="00541579">
        <w:t xml:space="preserv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4" w:name="_Toc64913931"/>
      <w:r>
        <w:t>Rust</w:t>
      </w:r>
      <w:bookmarkEnd w:id="154"/>
    </w:p>
    <w:p w14:paraId="7E9837BC" w14:textId="164B6868"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w:t>
      </w:r>
      <w:r w:rsidR="00293A03">
        <w:lastRenderedPageBreak/>
        <w:t>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F4453C" w:rsidRPr="00F4453C">
        <w:rPr>
          <w:noProof/>
        </w:rPr>
        <w:t>[28]</w:t>
      </w:r>
      <w:r w:rsidR="00C93219">
        <w:fldChar w:fldCharType="end"/>
      </w:r>
      <w:r w:rsidR="00CE52F6">
        <w:t xml:space="preserve">. </w:t>
      </w:r>
      <w:r w:rsidR="005275B7">
        <w:t xml:space="preserve">Rust </w:t>
      </w:r>
      <w:r w:rsidR="00E01B93">
        <w:t>guarante</w:t>
      </w:r>
      <w:r w:rsidR="007E7D61">
        <w:t>e</w:t>
      </w:r>
      <w:r w:rsidR="005275B7">
        <w:t>s</w:t>
      </w:r>
      <w:r w:rsidR="007E7D61">
        <w:t xml:space="preserve"> that a program will be memory-</w:t>
      </w:r>
      <w:r w:rsidR="00E01B93">
        <w:t>safe, with no invalid data accesses</w:t>
      </w:r>
      <w:r w:rsidR="00534F17">
        <w:t>, while remaining</w:t>
      </w:r>
      <w:r w:rsidR="00980373">
        <w:t xml:space="preserve"> a</w:t>
      </w:r>
      <w:r w:rsidR="00E01B93">
        <w:t xml:space="preserve">s fast as other </w:t>
      </w:r>
      <w:r w:rsidR="00534F17">
        <w:t xml:space="preserve">popular </w:t>
      </w:r>
      <w:r w:rsidR="00E01B93">
        <w:t>programming languages</w:t>
      </w:r>
      <w:r w:rsidR="001B05FF">
        <w:t xml:space="preserve">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w:t>
      </w:r>
      <w:r w:rsidR="00387605">
        <w:t xml:space="preserve"> </w:t>
      </w:r>
      <w:r w:rsidR="00DF243C">
        <w:t>access level</w:t>
      </w:r>
      <w:r w:rsidR="003305EA">
        <w:t xml:space="preserve">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level memory</w:t>
      </w:r>
      <w:r w:rsidR="00DF243C">
        <w:t>,</w:t>
      </w:r>
      <w:r w:rsidR="00137C6E">
        <w:t xml:space="preserve">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5275B7">
        <w:t>, and it</w:t>
      </w:r>
      <w:r w:rsidR="009F544D">
        <w:t xml:space="preserve"> </w:t>
      </w:r>
      <w:r w:rsidR="0000339F">
        <w:t xml:space="preserve">still </w:t>
      </w:r>
      <w:r w:rsidR="009F544D">
        <w:t>guarantee</w:t>
      </w:r>
      <w:r w:rsidR="005275B7">
        <w:t>s</w:t>
      </w:r>
      <w:r w:rsidR="00101DF6">
        <w:t xml:space="preserve"> memory safe</w:t>
      </w:r>
      <w:r w:rsidR="009F544D">
        <w:t>ty</w:t>
      </w:r>
      <w:r w:rsidR="00101DF6">
        <w:t>.</w:t>
      </w:r>
      <w:r w:rsidR="002D3A1B">
        <w:t xml:space="preserve"> </w:t>
      </w:r>
      <w:r w:rsidR="002134EF">
        <w:t>So,</w:t>
      </w:r>
      <w:r w:rsidR="00B130FB">
        <w:t xml:space="preserve"> Rust provides control, is fast, and protects against memory issues such as data races and dangling pointers</w:t>
      </w:r>
      <w:r w:rsidR="001B05FF">
        <w:t xml:space="preserve">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434DB587"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no longer being used during runtime. Other languages make the programmer manually allocate and then free memory. Rust takes neither approach; it instead has something called a “borrow checker.” At compile time, the Rust borrow checker will check that all </w:t>
      </w:r>
      <w:r w:rsidR="00DF243C">
        <w:t>data access</w:t>
      </w:r>
      <w:r w:rsidR="001B05FF">
        <w:t xml:space="preserve"> is legal and valid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5" w:name="_Toc64913932"/>
      <w:r>
        <w:lastRenderedPageBreak/>
        <w:t xml:space="preserve">Safe Rust </w:t>
      </w:r>
      <w:r w:rsidR="008D4827">
        <w:t>and</w:t>
      </w:r>
      <w:r w:rsidR="0094234E">
        <w:t xml:space="preserve"> Unsafe Rust</w:t>
      </w:r>
      <w:bookmarkEnd w:id="155"/>
    </w:p>
    <w:p w14:paraId="34B986C3" w14:textId="3F3B45A7" w:rsidR="00207A69" w:rsidRDefault="00786F8D" w:rsidP="00906E52">
      <w:pPr>
        <w:spacing w:before="100" w:beforeAutospacing="1" w:after="100" w:afterAutospacing="1"/>
        <w:ind w:firstLine="360"/>
        <w:contextualSpacing/>
      </w:pPr>
      <w:r>
        <w:t xml:space="preserve">Before </w:t>
      </w:r>
      <w:r w:rsidR="00DF243C">
        <w:t>discussing</w:t>
      </w:r>
      <w:r>
        <w:t xml:space="preserve"> </w:t>
      </w:r>
      <w:r w:rsidR="00660B04">
        <w:t>what</w:t>
      </w:r>
      <w:r w:rsidR="00600332">
        <w:t xml:space="preserve"> specific features make</w:t>
      </w:r>
      <w:r w:rsidR="00660B04">
        <w:t xml:space="preserve"> Rust a “safe” programming language, it is important to know that there is an “unsafe” side of Rust</w:t>
      </w:r>
      <w:r w:rsidR="00C9019F">
        <w:t>, like C++</w:t>
      </w:r>
      <w:r w:rsidR="00DF243C">
        <w:t xml:space="preserve">. By safe, </w:t>
      </w:r>
      <w:r w:rsidR="00660B04">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19381A">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F4453C" w:rsidRPr="00F4453C">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xml:space="preserve">. </w:t>
      </w:r>
      <w:r w:rsidR="005275B7">
        <w:t xml:space="preserve">These features are </w:t>
      </w:r>
      <w:r w:rsidR="00A95D72">
        <w:t>discussed</w:t>
      </w:r>
      <w:r w:rsidR="005275B7">
        <w:t xml:space="preserve"> in this chapter now</w:t>
      </w:r>
      <w:r w:rsidR="003B79B6">
        <w:t>.</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6" w:name="_Toc64913933"/>
      <w:r>
        <w:t>Ownership</w:t>
      </w:r>
      <w:bookmarkEnd w:id="156"/>
    </w:p>
    <w:p w14:paraId="2C6AB250" w14:textId="77724DF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F4453C" w:rsidRPr="00F4453C">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7" w:name="_Toc64913934"/>
      <w:r>
        <w:lastRenderedPageBreak/>
        <w:t>Borrowing</w:t>
      </w:r>
      <w:bookmarkEnd w:id="157"/>
    </w:p>
    <w:p w14:paraId="03FC6881" w14:textId="018B931A"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rsidR="00E667EA">
        <w:t>borrow checker</w:t>
      </w:r>
      <w:r>
        <w:t xml:space="preserve"> statically guarantee</w:t>
      </w:r>
      <w:r w:rsidR="00E667EA">
        <w:t>s</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F4453C" w:rsidRPr="00F4453C">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6B688EB6" w:rsidR="002702E2" w:rsidRDefault="00587F96" w:rsidP="00B47D45">
      <w:pPr>
        <w:pStyle w:val="ListParagraph"/>
        <w:numPr>
          <w:ilvl w:val="0"/>
          <w:numId w:val="4"/>
        </w:numPr>
        <w:spacing w:before="100" w:beforeAutospacing="1" w:after="100" w:afterAutospacing="1"/>
        <w:ind w:left="1440"/>
      </w:pPr>
      <w:r>
        <w:t>One</w:t>
      </w:r>
      <w:r w:rsidR="00DB0B18" w:rsidRPr="00DB0B18">
        <w:t xml:space="preserve">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8" w:name="_Ref49697517"/>
      <w:r>
        <w:t>E</w:t>
      </w:r>
      <w:r w:rsidR="00DB0B18" w:rsidRPr="00DB0B18">
        <w:t>xactly</w:t>
      </w:r>
      <w:r w:rsidR="00325F3B">
        <w:t xml:space="preserve"> one mutable reference</w:t>
      </w:r>
      <w:bookmarkEnd w:id="158"/>
    </w:p>
    <w:p w14:paraId="0B00617D" w14:textId="391F4F2F"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 xml:space="preserve">although there can be more than one pointer to a resource, only one can </w:t>
      </w:r>
      <w:r w:rsidR="00DF243C">
        <w:t>access and change</w:t>
      </w:r>
      <w:r w:rsidR="00E7034A">
        <w:t xml:space="preserve">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A95370">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rPr>
          <w:rFonts w:eastAsiaTheme="minorHAnsi"/>
          <w:szCs w:val="24"/>
        </w:rPr>
        <w:fldChar w:fldCharType="separate"/>
      </w:r>
      <w:r w:rsidR="009D4E9B" w:rsidRPr="009D4E9B">
        <w:rPr>
          <w:rFonts w:eastAsiaTheme="minorHAnsi"/>
          <w:noProof/>
          <w:szCs w:val="24"/>
        </w:rPr>
        <w:t>[12]</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9" w:name="_Toc64913935"/>
      <w:r>
        <w:t>Lifetimes</w:t>
      </w:r>
      <w:bookmarkEnd w:id="159"/>
    </w:p>
    <w:p w14:paraId="1C1EEF78" w14:textId="161CBD24"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F4453C" w:rsidRPr="00F4453C">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w:t>
      </w:r>
      <w:r w:rsidR="00DF243C">
        <w:t>,</w:t>
      </w:r>
      <w:r w:rsidR="00CD4697">
        <w:t xml:space="preserve">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w:t>
      </w:r>
      <w:r w:rsidR="00FE2D3B">
        <w:t>’</w:t>
      </w:r>
      <w:r w:rsidR="00CD4697">
        <w:t>s L</w:t>
      </w:r>
      <w:r w:rsidR="00925A08">
        <w:t>ifetime in many common circumstances</w:t>
      </w:r>
      <w:r w:rsidR="001B05FF">
        <w:t xml:space="preserve"> </w:t>
      </w:r>
      <w:r w:rsidR="001B05FF">
        <w:fldChar w:fldCharType="begin" w:fldLock="1"/>
      </w:r>
      <w:r w:rsidR="0019381A">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F4453C" w:rsidRPr="00F4453C">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needs to be because, otherwise, it could be reference</w:t>
      </w:r>
      <w:r w:rsidR="009B3CE8">
        <w:t>d</w:t>
      </w:r>
      <w:r w:rsidR="009F68A3">
        <w:t xml:space="preserve"> by accident and cause </w:t>
      </w:r>
      <w:r w:rsidR="0097287B">
        <w:t xml:space="preserve">a dangling reference, which is </w:t>
      </w:r>
      <w:r w:rsidR="00DE6BF1">
        <w:t xml:space="preserve">a </w:t>
      </w:r>
      <w:r w:rsidR="0097287B">
        <w:t xml:space="preserve">reference to </w:t>
      </w:r>
      <w:r w:rsidR="0031595F">
        <w:t xml:space="preserve">unintended data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60" w:name="_Toc64913936"/>
      <w:r>
        <w:t>Testing</w:t>
      </w:r>
      <w:bookmarkEnd w:id="160"/>
    </w:p>
    <w:p w14:paraId="66767066" w14:textId="40A68295"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E667EA">
        <w:t xml:space="preserve">Rust tests </w:t>
      </w:r>
      <w:r w:rsidR="006A2EB8">
        <w:t>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F4453C" w:rsidRPr="00F4453C">
        <w:rPr>
          <w:noProof/>
        </w:rPr>
        <w:t>[28]</w:t>
      </w:r>
      <w:r w:rsidR="0017182E">
        <w:fldChar w:fldCharType="end"/>
      </w:r>
      <w:r w:rsidR="00927079">
        <w:t>.</w:t>
      </w:r>
    </w:p>
    <w:p w14:paraId="6CBB66D8" w14:textId="1CBFE7B8"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F4453C" w:rsidRPr="00F4453C">
        <w:rPr>
          <w:noProof/>
        </w:rPr>
        <w:t>[28]</w:t>
      </w:r>
      <w:r w:rsidR="00B97793">
        <w:fldChar w:fldCharType="end"/>
      </w:r>
      <w:r w:rsidR="00B97793">
        <w:t xml:space="preserve">. </w:t>
      </w:r>
    </w:p>
    <w:p w14:paraId="39819598" w14:textId="3E026900"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use</w:t>
      </w:r>
      <w:r w:rsidR="00E667EA">
        <w:t>s</w:t>
      </w:r>
      <w:r w:rsidR="00A54D33">
        <w:t xml:space="preserve"> code </w:t>
      </w:r>
      <w:r w:rsidR="00C157A6">
        <w:t xml:space="preserve">in a project </w:t>
      </w:r>
      <w:r w:rsidR="00A54D33">
        <w:t xml:space="preserve">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ecessary because, although</w:t>
      </w:r>
      <w:r w:rsidR="00897F2F">
        <w:t xml:space="preserve"> </w:t>
      </w:r>
      <w:r w:rsidR="00897F2F">
        <w:lastRenderedPageBreak/>
        <w:t>all</w:t>
      </w:r>
      <w:r w:rsidR="00A54D33">
        <w:t xml:space="preserve"> unit tests may pass, </w:t>
      </w:r>
      <w:r w:rsidR="00DF243C">
        <w:t>integrating</w:t>
      </w:r>
      <w:r w:rsidR="00897F2F">
        <w:t xml:space="preserve">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F4453C" w:rsidRPr="00F4453C">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61" w:name="_Toc64913937"/>
      <w:r>
        <w:t>Crates</w:t>
      </w:r>
      <w:bookmarkEnd w:id="161"/>
    </w:p>
    <w:p w14:paraId="1D9437C2" w14:textId="475001C6" w:rsidR="00FE18C2" w:rsidRDefault="002E09A2" w:rsidP="00906E52">
      <w:pPr>
        <w:spacing w:before="100" w:beforeAutospacing="1" w:after="100" w:afterAutospacing="1"/>
        <w:ind w:firstLine="360"/>
        <w:contextualSpacing/>
      </w:pPr>
      <w:r>
        <w:t xml:space="preserve">Crates are essentially </w:t>
      </w:r>
      <w:r w:rsidR="00FE18C2">
        <w:t>libraries added to a Rust project for additional functionality</w:t>
      </w:r>
      <w:r>
        <w:t xml:space="preserve"> written by public users</w:t>
      </w:r>
      <w:r w:rsidR="00FE18C2">
        <w:t>.</w:t>
      </w:r>
      <w:r>
        <w:t xml:space="preserve"> Crates do not come pre-packaged when Rust is installed on a machine</w:t>
      </w:r>
      <w:r w:rsidR="00DF243C">
        <w:t>;</w:t>
      </w:r>
      <w:r>
        <w:t xml:space="preserve"> they must be manually installed</w:t>
      </w:r>
      <w:r w:rsidR="001B05FF">
        <w:t xml:space="preserve"> </w:t>
      </w:r>
      <w:r w:rsidR="001B05FF">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F4453C" w:rsidRPr="00F4453C">
        <w:rPr>
          <w:noProof/>
        </w:rPr>
        <w:t>[28]</w:t>
      </w:r>
      <w:r w:rsidR="001B05FF">
        <w:fldChar w:fldCharType="end"/>
      </w:r>
      <w:r>
        <w:t xml:space="preserve">. </w:t>
      </w:r>
      <w:r w:rsidR="009507C5">
        <w:t xml:space="preserve">In this thesis, </w:t>
      </w:r>
      <w:r w:rsidR="00FE18C2">
        <w:t>multiple crates</w:t>
      </w:r>
      <w:r w:rsidR="009507C5">
        <w:t xml:space="preserve"> are used</w:t>
      </w:r>
      <w:r w:rsidR="00FE18C2">
        <w:t xml:space="preserve"> to code the final result, but the most notable crate is SPECS, </w:t>
      </w:r>
      <w:r w:rsidR="008B3D6F">
        <w:t xml:space="preserve">a framework to easily </w:t>
      </w:r>
      <w:r w:rsidR="00953AB6">
        <w:t>program</w:t>
      </w:r>
      <w:r w:rsidR="00FE18C2">
        <w:t xml:space="preserve"> the ECS design in Rust.</w:t>
      </w:r>
    </w:p>
    <w:p w14:paraId="267545A3" w14:textId="4DE80BD3"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381A">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F4453C" w:rsidRPr="00F4453C">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2" w:name="_Toc64913938"/>
      <w:r>
        <w:t>Rust Overall</w:t>
      </w:r>
      <w:bookmarkEnd w:id="162"/>
    </w:p>
    <w:p w14:paraId="70454518" w14:textId="27EE08CC"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 xml:space="preserve">does not need to be concerned with </w:t>
      </w:r>
      <w:r w:rsidR="00DF243C">
        <w:t>memory issues</w:t>
      </w:r>
      <w:r w:rsidR="00F41C2A">
        <w:t xml:space="preserve">. </w:t>
      </w:r>
      <w:r w:rsidR="00DF243C">
        <w:t>Simultaneously</w:t>
      </w:r>
      <w:r w:rsidR="00F41C2A">
        <w:t>,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477230">
        <w:fldChar w:fldCharType="separate"/>
      </w:r>
      <w:r w:rsidR="009D4E9B" w:rsidRPr="009D4E9B">
        <w:rPr>
          <w:noProof/>
        </w:rPr>
        <w:t>[12]</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0519F1">
        <w:t>However,</w:t>
      </w:r>
      <w:r w:rsidR="00FA4E2B">
        <w:t xml:space="preserve">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3" w:name="_Toc64913939"/>
      <w:r>
        <w:t>FlightGear</w:t>
      </w:r>
      <w:bookmarkEnd w:id="163"/>
    </w:p>
    <w:p w14:paraId="441CB08A" w14:textId="70F665A9"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A95370">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6]","plainTextFormattedCitation":"[6]","previouslyFormattedCitation":"[6]"},"properties":{"noteIndex":0},"schema":"https://github.com/citation-style-language/schema/raw/master/csl-citation.json"}</w:instrText>
      </w:r>
      <w:r w:rsidR="00477230">
        <w:fldChar w:fldCharType="separate"/>
      </w:r>
      <w:r w:rsidR="009D4E9B" w:rsidRPr="009D4E9B">
        <w:rPr>
          <w:noProof/>
        </w:rPr>
        <w:t>[6]</w:t>
      </w:r>
      <w:r w:rsidR="00477230">
        <w:fldChar w:fldCharType="end"/>
      </w:r>
      <w:r w:rsidR="008475BC">
        <w:t>.</w:t>
      </w:r>
    </w:p>
    <w:p w14:paraId="110A6DCD" w14:textId="1B930AFF" w:rsidR="00F907B0" w:rsidRDefault="00DF243C" w:rsidP="00906E52">
      <w:pPr>
        <w:spacing w:before="100" w:beforeAutospacing="1" w:after="100" w:afterAutospacing="1"/>
        <w:ind w:firstLine="360"/>
        <w:contextualSpacing/>
      </w:pPr>
      <w:r>
        <w:t>Although it has its own built-in FDM, FlightGear</w:t>
      </w:r>
      <w:r w:rsidR="00916F27">
        <w:t xml:space="preserve"> is</w:t>
      </w:r>
      <w:r w:rsidR="001756F3">
        <w:t xml:space="preserve"> easily configurable to </w:t>
      </w:r>
      <w:r w:rsidR="00450C18">
        <w:t>use an external, custom FDM instead</w:t>
      </w:r>
      <w:r w:rsidR="001756F3">
        <w:t>.</w:t>
      </w:r>
      <w:r w:rsidR="00320127">
        <w:t xml:space="preserve"> FlightGear</w:t>
      </w:r>
      <w:r w:rsidR="003748A3">
        <w:t xml:space="preserve"> </w:t>
      </w:r>
      <w:r w:rsidR="00543CAE">
        <w:t>can be configured to be</w:t>
      </w:r>
      <w:r w:rsidR="003E33FB">
        <w:t xml:space="preserve"> interfaced or communicated with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F96D88">
        <w:t xml:space="preserve">hese packets of data are </w:t>
      </w:r>
      <w:r w:rsidR="003748A3">
        <w:t>sent</w:t>
      </w:r>
      <w:r w:rsidR="000D1AFE">
        <w:t xml:space="preserve"> from</w:t>
      </w:r>
      <w:r w:rsidR="00FE709E">
        <w:t xml:space="preserve"> the</w:t>
      </w:r>
      <w:r w:rsidR="000D1AFE">
        <w:t xml:space="preserve"> </w:t>
      </w:r>
      <w:r w:rsidR="00F016BC">
        <w:t>ECS patterned</w:t>
      </w:r>
      <w:r w:rsidR="00454A6A">
        <w:t xml:space="preserve"> </w:t>
      </w:r>
      <w:r w:rsidR="00204039">
        <w:t xml:space="preserve">Rust </w:t>
      </w:r>
      <w:r w:rsidR="004E3D49">
        <w:t xml:space="preserve">flight simulator </w:t>
      </w:r>
      <w:r w:rsidR="00204039">
        <w:t xml:space="preserve">application </w:t>
      </w:r>
      <w:r w:rsidR="003748A3">
        <w:t>to FlightGear</w:t>
      </w:r>
      <w:r w:rsidR="00450C18">
        <w:t>. T</w:t>
      </w:r>
      <w:r w:rsidR="000D1AFE">
        <w:t>he pack</w:t>
      </w:r>
      <w:r w:rsidR="00F96D88">
        <w:t>ets</w:t>
      </w:r>
      <w:r w:rsidR="000D1AFE">
        <w:t xml:space="preserve"> </w:t>
      </w:r>
      <w:r w:rsidR="003748A3">
        <w:t xml:space="preserve">contain </w:t>
      </w:r>
      <w:r w:rsidR="00F75D84">
        <w:rPr>
          <w:rFonts w:eastAsiaTheme="minorHAnsi"/>
          <w:szCs w:val="24"/>
        </w:rPr>
        <w:t>the position</w:t>
      </w:r>
      <w:r>
        <w:rPr>
          <w:rFonts w:eastAsiaTheme="minorHAnsi"/>
          <w:szCs w:val="24"/>
        </w:rPr>
        <w:t xml:space="preserve"> as geodetic coordinates</w:t>
      </w:r>
      <w:r w:rsidR="00F75D84">
        <w:rPr>
          <w:rFonts w:eastAsiaTheme="minorHAnsi"/>
          <w:szCs w:val="24"/>
        </w:rPr>
        <w:t xml:space="preserve"> and orientation</w:t>
      </w:r>
      <w:r>
        <w:rPr>
          <w:rFonts w:eastAsiaTheme="minorHAnsi"/>
          <w:szCs w:val="24"/>
        </w:rPr>
        <w:t xml:space="preserve"> as Euler angles</w:t>
      </w:r>
      <w:r w:rsidR="00F75D84">
        <w:rPr>
          <w:rFonts w:eastAsiaTheme="minorHAnsi"/>
          <w:szCs w:val="24"/>
        </w:rPr>
        <w:t>.</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21760FB3"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w:t>
      </w:r>
      <w:r w:rsidR="00450C18">
        <w:t xml:space="preserve"> and</w:t>
      </w:r>
      <w:r w:rsidR="00810684">
        <w:t xml:space="preserve"> </w:t>
      </w:r>
      <w:r w:rsidR="00933788">
        <w:t xml:space="preserve">listen for the </w:t>
      </w:r>
      <w:r w:rsidR="00810684">
        <w:t>respective packets</w:t>
      </w:r>
      <w:r w:rsidR="00477230">
        <w:t xml:space="preserve"> </w:t>
      </w:r>
      <w:r w:rsidR="00477230">
        <w:fldChar w:fldCharType="begin" w:fldLock="1"/>
      </w:r>
      <w:r w:rsidR="0019381A">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2]","plainTextFormattedCitation":"[32]","previouslyFormattedCitation":"[32]"},"properties":{"noteIndex":0},"schema":"https://github.com/citation-style-language/schema/raw/master/csl-citation.json"}</w:instrText>
      </w:r>
      <w:r w:rsidR="00477230">
        <w:fldChar w:fldCharType="separate"/>
      </w:r>
      <w:r w:rsidR="00F4453C" w:rsidRPr="00F4453C">
        <w:rPr>
          <w:noProof/>
        </w:rPr>
        <w:t>[32]</w:t>
      </w:r>
      <w:r w:rsidR="00477230">
        <w:fldChar w:fldCharType="end"/>
      </w:r>
      <w:r w:rsidR="00810684">
        <w:t xml:space="preserve">. This </w:t>
      </w:r>
      <w:r w:rsidR="003944E5">
        <w:t xml:space="preserve">configuration </w:t>
      </w:r>
      <w:r w:rsidR="00810684">
        <w:t xml:space="preserve">is done from the command prompt upon running the executable. </w:t>
      </w:r>
      <w:r w:rsidR="00E26B5F">
        <w:t xml:space="preserve">The </w:t>
      </w:r>
      <w:r w:rsidR="00E26B5F">
        <w:lastRenderedPageBreak/>
        <w:t>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7256CC7A" w:rsidR="00BB5329" w:rsidRDefault="00A53F50" w:rsidP="00906E52">
      <w:pPr>
        <w:spacing w:before="100" w:beforeAutospacing="1" w:after="100" w:afterAutospacing="1"/>
        <w:ind w:firstLine="360"/>
        <w:contextualSpacing/>
      </w:pPr>
      <w:r>
        <w:t xml:space="preserve">With FlightGear configured, it </w:t>
      </w:r>
      <w:r w:rsidR="00D556D6">
        <w:t>can</w:t>
      </w:r>
      <w:r w:rsidR="00216100">
        <w:t xml:space="preserve"> process the received network packets</w:t>
      </w:r>
      <w:r>
        <w:t xml:space="preserve"> constructed by the Rust </w:t>
      </w:r>
      <w:r w:rsidR="00E92083">
        <w:t>application.</w:t>
      </w:r>
      <w:r w:rsidR="005E7266">
        <w:t xml:space="preserve"> </w:t>
      </w:r>
      <w:r>
        <w:t>FlightG</w:t>
      </w:r>
      <w:r w:rsidR="00E6244F">
        <w:t>ear requires that these packets are defined in a particular format</w:t>
      </w:r>
      <w:r w:rsidR="00E26B5F">
        <w:t xml:space="preserve"> </w:t>
      </w:r>
      <w:r w:rsidR="0030717C">
        <w:t>to understand them</w:t>
      </w:r>
      <w:r w:rsidR="00E6244F">
        <w:t xml:space="preserve">. </w:t>
      </w:r>
      <w:r w:rsidR="00450C18">
        <w:t>Before being converted to bytes, the format of the packet</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4" w:name="_Toc64913940"/>
      <w:r>
        <w:t xml:space="preserve">Networking </w:t>
      </w:r>
      <w:r w:rsidR="00D042C0">
        <w:t>And</w:t>
      </w:r>
      <w:r>
        <w:t xml:space="preserve"> Rust</w:t>
      </w:r>
      <w:bookmarkEnd w:id="164"/>
    </w:p>
    <w:p w14:paraId="14C12B5D" w14:textId="46113921"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w:t>
      </w:r>
      <w:r w:rsidR="00EF6C26">
        <w:rPr>
          <w:rFonts w:eastAsiaTheme="minorHAnsi"/>
          <w:szCs w:val="24"/>
        </w:rPr>
        <w:t xml:space="preserve">aining bytes of data may </w:t>
      </w:r>
      <w:r w:rsidR="00B55BD9" w:rsidRPr="00B55BD9">
        <w:rPr>
          <w:rFonts w:eastAsiaTheme="minorHAnsi"/>
          <w:szCs w:val="24"/>
        </w:rPr>
        <w:t>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381A">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3]","plainTextFormattedCitation":"[33]","previouslyFormattedCitation":"[33]"},"properties":{"noteIndex":0},"schema":"https://github.com/citation-style-language/schema/raw/master/csl-citation.json"}</w:instrText>
      </w:r>
      <w:r w:rsidR="00477230">
        <w:rPr>
          <w:rFonts w:eastAsiaTheme="minorHAnsi"/>
          <w:szCs w:val="24"/>
        </w:rPr>
        <w:fldChar w:fldCharType="separate"/>
      </w:r>
      <w:r w:rsidR="00F4453C" w:rsidRPr="00F4453C">
        <w:rPr>
          <w:rFonts w:eastAsiaTheme="minorHAnsi"/>
          <w:noProof/>
          <w:szCs w:val="24"/>
        </w:rPr>
        <w:t>[33]</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298365D3" w14:textId="75D5E2B5" w:rsidR="007E4ABE" w:rsidRPr="007E4ABE" w:rsidRDefault="009C4202" w:rsidP="007E4ABE">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19381A">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F4453C" w:rsidRPr="00F4453C">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xml:space="preserve">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381A">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3]","plainTextFormattedCitation":"[33]","previouslyFormattedCitation":"[33]"},"properties":{"noteIndex":0},"schema":"https://github.com/citation-style-language/schema/raw/master/csl-citation.json"}</w:instrText>
      </w:r>
      <w:r w:rsidR="008309A1">
        <w:rPr>
          <w:rFonts w:eastAsiaTheme="minorHAnsi"/>
          <w:szCs w:val="24"/>
        </w:rPr>
        <w:fldChar w:fldCharType="separate"/>
      </w:r>
      <w:r w:rsidR="00F4453C" w:rsidRPr="00F4453C">
        <w:rPr>
          <w:rFonts w:eastAsiaTheme="minorHAnsi"/>
          <w:noProof/>
          <w:szCs w:val="24"/>
        </w:rPr>
        <w:t>[33]</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4293CE64" w14:textId="38A17205" w:rsidR="007E4ABE" w:rsidRPr="00216100" w:rsidRDefault="007E4ABE" w:rsidP="007E4ABE">
      <w:pPr>
        <w:pStyle w:val="Heading2"/>
        <w:numPr>
          <w:ilvl w:val="1"/>
          <w:numId w:val="8"/>
        </w:numPr>
      </w:pPr>
      <w:bookmarkStart w:id="165" w:name="_Toc64913941"/>
      <w:r>
        <w:t>Summary</w:t>
      </w:r>
      <w:bookmarkEnd w:id="165"/>
    </w:p>
    <w:p w14:paraId="4FBF2EE7" w14:textId="40C312BD" w:rsidR="004C1271" w:rsidRDefault="007E4ABE" w:rsidP="00F272C1">
      <w:pPr>
        <w:spacing w:before="100" w:beforeAutospacing="1" w:after="100" w:afterAutospacing="1"/>
        <w:ind w:firstLine="360"/>
        <w:contextualSpacing/>
        <w:rPr>
          <w:iCs/>
        </w:rPr>
      </w:pPr>
      <w:r>
        <w:rPr>
          <w:rFonts w:eastAsiaTheme="minorHAnsi"/>
          <w:szCs w:val="24"/>
        </w:rPr>
        <w:t>This background chapter began with a section on the</w:t>
      </w:r>
      <w:r w:rsidR="000052FA">
        <w:rPr>
          <w:rFonts w:eastAsiaTheme="minorHAnsi"/>
          <w:szCs w:val="24"/>
        </w:rPr>
        <w:t xml:space="preserve"> basics of the</w:t>
      </w:r>
      <w:r>
        <w:rPr>
          <w:rFonts w:eastAsiaTheme="minorHAnsi"/>
          <w:szCs w:val="24"/>
        </w:rPr>
        <w:t xml:space="preserve"> physics of flight modeling. </w:t>
      </w:r>
      <w:r w:rsidR="000052FA">
        <w:rPr>
          <w:rFonts w:eastAsiaTheme="minorHAnsi"/>
          <w:szCs w:val="24"/>
        </w:rPr>
        <w:t>A</w:t>
      </w:r>
      <w:r w:rsidR="000052FA">
        <w:t xml:space="preserve"> Flight Dynamics Model (FDM) is defined as the set of math </w:t>
      </w:r>
      <w:r w:rsidR="000052FA" w:rsidRPr="008238F5">
        <w:t xml:space="preserve">equations </w:t>
      </w:r>
      <w:r w:rsidR="000052FA">
        <w:t>that compute all of the physical forces</w:t>
      </w:r>
      <w:r w:rsidR="004C1271">
        <w:t xml:space="preserve"> (i.e., lift, drag, gravity, thrust)</w:t>
      </w:r>
      <w:r w:rsidR="000052FA">
        <w:t xml:space="preserve"> acting on a rigid-body airplane</w:t>
      </w:r>
      <w:r w:rsidR="0019381A">
        <w:t xml:space="preserve"> </w:t>
      </w:r>
      <w:r w:rsidR="0019381A">
        <w:fldChar w:fldCharType="begin" w:fldLock="1"/>
      </w:r>
      <w:r w:rsidR="00D16103">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10]"},"properties":{"noteIndex":0},"schema":"https://github.com/citation-style-language/schema/raw/master/csl-citation.json"}</w:instrText>
      </w:r>
      <w:r w:rsidR="0019381A">
        <w:fldChar w:fldCharType="separate"/>
      </w:r>
      <w:r w:rsidR="0019381A" w:rsidRPr="0019381A">
        <w:rPr>
          <w:noProof/>
        </w:rPr>
        <w:t>[10]</w:t>
      </w:r>
      <w:r w:rsidR="0019381A">
        <w:fldChar w:fldCharType="end"/>
      </w:r>
      <w:r w:rsidR="000052FA">
        <w:t xml:space="preserve">. </w:t>
      </w:r>
      <w:r w:rsidR="00450C18">
        <w:t>T</w:t>
      </w:r>
      <w:r w:rsidR="000052FA">
        <w:t>he equations of motion are integrated with respect to time</w:t>
      </w:r>
      <w:r w:rsidR="00450C18">
        <w:t xml:space="preserve"> to compute an airplane’s behavior with a FDM</w:t>
      </w:r>
      <w:r w:rsidR="000052FA">
        <w:t xml:space="preserve"> </w:t>
      </w:r>
      <w:r w:rsidR="000052FA">
        <w:fldChar w:fldCharType="begin" w:fldLock="1"/>
      </w:r>
      <w:r w:rsidR="000052F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0052FA">
        <w:fldChar w:fldCharType="separate"/>
      </w:r>
      <w:r w:rsidR="000052FA" w:rsidRPr="0019437B">
        <w:rPr>
          <w:noProof/>
        </w:rPr>
        <w:t>[3]</w:t>
      </w:r>
      <w:r w:rsidR="000052FA">
        <w:fldChar w:fldCharType="end"/>
      </w:r>
      <w:r w:rsidR="000052FA">
        <w:t xml:space="preserve">. The equations of motion determine the </w:t>
      </w:r>
      <w:r w:rsidR="00C8434B">
        <w:t>airplane's position and</w:t>
      </w:r>
      <w:r w:rsidR="000052FA">
        <w:t xml:space="preserve"> the airplane’s velocity over time </w:t>
      </w:r>
      <w:r w:rsidR="000052FA">
        <w:fldChar w:fldCharType="begin" w:fldLock="1"/>
      </w:r>
      <w:r w:rsidR="000052FA">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0052FA">
        <w:fldChar w:fldCharType="separate"/>
      </w:r>
      <w:r w:rsidR="000052FA" w:rsidRPr="009D4E9B">
        <w:rPr>
          <w:noProof/>
        </w:rPr>
        <w:t>[13]</w:t>
      </w:r>
      <w:r w:rsidR="000052FA">
        <w:fldChar w:fldCharType="end"/>
      </w:r>
      <w:r w:rsidR="000052FA">
        <w:t>.</w:t>
      </w:r>
      <w:r w:rsidR="00F272C1">
        <w:t xml:space="preserve"> </w:t>
      </w:r>
      <w:r w:rsidR="004C1271">
        <w:t>An airplane’s components, such as the wing</w:t>
      </w:r>
      <w:r w:rsidR="00C8434B">
        <w:t>'</w:t>
      </w:r>
      <w:r w:rsidR="004C1271">
        <w:t xml:space="preserve">s airfoil properties, </w:t>
      </w:r>
      <w:r w:rsidR="004C1271">
        <w:rPr>
          <w:iCs/>
        </w:rPr>
        <w:t xml:space="preserve">affect </w:t>
      </w:r>
      <w:r w:rsidR="00FE2C84">
        <w:t>how the forces act on the state of the airplane</w:t>
      </w:r>
      <w:r w:rsidR="004C1271">
        <w:rPr>
          <w:iCs/>
        </w:rPr>
        <w:t>.</w:t>
      </w:r>
      <w:r w:rsidR="00F272C1">
        <w:rPr>
          <w:iCs/>
        </w:rPr>
        <w:t xml:space="preserve"> </w:t>
      </w:r>
      <w:r w:rsidR="00C8434B">
        <w:rPr>
          <w:iCs/>
        </w:rPr>
        <w:t>When an airplane is rotating, the orientation</w:t>
      </w:r>
      <w:r w:rsidR="00F272C1">
        <w:rPr>
          <w:iCs/>
        </w:rPr>
        <w:t xml:space="preserve"> can be described by the three Euler angles representing the </w:t>
      </w:r>
      <w:r w:rsidR="00F272C1" w:rsidRPr="00BC2274">
        <w:rPr>
          <w:i/>
          <w:iCs/>
        </w:rPr>
        <w:t>xyz</w:t>
      </w:r>
      <w:r w:rsidR="00F272C1">
        <w:rPr>
          <w:iCs/>
        </w:rPr>
        <w:t xml:space="preserve"> axis on a coordinate plane pitch, roll, and yaw </w:t>
      </w:r>
      <w:r w:rsidR="00F272C1">
        <w:rPr>
          <w:iCs/>
        </w:rPr>
        <w:fldChar w:fldCharType="begin" w:fldLock="1"/>
      </w:r>
      <w:r w:rsidR="00F272C1">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F272C1">
        <w:rPr>
          <w:iCs/>
        </w:rPr>
        <w:fldChar w:fldCharType="separate"/>
      </w:r>
      <w:r w:rsidR="00F272C1" w:rsidRPr="0019437B">
        <w:rPr>
          <w:iCs/>
          <w:noProof/>
        </w:rPr>
        <w:t>[3]</w:t>
      </w:r>
      <w:r w:rsidR="00F272C1">
        <w:rPr>
          <w:iCs/>
        </w:rPr>
        <w:fldChar w:fldCharType="end"/>
      </w:r>
      <w:r w:rsidR="00F272C1">
        <w:rPr>
          <w:iCs/>
        </w:rPr>
        <w:t>.</w:t>
      </w:r>
      <w:r w:rsidR="00A90AB3">
        <w:rPr>
          <w:iCs/>
        </w:rPr>
        <w:t xml:space="preserve"> </w:t>
      </w:r>
      <w:r w:rsidR="006E464B">
        <w:rPr>
          <w:iCs/>
        </w:rPr>
        <w:t xml:space="preserve">A Flight Dynamics Model’s process </w:t>
      </w:r>
      <w:r w:rsidR="00C8434B">
        <w:rPr>
          <w:iCs/>
        </w:rPr>
        <w:t>of</w:t>
      </w:r>
      <w:r w:rsidR="006E464B">
        <w:rPr>
          <w:iCs/>
        </w:rPr>
        <w:t xml:space="preserve"> calculating the equations of motion can be explained in these steps: </w:t>
      </w:r>
    </w:p>
    <w:p w14:paraId="4EA0B3B0" w14:textId="77777777" w:rsidR="006E464B" w:rsidRDefault="006E464B" w:rsidP="006E464B">
      <w:pPr>
        <w:pStyle w:val="ListParagraph"/>
        <w:numPr>
          <w:ilvl w:val="0"/>
          <w:numId w:val="42"/>
        </w:numPr>
        <w:spacing w:before="100" w:beforeAutospacing="1" w:after="100" w:afterAutospacing="1"/>
      </w:pPr>
      <w:r>
        <w:t>Calculate the body’s mass properties</w:t>
      </w:r>
    </w:p>
    <w:p w14:paraId="061A444D" w14:textId="77777777" w:rsidR="006E464B" w:rsidRDefault="006E464B" w:rsidP="006E464B">
      <w:pPr>
        <w:pStyle w:val="ListParagraph"/>
        <w:numPr>
          <w:ilvl w:val="0"/>
          <w:numId w:val="42"/>
        </w:numPr>
        <w:spacing w:before="100" w:beforeAutospacing="1" w:after="100" w:afterAutospacing="1"/>
      </w:pPr>
      <w:r>
        <w:t>Identify and quantify all forces and moments</w:t>
      </w:r>
    </w:p>
    <w:p w14:paraId="38BAFDE3" w14:textId="77777777" w:rsidR="006E464B" w:rsidRDefault="006E464B" w:rsidP="006E464B">
      <w:pPr>
        <w:pStyle w:val="ListParagraph"/>
        <w:numPr>
          <w:ilvl w:val="0"/>
          <w:numId w:val="42"/>
        </w:numPr>
        <w:spacing w:before="100" w:beforeAutospacing="1" w:after="100" w:afterAutospacing="1"/>
      </w:pPr>
      <w:r>
        <w:t>Take the vector sum of all forces and moments</w:t>
      </w:r>
    </w:p>
    <w:p w14:paraId="78AAC4FA" w14:textId="77777777" w:rsidR="006E464B" w:rsidRDefault="006E464B" w:rsidP="006E464B">
      <w:pPr>
        <w:pStyle w:val="ListParagraph"/>
        <w:numPr>
          <w:ilvl w:val="0"/>
          <w:numId w:val="42"/>
        </w:numPr>
        <w:spacing w:before="100" w:beforeAutospacing="1" w:after="100" w:afterAutospacing="1"/>
      </w:pPr>
      <w:r>
        <w:t>Solve the equations of motion for linear and angular displacements</w:t>
      </w:r>
    </w:p>
    <w:p w14:paraId="4A53B104" w14:textId="77777777" w:rsidR="006E464B" w:rsidRDefault="006E464B" w:rsidP="006E464B">
      <w:pPr>
        <w:pStyle w:val="ListParagraph"/>
        <w:numPr>
          <w:ilvl w:val="0"/>
          <w:numId w:val="42"/>
        </w:numPr>
        <w:spacing w:before="100" w:beforeAutospacing="1" w:after="100" w:afterAutospacing="1"/>
      </w:pPr>
      <w:r>
        <w:t>Integrate with respect to time to find linear and angular velocity</w:t>
      </w:r>
    </w:p>
    <w:p w14:paraId="07BACC96" w14:textId="77777777" w:rsidR="006E464B" w:rsidRPr="00D16103" w:rsidRDefault="006E464B" w:rsidP="006E464B">
      <w:pPr>
        <w:pStyle w:val="ListParagraph"/>
        <w:numPr>
          <w:ilvl w:val="0"/>
          <w:numId w:val="42"/>
        </w:numPr>
        <w:spacing w:before="100" w:beforeAutospacing="1" w:after="100" w:afterAutospacing="1"/>
      </w:pPr>
      <w:r>
        <w:t>Integrate again with respect to time to find linear and angular displacement</w:t>
      </w:r>
    </w:p>
    <w:p w14:paraId="4E777F7B" w14:textId="00D9FC10" w:rsidR="006E464B" w:rsidRDefault="006E464B" w:rsidP="00F272C1">
      <w:pPr>
        <w:spacing w:before="100" w:beforeAutospacing="1" w:after="100" w:afterAutospacing="1"/>
        <w:ind w:firstLine="360"/>
        <w:contextualSpacing/>
        <w:rPr>
          <w:rFonts w:eastAsiaTheme="minorHAnsi"/>
        </w:rPr>
      </w:pPr>
      <w:r>
        <w:lastRenderedPageBreak/>
        <w:t>The ECS</w:t>
      </w:r>
      <w:r w:rsidRPr="006E464B">
        <w:rPr>
          <w:rFonts w:eastAsiaTheme="minorHAnsi"/>
        </w:rPr>
        <w:t xml:space="preserve"> </w:t>
      </w:r>
      <w:r>
        <w:rPr>
          <w:rFonts w:eastAsiaTheme="minorHAnsi"/>
        </w:rPr>
        <w:t xml:space="preserve">architecture is a specific implementation of the </w:t>
      </w:r>
      <w:r>
        <w:t xml:space="preserve">DOD programming that is focused on how data is oriented in memory. </w:t>
      </w:r>
      <w:r>
        <w:rPr>
          <w:rFonts w:eastAsiaTheme="minorHAnsi"/>
        </w:rPr>
        <w:t>ECS is a viable alternative to organizing code in software compared to the ubiquitous Object-Oriented Programming (OOP) design. However, ECS also introduces performance and ease of coding benefits. ECS organizes data so that cache misses are minimized</w:t>
      </w:r>
      <w:r w:rsidR="00C8434B">
        <w:rPr>
          <w:rFonts w:eastAsiaTheme="minorHAnsi"/>
        </w:rPr>
        <w:t>,</w:t>
      </w:r>
      <w:r>
        <w:rPr>
          <w:rFonts w:eastAsiaTheme="minorHAnsi"/>
        </w:rPr>
        <w:t xml:space="preserve"> thereby improving code performance. Also, ECS allows easy parallelization due to how it decouples functionality and data in code. </w:t>
      </w:r>
      <w:r w:rsidR="00A816A9">
        <w:rPr>
          <w:rFonts w:eastAsiaTheme="minorHAnsi"/>
        </w:rPr>
        <w:t xml:space="preserve">Decoupling also eases code development because pieces </w:t>
      </w:r>
      <w:r w:rsidR="00C8434B">
        <w:rPr>
          <w:rFonts w:eastAsiaTheme="minorHAnsi"/>
        </w:rPr>
        <w:t xml:space="preserve">of </w:t>
      </w:r>
      <w:r w:rsidR="00A816A9">
        <w:rPr>
          <w:rFonts w:eastAsiaTheme="minorHAnsi"/>
        </w:rPr>
        <w:t xml:space="preserve">code </w:t>
      </w:r>
      <w:r w:rsidR="00C8434B">
        <w:rPr>
          <w:rFonts w:eastAsiaTheme="minorHAnsi"/>
        </w:rPr>
        <w:t>are</w:t>
      </w:r>
      <w:r w:rsidR="00A816A9">
        <w:rPr>
          <w:rFonts w:eastAsiaTheme="minorHAnsi"/>
        </w:rPr>
        <w:t xml:space="preserve"> no longer dependent on other pieces of code to work. Adding, removing, or editing data or functions does not affect other pieces of code,</w:t>
      </w:r>
      <w:r w:rsidR="002B7F18">
        <w:rPr>
          <w:rFonts w:eastAsiaTheme="minorHAnsi"/>
        </w:rPr>
        <w:t xml:space="preserve"> making code development and maintenance an easier process. </w:t>
      </w:r>
    </w:p>
    <w:p w14:paraId="3E25B12A" w14:textId="0ED80EAD" w:rsidR="00C51ADF" w:rsidRDefault="00C51ADF" w:rsidP="00F272C1">
      <w:pPr>
        <w:spacing w:before="100" w:beforeAutospacing="1" w:after="100" w:afterAutospacing="1"/>
        <w:ind w:firstLine="360"/>
        <w:contextualSpacing/>
      </w:pPr>
      <w:r>
        <w:t xml:space="preserve">Rust is the programming </w:t>
      </w:r>
      <w:r w:rsidR="000B2E1E">
        <w:t>language</w:t>
      </w:r>
      <w:r>
        <w:t xml:space="preserve"> of choice used in this research. Rust provides some advantageous benefits: memory safety and performance. By checking code during compile time, Rust guarantees that a program will be memory-safe, with no invalid data accesses, while maintaining systems-level programming speed </w:t>
      </w:r>
      <w:r>
        <w:fldChar w:fldCharType="begin" w:fldLock="1"/>
      </w:r>
      <w: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fldChar w:fldCharType="separate"/>
      </w:r>
      <w:r w:rsidRPr="009D4E9B">
        <w:rPr>
          <w:noProof/>
        </w:rPr>
        <w:t>[12]</w:t>
      </w:r>
      <w:r>
        <w:fldChar w:fldCharType="end"/>
      </w:r>
      <w:r>
        <w:t>.</w:t>
      </w:r>
      <w:r w:rsidR="000B2E1E">
        <w:t xml:space="preserve"> Rust implements its system of Ownership, Borrowing, and Lifetimes in order to accomplish memory safety. Rust also provides a testing framework that other languages do not employ. This testing framework allows the programmer to </w:t>
      </w:r>
      <w:r w:rsidR="00C8434B">
        <w:t>easily run unit and integration tests to check that code works</w:t>
      </w:r>
      <w:r w:rsidR="000B2E1E">
        <w:t xml:space="preserve"> as expected. Although Rust’s compiler is not forgiving, </w:t>
      </w:r>
      <w:r w:rsidR="00C8434B">
        <w:t>the developer knows the code is safe and performant once the code is compiled</w:t>
      </w:r>
      <w:r w:rsidR="004C60FA">
        <w:t>.</w:t>
      </w:r>
    </w:p>
    <w:p w14:paraId="3A981B9A" w14:textId="048083A7" w:rsidR="00B446BA" w:rsidRDefault="00B446BA" w:rsidP="00F272C1">
      <w:pPr>
        <w:spacing w:before="100" w:beforeAutospacing="1" w:after="100" w:afterAutospacing="1"/>
        <w:ind w:firstLine="360"/>
        <w:contextualSpacing/>
      </w:pPr>
      <w:r>
        <w:t xml:space="preserve">FlightGear is an open-source flight simulator being used as a visualization system in this research. FlightGear can </w:t>
      </w:r>
      <w:r w:rsidR="00704975">
        <w:t xml:space="preserve">be </w:t>
      </w:r>
      <w:r>
        <w:t>configured to use an external FDM. UDP packets can be sent and interpreted by FlightGear in order to display an airplane flying.</w:t>
      </w:r>
      <w:r w:rsidR="00AB017C">
        <w:t xml:space="preserve"> The UDP packets sent only need to contain position and orientation data of the airplane, and that </w:t>
      </w:r>
      <w:r w:rsidR="00AB017C">
        <w:lastRenderedPageBreak/>
        <w:t xml:space="preserve">data can be sent to FlightGear to display. </w:t>
      </w:r>
      <w:r w:rsidR="00976C7A">
        <w:t xml:space="preserve">The networking to send UDP packets can be accomplished via Rust. </w:t>
      </w:r>
    </w:p>
    <w:p w14:paraId="51474860" w14:textId="74A62C6E" w:rsidR="00B627D5" w:rsidRPr="00F272C1" w:rsidRDefault="00B627D5" w:rsidP="00F272C1">
      <w:pPr>
        <w:spacing w:before="100" w:beforeAutospacing="1" w:after="100" w:afterAutospacing="1"/>
        <w:ind w:firstLine="360"/>
        <w:contextualSpacing/>
      </w:pPr>
      <w:r>
        <w:t>Overall, the background is critical to understand</w:t>
      </w:r>
      <w:r w:rsidR="00C8434B">
        <w:t>ing the research's inner workings</w:t>
      </w:r>
      <w:r>
        <w:t xml:space="preserve"> in Chapter III. All of this information is tied together to reach the result of a ECS/Rust-based interactive flight simulator using a published FDM that is displayed in FlightGear. </w:t>
      </w:r>
    </w:p>
    <w:p w14:paraId="6B9B4944" w14:textId="3F43DAEA" w:rsidR="00906E52" w:rsidRDefault="00906E52" w:rsidP="007E4ABE">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6" w:name="_Toc496074964"/>
      <w:bookmarkStart w:id="167" w:name="_Toc496075138"/>
      <w:bookmarkStart w:id="168" w:name="_Toc496075296"/>
      <w:bookmarkStart w:id="169" w:name="_Toc496075361"/>
      <w:bookmarkStart w:id="170" w:name="_Toc496080605"/>
      <w:bookmarkStart w:id="171" w:name="_Toc497120308"/>
      <w:bookmarkStart w:id="172" w:name="_Toc503248605"/>
      <w:bookmarkStart w:id="173" w:name="_Toc504131180"/>
      <w:bookmarkStart w:id="174" w:name="_Toc504131382"/>
      <w:bookmarkStart w:id="175" w:name="_Toc504131537"/>
      <w:bookmarkStart w:id="176" w:name="_Toc64913942"/>
      <w:r w:rsidRPr="00E914BE">
        <w:rPr>
          <w:sz w:val="29"/>
          <w:szCs w:val="29"/>
        </w:rPr>
        <w:lastRenderedPageBreak/>
        <w:t>Methodology</w:t>
      </w:r>
      <w:bookmarkEnd w:id="166"/>
      <w:bookmarkEnd w:id="167"/>
      <w:bookmarkEnd w:id="168"/>
      <w:bookmarkEnd w:id="169"/>
      <w:bookmarkEnd w:id="170"/>
      <w:bookmarkEnd w:id="171"/>
      <w:bookmarkEnd w:id="172"/>
      <w:bookmarkEnd w:id="173"/>
      <w:bookmarkEnd w:id="174"/>
      <w:bookmarkEnd w:id="175"/>
      <w:bookmarkEnd w:id="176"/>
      <w:r w:rsidR="0083399B" w:rsidRPr="00E914BE">
        <w:rPr>
          <w:sz w:val="29"/>
          <w:szCs w:val="29"/>
        </w:rPr>
        <w:t xml:space="preserve"> </w:t>
      </w:r>
    </w:p>
    <w:p w14:paraId="0A2E3257" w14:textId="1231BC8C" w:rsidR="009F115C" w:rsidRPr="004F2A34" w:rsidRDefault="006A0099" w:rsidP="00245E13">
      <w:pPr>
        <w:spacing w:before="100" w:beforeAutospacing="1" w:after="100" w:afterAutospacing="1"/>
        <w:ind w:firstLine="360"/>
        <w:contextualSpacing/>
      </w:pPr>
      <w:r>
        <w:t xml:space="preserve">This chapter </w:t>
      </w:r>
      <w:r w:rsidR="004F2A34">
        <w:t>discuss</w:t>
      </w:r>
      <w:r>
        <w:t>es</w:t>
      </w:r>
      <w:r w:rsidR="004F2A34">
        <w:t xml:space="preserve"> the research methods used in this thesis, including what has been accomplished and how it has been accomplished. </w:t>
      </w:r>
      <w:r w:rsidR="00245E13">
        <w:t>First, the</w:t>
      </w:r>
      <w:r>
        <w:t xml:space="preserve"> </w:t>
      </w:r>
      <w:r w:rsidR="004F2A34">
        <w:t>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133C6">
        <w:t>into an Entity-Component-System (ECS) using t</w:t>
      </w:r>
      <w:r w:rsidR="00A70865">
        <w:t xml:space="preserve">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913EBD">
        <w:t xml:space="preserve"> is described</w:t>
      </w:r>
      <w:r w:rsidR="00245E13">
        <w:t xml:space="preserve">. Next, </w:t>
      </w:r>
      <w:r w:rsidR="004659BB">
        <w:t>ho</w:t>
      </w:r>
      <w:r w:rsidR="00245E13">
        <w:t>w the resulting F</w:t>
      </w:r>
      <w:r w:rsidR="001D1A8B">
        <w:t xml:space="preserve">light Dynamics Models (FDM) </w:t>
      </w:r>
      <w:r w:rsidR="00913EBD">
        <w:t xml:space="preserve">were verified to </w:t>
      </w:r>
      <w:r w:rsidR="004F2A34">
        <w:t>w</w:t>
      </w:r>
      <w:r w:rsidR="00FB6D1A">
        <w:t>ork as expecte</w:t>
      </w:r>
      <w:r w:rsidR="00FD4614">
        <w:t>d</w:t>
      </w:r>
      <w:r w:rsidR="00245E13">
        <w:t xml:space="preserve"> versus the original code is explained</w:t>
      </w:r>
      <w:r w:rsidR="00913EBD">
        <w:t>.</w:t>
      </w:r>
      <w:r w:rsidR="00245E13">
        <w:t xml:space="preserve"> The FDMs were put through Rust integration tests that set up a series of flight scenarios performed on both the original FDMs. The data collected from performing the original was used to compare to the integration test results. </w:t>
      </w:r>
      <w:r w:rsidR="00A0148A">
        <w:t xml:space="preserve">Next is the explanation of how the two FDMS were benchmarked for performance and then compared using a Rust crate called criterion. </w:t>
      </w:r>
      <w:r w:rsidR="0054034B">
        <w:t>Next,</w:t>
      </w:r>
      <w:r w:rsidR="00913EBD">
        <w:t xml:space="preserve"> how the </w:t>
      </w:r>
      <w:r w:rsidR="001D1A8B">
        <w:t>FDMs</w:t>
      </w:r>
      <w:r w:rsidR="00FE7F53">
        <w:t xml:space="preserve"> were set up as flight simulators</w:t>
      </w:r>
      <w:r w:rsidR="00913EBD">
        <w:t xml:space="preserve"> is explained</w:t>
      </w:r>
      <w:r w:rsidR="00FE7F53">
        <w:t>.</w:t>
      </w:r>
      <w:r w:rsidR="00245E13">
        <w:t xml:space="preserve"> Additional Systems and Components were developed to handle getting keyboard input and </w:t>
      </w:r>
      <w:r w:rsidR="002226DB">
        <w:t>send</w:t>
      </w:r>
      <w:r w:rsidR="00245E13">
        <w:t xml:space="preserve"> User Datagram Protocol (UDP) packets for visualization within FlightGear. These additional Systems and Components were added to the ECS-based FDMs to create interactive real-time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7" w:name="_Toc64913943"/>
      <w:r>
        <w:t xml:space="preserve">Building the </w:t>
      </w:r>
      <w:r w:rsidR="00BE4013">
        <w:t>Flight Dynamics Models</w:t>
      </w:r>
      <w:bookmarkEnd w:id="177"/>
    </w:p>
    <w:p w14:paraId="6BA99766" w14:textId="618FA840"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E00D7F">
        <w:t>However, section 3.7</w:t>
      </w:r>
      <w:r w:rsidR="00280367">
        <w:t xml:space="preserve"> </w:t>
      </w:r>
      <w:r w:rsidR="00F14285">
        <w:t>describes</w:t>
      </w:r>
      <w:r w:rsidR="00280367">
        <w:t xml:space="preserv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782AF408" w:rsidR="009073CB" w:rsidRDefault="00407762" w:rsidP="00080CCD">
      <w:pPr>
        <w:spacing w:before="100" w:beforeAutospacing="1" w:after="100" w:afterAutospacing="1"/>
        <w:ind w:firstLine="360"/>
        <w:contextualSpacing/>
      </w:pPr>
      <w:r>
        <w:t>The approach to building</w:t>
      </w:r>
      <w:r w:rsidR="00434FAB">
        <w:t xml:space="preserve"> the</w:t>
      </w:r>
      <w:r w:rsidR="008B2438">
        <w:t xml:space="preserve"> FDMs</w:t>
      </w:r>
      <w:r w:rsidR="002A5A07">
        <w:t xml:space="preserve"> using the</w:t>
      </w:r>
      <w:r w:rsidR="008120EE">
        <w:t xml:space="preserve"> Rust</w:t>
      </w:r>
      <w:r w:rsidR="002A5A07">
        <w:t xml:space="preserve"> programming language and designed with the </w:t>
      </w:r>
      <w:r w:rsidR="001133C6">
        <w:t>ECS</w:t>
      </w:r>
      <w:r w:rsidR="004C414D">
        <w:t xml:space="preserve"> </w:t>
      </w:r>
      <w:r w:rsidR="00472E2C">
        <w:t xml:space="preserve">first </w:t>
      </w:r>
      <w:r w:rsidR="004C414D">
        <w:t>began</w:t>
      </w:r>
      <w:r w:rsidR="00263B8D">
        <w:t xml:space="preserve"> with</w:t>
      </w:r>
      <w:r w:rsidR="008120EE">
        <w:t xml:space="preserve"> </w:t>
      </w:r>
      <w:r w:rsidR="006D5CFC">
        <w:t>understanding</w:t>
      </w:r>
      <w:r w:rsidR="008120EE">
        <w:t xml:space="preserve"> basic flight physics and the </w:t>
      </w:r>
      <w:r w:rsidR="004C414D">
        <w:t xml:space="preserve">Rust programming language. </w:t>
      </w:r>
      <w:r w:rsidR="00FE184B">
        <w:t>G</w:t>
      </w:r>
      <w:r w:rsidR="009073CB">
        <w:t xml:space="preserve">eneral </w:t>
      </w:r>
      <w:r w:rsidR="00FE184B">
        <w:t xml:space="preserve">flight physics </w:t>
      </w:r>
      <w:r w:rsidR="009073CB">
        <w:t xml:space="preserve">knowledge was needed </w:t>
      </w:r>
      <w:r w:rsidR="003E78BE">
        <w:t>to</w:t>
      </w:r>
      <w:r w:rsidR="009073CB">
        <w:t xml:space="preserve"> follow along </w:t>
      </w:r>
      <w:r w:rsidR="009073CB">
        <w:lastRenderedPageBreak/>
        <w:t xml:space="preserve">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65476745"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19381A">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F4453C" w:rsidRPr="00F4453C">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381A">
        <w:instrText>ADDIN CSL_CITATION {"citationItems":[{"id":"ITEM-1","itemData":{"URL":"https://doc.rust-lang.org/rust-by-example/","id":"ITEM-1","issued":{"date-parts":[["0"]]},"title":"Rust By Example","type":"webpage"},"uris":["http://www.mendeley.com/documents/?uuid=c991579a-555f-4e59-b417-0b96a446fbcf"]}],"mendeley":{"formattedCitation":"[34]","plainTextFormattedCitation":"[34]","previouslyFormattedCitation":"[34]"},"properties":{"noteIndex":0},"schema":"https://github.com/citation-style-language/schema/raw/master/csl-citation.json"}</w:instrText>
      </w:r>
      <w:r w:rsidR="008309A1">
        <w:fldChar w:fldCharType="separate"/>
      </w:r>
      <w:r w:rsidR="00F4453C" w:rsidRPr="00F4453C">
        <w:rPr>
          <w:noProof/>
        </w:rPr>
        <w:t>[34]</w:t>
      </w:r>
      <w:r w:rsidR="008309A1">
        <w:fldChar w:fldCharType="end"/>
      </w:r>
      <w:r w:rsidR="00073DB9" w:rsidRPr="00B17A80">
        <w:t>,</w:t>
      </w:r>
      <w:r w:rsidR="00073DB9" w:rsidRPr="00113A5E">
        <w:rPr>
          <w:i/>
        </w:rPr>
        <w:t xml:space="preserve"> </w:t>
      </w:r>
      <w:r w:rsidR="00073DB9">
        <w:t>which showcases executable code snippets.</w:t>
      </w:r>
      <w:r w:rsidR="003916DE">
        <w:t xml:space="preserve"> </w:t>
      </w:r>
      <w:r w:rsidR="002D4775">
        <w:t xml:space="preserve">The first </w:t>
      </w:r>
      <w:r w:rsidR="004F76C1">
        <w:t xml:space="preserve">programming task </w:t>
      </w:r>
      <w:r w:rsidR="002D4775">
        <w:t>in Rust for this thesis had to do with networking. The task was to send a UDP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 xml:space="preserve">Although this task did not directly progress the development of the FDMs, it </w:t>
      </w:r>
      <w:r w:rsidR="006D5CFC">
        <w:t>taught Rust basics and</w:t>
      </w:r>
      <w:r w:rsidR="007C58F3">
        <w:t xml:space="preserve">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02486E79" w:rsidR="00D7077C" w:rsidRDefault="0005422E" w:rsidP="00080CCD">
      <w:pPr>
        <w:spacing w:before="100" w:beforeAutospacing="1" w:after="100" w:afterAutospacing="1"/>
        <w:ind w:firstLine="360"/>
        <w:contextualSpacing/>
      </w:pPr>
      <w:r>
        <w:t>The firs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381A">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5]","plainTextFormattedCitation":"[35]","previouslyFormattedCitation":"[35]"},"properties":{"noteIndex":0},"schema":"https://github.com/citation-style-language/schema/raw/master/csl-citation.json"}</w:instrText>
      </w:r>
      <w:r w:rsidR="00A55FA5">
        <w:fldChar w:fldCharType="separate"/>
      </w:r>
      <w:r w:rsidR="00F4453C" w:rsidRPr="00F4453C">
        <w:rPr>
          <w:noProof/>
        </w:rPr>
        <w:t>[35]</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6D5CFC">
        <w:t xml:space="preserve">and is </w:t>
      </w:r>
      <w:r w:rsidR="003124FD">
        <w:t xml:space="preserve">written in </w:t>
      </w:r>
      <w:r w:rsidR="0032616D">
        <w:t>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13DD793" w:rsidR="00D70C1D" w:rsidRDefault="00D70C1D" w:rsidP="00080CCD">
      <w:pPr>
        <w:spacing w:before="100" w:beforeAutospacing="1" w:after="100" w:afterAutospacing="1"/>
        <w:ind w:firstLine="360"/>
        <w:contextualSpacing/>
      </w:pPr>
      <w:r>
        <w:lastRenderedPageBreak/>
        <w:t>From a translational standpoint</w:t>
      </w:r>
      <w:r w:rsidR="00A93B28">
        <w:t>,</w:t>
      </w:r>
      <w:r>
        <w:t xml:space="preserve"> </w:t>
      </w:r>
      <w:r w:rsidR="003124FD">
        <w:t xml:space="preserve">both </w:t>
      </w:r>
      <w:r>
        <w:t>model</w:t>
      </w:r>
      <w:r w:rsidR="00A61674">
        <w:t>s can cause</w:t>
      </w:r>
      <w:r w:rsidR="00D358B5">
        <w:t xml:space="preserve"> </w:t>
      </w:r>
      <w:r w:rsidR="00174991">
        <w:t xml:space="preserve">positional </w:t>
      </w:r>
      <w:r w:rsidR="00D358B5">
        <w:t>translation</w:t>
      </w:r>
      <w:r>
        <w:t xml:space="preserve">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539EED5E"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w:t>
      </w:r>
      <w:r w:rsidR="006D5CFC">
        <w:t>;</w:t>
      </w:r>
      <w:r w:rsidR="00981B9A">
        <w:t xml:space="preserve"> it uses a quaternion,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62970DBE"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xml:space="preserve">, </w:t>
      </w:r>
      <w:r w:rsidR="006D5CFC">
        <w:t>programming was not begun until after the FDMs worked</w:t>
      </w:r>
      <w:r w:rsidR="00EF4B55">
        <w:t xml:space="preserve">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w:t>
      </w:r>
      <w:r w:rsidR="00787967">
        <w:t xml:space="preserve">were predominately </w:t>
      </w:r>
      <w:r w:rsidR="005C4122">
        <w:t>YouTube videos published</w:t>
      </w:r>
      <w:r w:rsidR="00073DB9">
        <w:t xml:space="preserve"> by Unity</w:t>
      </w:r>
      <w:r w:rsidR="008309A1">
        <w:t xml:space="preserve"> </w:t>
      </w:r>
      <w:r w:rsidR="008309A1">
        <w:fldChar w:fldCharType="begin" w:fldLock="1"/>
      </w:r>
      <w:r w:rsidR="0019381A">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5], [26]","plainTextFormattedCitation":"[25], [26]","previouslyFormattedCitation":"[25], [26]"},"properties":{"noteIndex":0},"schema":"https://github.com/citation-style-language/schema/raw/master/csl-citation.json"}</w:instrText>
      </w:r>
      <w:r w:rsidR="008309A1">
        <w:fldChar w:fldCharType="separate"/>
      </w:r>
      <w:r w:rsidR="00F4453C" w:rsidRPr="00F4453C">
        <w:rPr>
          <w:noProof/>
        </w:rPr>
        <w:t>[25],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381A">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F4453C" w:rsidRPr="00F4453C">
        <w:rPr>
          <w:noProof/>
        </w:rPr>
        <w:t>[27]</w:t>
      </w:r>
      <w:r w:rsidR="008309A1">
        <w:rPr>
          <w:i/>
        </w:rPr>
        <w:fldChar w:fldCharType="end"/>
      </w:r>
      <w:r w:rsidR="00073DB9">
        <w:t>, which is the official documentation o</w:t>
      </w:r>
      <w:r w:rsidR="00060287">
        <w:t>n the SPECS framework for Rust.</w:t>
      </w:r>
    </w:p>
    <w:p w14:paraId="1A347485" w14:textId="4A4931A8" w:rsidR="00295986" w:rsidRDefault="007B7CE3" w:rsidP="00080CCD">
      <w:pPr>
        <w:spacing w:before="100" w:beforeAutospacing="1" w:after="100" w:afterAutospacing="1"/>
        <w:ind w:firstLine="360"/>
        <w:contextualSpacing/>
      </w:pPr>
      <w:r>
        <w:lastRenderedPageBreak/>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602F37A6" w:rsidR="003A6F24" w:rsidRPr="00080CCD" w:rsidRDefault="006C71AE" w:rsidP="00080CCD">
      <w:pPr>
        <w:pStyle w:val="Caption"/>
        <w:spacing w:before="100" w:beforeAutospacing="1" w:after="100" w:afterAutospacing="1"/>
        <w:ind w:firstLine="360"/>
        <w:contextualSpacing/>
        <w:jc w:val="center"/>
        <w:rPr>
          <w:b w:val="0"/>
        </w:rPr>
      </w:pPr>
      <w:bookmarkStart w:id="178" w:name="_Toc64914339"/>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5C0A6F">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8"/>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9" w:name="_Toc64913944"/>
      <w:r>
        <w:t>Palmer</w:t>
      </w:r>
      <w:r w:rsidR="00247FB8">
        <w:t>-based</w:t>
      </w:r>
      <w:r w:rsidR="00295986">
        <w:t xml:space="preserve"> Flight Dynamics Model</w:t>
      </w:r>
      <w:bookmarkEnd w:id="179"/>
    </w:p>
    <w:p w14:paraId="5B1DA342" w14:textId="04AE5D69"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w:t>
      </w:r>
      <w:r>
        <w:lastRenderedPageBreak/>
        <w:t xml:space="preserve">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EF6C26">
        <w:t xml:space="preserve"> and</w:t>
      </w:r>
      <w:r w:rsidR="006D5CFC">
        <w:t xml:space="preserve"> </w:t>
      </w:r>
      <w:r w:rsidR="00405DE6">
        <w:t>output the flight data to the console window</w:t>
      </w:r>
      <w:r>
        <w:t xml:space="preserve">. However, </w:t>
      </w:r>
      <w:r w:rsidR="005E6F08">
        <w:t>t</w:t>
      </w:r>
      <w:r>
        <w:t xml:space="preserve">he </w:t>
      </w:r>
      <w:r w:rsidR="00565DBE">
        <w:t xml:space="preserve">calculations of the </w:t>
      </w:r>
      <w:r>
        <w:t xml:space="preserve">climb angle, climb rate, and heading angle measurements originally omitted in the C version </w:t>
      </w:r>
      <w:r w:rsidR="005E6F08">
        <w:t xml:space="preserve">were added </w:t>
      </w:r>
      <w:r>
        <w:t xml:space="preserve">to the Rust </w:t>
      </w:r>
      <w:r w:rsidR="00460769">
        <w:t>re-implementation.</w:t>
      </w:r>
      <w:r>
        <w:t xml:space="preserve"> </w:t>
      </w:r>
    </w:p>
    <w:p w14:paraId="773EB6C7" w14:textId="3449F602"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3124FD">
        <w:t xml:space="preserve"> to achieve translation and rotation</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E00D7F">
        <w:t>Section 3.7</w:t>
      </w:r>
      <w:r w:rsidR="008C2E13">
        <w:t xml:space="preserve"> explains</w:t>
      </w:r>
      <w:r w:rsidR="00D02557">
        <w:t xml:space="preserve">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00B479"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w:t>
      </w:r>
      <w:r w:rsidR="00DD52F8">
        <w:t>,</w:t>
      </w:r>
      <w:r w:rsidR="0028277F">
        <w:t xml:space="preserve">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esource for the Systems to use. A dispatcher was opened to manage the execution of the Systems. The</w:t>
      </w:r>
      <w:r w:rsidR="00DD52F8">
        <w:t xml:space="preserve"> airplane Entity was then</w:t>
      </w:r>
      <w:r w:rsidR="005740A3">
        <w:t xml:space="preserve">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w:t>
      </w:r>
      <w:r w:rsidR="004164F3">
        <w:lastRenderedPageBreak/>
        <w:t xml:space="preserve">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80" w:name="_Toc64913945"/>
      <w:r>
        <w:t>R</w:t>
      </w:r>
      <w:r w:rsidR="00452671">
        <w:t>esource</w:t>
      </w:r>
      <w:bookmarkEnd w:id="180"/>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81" w:name="_Toc64913946"/>
      <w:r>
        <w:t>Component</w:t>
      </w:r>
      <w:bookmarkEnd w:id="181"/>
    </w:p>
    <w:p w14:paraId="39EC9A24" w14:textId="30F2263D"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w:t>
      </w:r>
      <w:r w:rsidR="00DD52F8">
        <w:t>e EquationsOfMotion System uses this sole Component</w:t>
      </w:r>
      <w:r>
        <w:t xml:space="preserve">.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82" w:name="_Toc64913947"/>
      <w:r>
        <w:lastRenderedPageBreak/>
        <w:t>System</w:t>
      </w:r>
      <w:bookmarkEnd w:id="182"/>
    </w:p>
    <w:p w14:paraId="136826F0" w14:textId="5550CCE5" w:rsidR="00C71DC2" w:rsidRDefault="00C71DC2" w:rsidP="00080CCD">
      <w:pPr>
        <w:spacing w:before="100" w:beforeAutospacing="1" w:after="100" w:afterAutospacing="1"/>
        <w:ind w:firstLine="360"/>
        <w:contextualSpacing/>
      </w:pPr>
      <w:r>
        <w:t>The FDM contains one System that computes the equations of motion: EquationsOfMotion. This System requires WriteStorage a</w:t>
      </w:r>
      <w:r w:rsidR="00042A25">
        <w:t>ccess to the DataFDM Component.</w:t>
      </w:r>
    </w:p>
    <w:p w14:paraId="2F5CC982" w14:textId="31DB82EB"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rsidR="00475B68">
        <w:t xml:space="preserve"> the equations of motion. The Runge-Kutta method </w:t>
      </w:r>
      <w:r w:rsidR="00B952B7">
        <w:t>involves running a function four t</w:t>
      </w:r>
      <w:r w:rsidR="00342A4E">
        <w:t>imes that load</w:t>
      </w:r>
      <w:r w:rsidR="00B952B7">
        <w:t xml:space="preserve"> the ODEs</w:t>
      </w:r>
      <w:r w:rsidR="00A95370">
        <w:t xml:space="preserve"> </w:t>
      </w:r>
      <w:r w:rsidR="00A95370">
        <w:fldChar w:fldCharType="begin" w:fldLock="1"/>
      </w:r>
      <w:r w:rsidR="00F4453C">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95370">
        <w:fldChar w:fldCharType="separate"/>
      </w:r>
      <w:r w:rsidR="00A95370" w:rsidRPr="00A95370">
        <w:rPr>
          <w:noProof/>
        </w:rPr>
        <w:t>[2]</w:t>
      </w:r>
      <w:r w:rsidR="00A95370">
        <w:fldChar w:fldCharType="end"/>
      </w:r>
      <w:r w:rsidR="00B952B7">
        <w:t xml:space="preserve">.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179A6CFD" w:rsidR="00AE4525" w:rsidRPr="00295986" w:rsidRDefault="00BD78CD" w:rsidP="00080CCD">
      <w:pPr>
        <w:spacing w:before="100" w:beforeAutospacing="1" w:after="100" w:afterAutospacing="1"/>
        <w:ind w:firstLine="360"/>
        <w:contextualSpacing/>
      </w:pPr>
      <w:r>
        <w:t>The function</w:t>
      </w:r>
      <w:r w:rsidR="00194BBA">
        <w:t xml:space="preserve">, called </w:t>
      </w:r>
      <w:r w:rsidR="00194BBA" w:rsidRPr="00724652">
        <w:t>plane_right_hand_side</w:t>
      </w:r>
      <w:r w:rsidR="00194BBA">
        <w:t>,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 xml:space="preserve">is computed, which </w:t>
      </w:r>
      <w:r w:rsidR="00DD52F8">
        <w:t>considers</w:t>
      </w:r>
      <w:r w:rsidR="00194BBA">
        <w:t xml:space="preserve">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w:t>
      </w:r>
      <w:r w:rsidR="00DD52F8">
        <w:t>airplane's current angle of attack</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w:t>
      </w:r>
      <w:r w:rsidR="003D2709">
        <w:lastRenderedPageBreak/>
        <w:t xml:space="preserve">greater than zero. </w:t>
      </w:r>
      <w:r w:rsidR="00E007D3">
        <w:t>Lastly, t</w:t>
      </w:r>
      <w:r w:rsidR="000E5B99">
        <w:t>he a</w:t>
      </w:r>
      <w:r w:rsidR="00DD52F8">
        <w:t>irplane's acceleration</w:t>
      </w:r>
      <w:r w:rsidR="000E5B99">
        <w:t xml:space="preserve"> on the x, y, z components is calculated by dividing the forces by the airplane’s mass. The accelerations on x, y, </w:t>
      </w:r>
      <w:r w:rsidR="00DD52F8">
        <w:t>and z are then multiplied by the DeltaTime Resource to get the airplane's velocities</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3" w:name="_Toc64913948"/>
      <w:r>
        <w:t>Bourg-based</w:t>
      </w:r>
      <w:r w:rsidR="00295986">
        <w:t xml:space="preserve"> Flight Dynamics Model</w:t>
      </w:r>
      <w:bookmarkEnd w:id="183"/>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20156D2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w:t>
      </w:r>
      <w:r w:rsidR="00EE0557">
        <w:t xml:space="preserve">roll, pitch, yaw, thrust force, and flap deflection. </w:t>
      </w:r>
      <w:r w:rsidR="009E7B1F">
        <w:t xml:space="preserve">Unlike </w:t>
      </w:r>
      <w:r w:rsidR="00B013FC">
        <w:t xml:space="preserve">the Palmer-based </w:t>
      </w:r>
      <w:r w:rsidR="009E7B1F">
        <w:t>model</w:t>
      </w:r>
      <w:r w:rsidR="00DD52F8">
        <w:t>,</w:t>
      </w:r>
      <w:r w:rsidR="009E7B1F">
        <w:t xml:space="preserve">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DD52F8">
        <w:t>This model does not assign a value directly to roll, pitch, yaw, and flaps; instead, it</w:t>
      </w:r>
      <w:r w:rsidR="00D2143B">
        <w:t xml:space="preserve">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w:t>
      </w:r>
      <w:r w:rsidR="00772F6F">
        <w:lastRenderedPageBreak/>
        <w:t>airplane.</w:t>
      </w:r>
      <w:r w:rsidR="002D1309">
        <w:t xml:space="preserve"> </w:t>
      </w:r>
      <w:r w:rsidR="00E00D7F">
        <w:t>Section 3.7</w:t>
      </w:r>
      <w:r w:rsidR="00533928">
        <w:t xml:space="preserve"> explains</w:t>
      </w:r>
      <w:r w:rsidR="003974F1">
        <w:t xml:space="preserve">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4" w:name="_Toc64913949"/>
      <w:r>
        <w:t>Resource</w:t>
      </w:r>
      <w:r w:rsidR="00465BB4">
        <w:t>s</w:t>
      </w:r>
      <w:bookmarkEnd w:id="184"/>
    </w:p>
    <w:p w14:paraId="5385BA60" w14:textId="4ABC4ED9"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w:t>
      </w:r>
      <w:r w:rsidR="00DD52F8">
        <w:t>the simulation frame</w:t>
      </w:r>
      <w:r w:rsidR="002F685F">
        <w:t xml:space="preserve">.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5" w:name="_Toc64913950"/>
      <w:r>
        <w:t>Component</w:t>
      </w:r>
      <w:bookmarkEnd w:id="185"/>
    </w:p>
    <w:p w14:paraId="4DD6ABBC" w14:textId="6C0AA04C" w:rsidR="00327AA0" w:rsidRDefault="00327AA0" w:rsidP="00080CCD">
      <w:pPr>
        <w:spacing w:before="100" w:beforeAutospacing="1" w:after="100" w:afterAutospacing="1"/>
        <w:ind w:firstLine="360"/>
        <w:contextualSpacing/>
      </w:pPr>
      <w:r>
        <w:t>The FDM is set up with one Component: DataFDM. This Component holds all of the data describing the airplane. Th</w:t>
      </w:r>
      <w:r w:rsidR="00DD52F8">
        <w:t>e EquationsOfMotion System uses this Component</w:t>
      </w:r>
      <w:r>
        <w:t xml:space="preserve">. </w:t>
      </w:r>
    </w:p>
    <w:p w14:paraId="55AD9E28" w14:textId="23202CBF" w:rsidR="00AE4525" w:rsidRDefault="00327AA0" w:rsidP="00080CCD">
      <w:pPr>
        <w:spacing w:before="100" w:beforeAutospacing="1" w:after="100" w:afterAutospacing="1"/>
        <w:ind w:firstLine="360"/>
        <w:contextualSpacing/>
      </w:pPr>
      <w:r>
        <w:lastRenderedPageBreak/>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6" w:name="_Toc64913951"/>
      <w:r>
        <w:t>System</w:t>
      </w:r>
      <w:bookmarkEnd w:id="186"/>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186EE062"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w:t>
      </w:r>
      <w:r w:rsidR="004078FD">
        <w:t xml:space="preserve"> of the components because it is not </w:t>
      </w:r>
      <w:r w:rsidR="004D6434">
        <w:t>know</w:t>
      </w:r>
      <w:r w:rsidR="004078FD">
        <w:t>n</w:t>
      </w:r>
      <w:r w:rsidR="004D6434">
        <w:t xml:space="preserve"> if a roll, for example, is still occurring</w:t>
      </w:r>
      <w:r w:rsidR="004078FD">
        <w:t xml:space="preserve"> from the last frame</w:t>
      </w:r>
      <w:r w:rsidR="004D6434">
        <w:t>.</w:t>
      </w:r>
      <w:r w:rsidR="0059191E">
        <w:t xml:space="preserve"> Now, </w:t>
      </w:r>
      <w:r w:rsidR="004579F0">
        <w:t xml:space="preserve">for interactive flight simulation, </w:t>
      </w:r>
      <w:r w:rsidR="00EB25B5">
        <w:t xml:space="preserve">this is where the handling of flight control input would happen, but </w:t>
      </w:r>
      <w:r w:rsidR="008F0B13">
        <w:t>this</w:t>
      </w:r>
      <w:r w:rsidR="009F680F">
        <w:t xml:space="preserve"> part</w:t>
      </w:r>
      <w:r w:rsidR="008F0B13">
        <w:t xml:space="preserve"> is discuss</w:t>
      </w:r>
      <w:r w:rsidR="008E3BDD">
        <w:t>ed in s</w:t>
      </w:r>
      <w:r w:rsidR="00E00D7F">
        <w:t>ection 3.7</w:t>
      </w:r>
      <w:r w:rsidR="00EB25B5">
        <w:t>.</w:t>
      </w:r>
      <w:r w:rsidR="004D6434">
        <w:t xml:space="preserve"> The next step is</w:t>
      </w:r>
      <w:r w:rsidR="002B7CA7">
        <w:t xml:space="preserve"> calculating</w:t>
      </w:r>
      <w:r w:rsidR="00DC0A47">
        <w:t xml:space="preserve"> the forces and moments</w:t>
      </w:r>
      <w:r w:rsidR="003B1968">
        <w:t xml:space="preserve"> acting on the airplane in the function called calc_airplane_loads.</w:t>
      </w:r>
      <w:r w:rsidR="009E15B0">
        <w:t xml:space="preserve"> </w:t>
      </w:r>
      <w:r w:rsidR="00DC0A47">
        <w:t>This</w:t>
      </w:r>
      <w:r w:rsidR="00C20C1D">
        <w:t xml:space="preserve"> function</w:t>
      </w:r>
      <w:r w:rsidR="00DC0A47">
        <w:t xml:space="preserve">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w:t>
      </w:r>
      <w:r w:rsidR="00DD52F8">
        <w:t>,</w:t>
      </w:r>
      <w:r w:rsidR="00DC0A47">
        <w:t xml:space="preserv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1D7C5FE0"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w:t>
      </w:r>
      <w:r w:rsidR="00DD52F8">
        <w:t>. T</w:t>
      </w:r>
      <w:r>
        <w:t xml:space="preserve">hat displacement is then added </w:t>
      </w:r>
      <w:r>
        <w:lastRenderedPageBreak/>
        <w:t>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7" w:name="_Toc64913952"/>
      <w:r>
        <w:t>Palmer-based</w:t>
      </w:r>
      <w:r w:rsidR="006D11AA">
        <w:t xml:space="preserve"> FDM Equivalency Verification</w:t>
      </w:r>
      <w:bookmarkEnd w:id="187"/>
    </w:p>
    <w:p w14:paraId="1A43C445" w14:textId="7E911A28"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DD52F8">
        <w:t>Grant Palmer's works</w:t>
      </w:r>
      <w:r w:rsidR="008309A1">
        <w:t xml:space="preserve">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0F682F">
        <w:t>, it was required</w:t>
      </w:r>
      <w:r>
        <w:t xml:space="preserve"> to find out if it indeed worked as expected. When flying the airplane in FlightGear, </w:t>
      </w:r>
      <w:r w:rsidR="00DD52F8">
        <w:t>the flight mechanics look to be correct from the naked eye</w:t>
      </w:r>
      <w:r>
        <w:t xml:space="preserve">. </w:t>
      </w:r>
      <w:r w:rsidR="006900B2">
        <w:t>Although</w:t>
      </w:r>
      <w:r w:rsidR="00811A01">
        <w:t xml:space="preserve"> to ensure this </w:t>
      </w:r>
      <w:r w:rsidR="00136246">
        <w:t xml:space="preserve">re-implemented </w:t>
      </w:r>
      <w:r w:rsidR="00811A01">
        <w:t xml:space="preserve">FDM </w:t>
      </w:r>
      <w:r w:rsidR="003665F1">
        <w:t>works properly, it was</w:t>
      </w:r>
      <w:r>
        <w:t xml:space="preserve"> investigated if it replicates the same realis</w:t>
      </w:r>
      <w:r w:rsidR="000F682F">
        <w:t>tic flight data generated by the</w:t>
      </w:r>
      <w:r>
        <w:t xml:space="preserve"> C</w:t>
      </w:r>
      <w:r w:rsidR="0072707E">
        <w:t xml:space="preserve">-based FDM </w:t>
      </w:r>
      <w:r w:rsidR="000F682F">
        <w:t xml:space="preserve">original </w:t>
      </w:r>
      <w:r w:rsidR="002D2498">
        <w:t xml:space="preserve">source code </w:t>
      </w:r>
      <w:r w:rsidR="002D2498">
        <w:fldChar w:fldCharType="begin" w:fldLock="1"/>
      </w:r>
      <w:r w:rsidR="0019381A">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5]","plainTextFormattedCitation":"[35]","previouslyFormattedCitation":"[35]"},"properties":{"noteIndex":0},"schema":"https://github.com/citation-style-language/schema/raw/master/csl-citation.json"}</w:instrText>
      </w:r>
      <w:r w:rsidR="002D2498">
        <w:fldChar w:fldCharType="separate"/>
      </w:r>
      <w:r w:rsidR="00F4453C" w:rsidRPr="00F4453C">
        <w:rPr>
          <w:noProof/>
        </w:rPr>
        <w:t>[35]</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140A40">
        <w:t xml:space="preserve"> and checked</w:t>
      </w:r>
      <w:r w:rsidR="00607AB7">
        <w:t xml:space="preserve"> if the </w:t>
      </w:r>
      <w:r w:rsidR="00E035BC">
        <w:t xml:space="preserve">flight </w:t>
      </w:r>
      <w:r w:rsidR="00607AB7">
        <w:t>data from the last fra</w:t>
      </w:r>
      <w:r w:rsidR="00140A40">
        <w:t>me generated</w:t>
      </w:r>
      <w:r w:rsidR="00607AB7">
        <w:t xml:space="preserve"> by our FDM matched the</w:t>
      </w:r>
      <w:r w:rsidR="00140A40">
        <w:t xml:space="preserve"> flight data generated by the original</w:t>
      </w:r>
      <w:r w:rsidR="00607AB7">
        <w:t xml:space="preserve">.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7A68C24C"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w:t>
      </w:r>
      <w:r w:rsidR="001B4572">
        <w:t xml:space="preserve">resulting </w:t>
      </w:r>
      <w:r w:rsidR="002B4940">
        <w:t xml:space="preserve">output. </w:t>
      </w:r>
      <w:r w:rsidR="00B80968">
        <w:t xml:space="preserve">This output was then copied over to the Rust test, where the same test </w:t>
      </w:r>
      <w:r w:rsidR="001748DF">
        <w:t xml:space="preserve">conditions for the </w:t>
      </w:r>
      <w:r w:rsidR="00DE7F35">
        <w:t>original scenario</w:t>
      </w:r>
      <w:r w:rsidR="001748DF">
        <w:t xml:space="preserve"> were performed on our FDM</w:t>
      </w:r>
      <w:r w:rsidR="005B7845">
        <w:t xml:space="preserve">, and both outputs were </w:t>
      </w:r>
      <w:r w:rsidR="006C6058">
        <w:t>compared</w:t>
      </w:r>
      <w:r w:rsidR="00B80968">
        <w:t xml:space="preserve">. </w:t>
      </w:r>
    </w:p>
    <w:p w14:paraId="37A6A5B5" w14:textId="3AFD674C" w:rsidR="00C94145" w:rsidRDefault="002B4940" w:rsidP="00B80968">
      <w:pPr>
        <w:spacing w:before="100" w:beforeAutospacing="1" w:after="100" w:afterAutospacing="1"/>
        <w:ind w:firstLine="360"/>
        <w:contextualSpacing/>
      </w:pPr>
      <w:r>
        <w:lastRenderedPageBreak/>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3665F1">
        <w:t xml:space="preserve">The parameters tested were </w:t>
      </w:r>
      <w:r w:rsidR="001748DF">
        <w:t>bank, attack angle</w:t>
      </w:r>
      <w:r w:rsidR="00301EC6">
        <w:t>,</w:t>
      </w:r>
      <w:r w:rsidR="003665F1">
        <w:t xml:space="preserve"> and flaps. O</w:t>
      </w:r>
      <w:r w:rsidR="001748DF">
        <w:t>nly</w:t>
      </w:r>
      <w:r w:rsidR="003665F1">
        <w:t xml:space="preserve"> </w:t>
      </w:r>
      <w:r w:rsidR="00D42518">
        <w:t>one side of ea</w:t>
      </w:r>
      <w:r w:rsidR="002B5F99">
        <w:t xml:space="preserve">ch </w:t>
      </w:r>
      <w:r w:rsidR="00DD52F8">
        <w:t>flight control</w:t>
      </w:r>
      <w:r w:rsidR="001748DF">
        <w:t xml:space="preserve"> </w:t>
      </w:r>
      <w:r w:rsidR="003665F1">
        <w:t>w</w:t>
      </w:r>
      <w:r w:rsidR="00FE2D3B">
        <w:t>as</w:t>
      </w:r>
      <w:r w:rsidR="003665F1">
        <w:t xml:space="preserve"> tested </w:t>
      </w:r>
      <w:r w:rsidR="001748DF">
        <w:t>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0131BAD3"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w:t>
      </w:r>
      <w:r w:rsidR="00DD52F8">
        <w:t>T</w:t>
      </w:r>
      <w:r w:rsidR="005B4041">
        <w:t>he R</w:t>
      </w:r>
      <w:r w:rsidR="00315913">
        <w:t xml:space="preserve">ust crate called float-cmp </w:t>
      </w:r>
      <w:r w:rsidR="005B4041">
        <w:t>is used</w:t>
      </w:r>
      <w:r w:rsidR="00DD52F8" w:rsidRPr="00DD52F8">
        <w:t xml:space="preserve"> </w:t>
      </w:r>
      <w:r w:rsidR="00DD52F8">
        <w:t>to implement the epsilon consideration in the results</w:t>
      </w:r>
      <w:r w:rsidR="00315913">
        <w:t xml:space="preserve"> </w:t>
      </w:r>
      <w:r w:rsidR="00315913">
        <w:fldChar w:fldCharType="begin" w:fldLock="1"/>
      </w:r>
      <w:r w:rsidR="0019381A">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6]","plainTextFormattedCitation":"[36]","previouslyFormattedCitation":"[36]"},"properties":{"noteIndex":0},"schema":"https://github.com/citation-style-language/schema/raw/master/csl-citation.json"}</w:instrText>
      </w:r>
      <w:r w:rsidR="00315913">
        <w:fldChar w:fldCharType="separate"/>
      </w:r>
      <w:r w:rsidR="00F4453C" w:rsidRPr="00F4453C">
        <w:rPr>
          <w:noProof/>
        </w:rPr>
        <w:t>[36]</w:t>
      </w:r>
      <w:r w:rsidR="00315913">
        <w:fldChar w:fldCharType="end"/>
      </w:r>
      <w:r w:rsidR="005B4041">
        <w:t xml:space="preserve">. </w:t>
      </w:r>
      <w:r w:rsidR="004F2FB0">
        <w:t>The r</w:t>
      </w:r>
      <w:r w:rsidR="007960E2">
        <w:t>esults</w:t>
      </w:r>
      <w:r w:rsidR="004F2FB0">
        <w:t xml:space="preserve"> were tested</w:t>
      </w:r>
      <w:r w:rsidR="007960E2">
        <w:t xml:space="preserve"> to the smallest tolerance possible without failing the integration test.</w:t>
      </w:r>
    </w:p>
    <w:p w14:paraId="161F8F6B" w14:textId="5FAC77B7" w:rsidR="001225C8" w:rsidRDefault="00AB6949" w:rsidP="00080CCD">
      <w:pPr>
        <w:spacing w:before="100" w:beforeAutospacing="1" w:after="100" w:afterAutospacing="1"/>
        <w:ind w:firstLine="360"/>
        <w:contextualSpacing/>
      </w:pPr>
      <w:r>
        <w:t>The original</w:t>
      </w:r>
      <w:r w:rsidR="00566AC3">
        <w:t xml:space="preserve">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8" w:name="_Toc64913953"/>
      <w:r>
        <w:lastRenderedPageBreak/>
        <w:t>Test One</w:t>
      </w:r>
      <w:r w:rsidR="002B755A">
        <w:t xml:space="preserve"> (</w:t>
      </w:r>
      <w:r w:rsidR="00EC15EA">
        <w:t>Angle of Attack</w:t>
      </w:r>
      <w:r w:rsidR="002B755A">
        <w:t>)</w:t>
      </w:r>
      <w:bookmarkEnd w:id="188"/>
    </w:p>
    <w:p w14:paraId="4521673D" w14:textId="107D5569"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EC15EA">
        <w:t xml:space="preserve"> work</w:t>
      </w:r>
      <w:r w:rsidR="0029609C">
        <w:t>s</w:t>
      </w:r>
      <w:r w:rsidR="00EC15EA">
        <w:t xml:space="preserve">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9" w:name="_Toc6491434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9"/>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90" w:name="_Toc64913954"/>
      <w:r>
        <w:t>Test Two</w:t>
      </w:r>
      <w:r w:rsidR="002B755A">
        <w:t xml:space="preserve"> (</w:t>
      </w:r>
      <w:r w:rsidR="00EC15EA">
        <w:t>Bank</w:t>
      </w:r>
      <w:r w:rsidR="002B755A">
        <w:t>)</w:t>
      </w:r>
      <w:bookmarkEnd w:id="190"/>
    </w:p>
    <w:p w14:paraId="10C08849" w14:textId="7D3E040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w:t>
      </w:r>
      <w:r w:rsidR="00B65474">
        <w:t>e degrees of bank is</w:t>
      </w:r>
      <w:r w:rsidR="007A0FC0">
        <w:t xml:space="preserve"> set to 10.0, which</w:t>
      </w:r>
      <w:r w:rsidR="00B65474">
        <w:t xml:space="preserve"> </w:t>
      </w:r>
      <w:r w:rsidR="007A0FC0">
        <w:t>bank</w:t>
      </w:r>
      <w:r w:rsidR="00B65474">
        <w:t>s</w:t>
      </w:r>
      <w:r w:rsidR="007A0FC0">
        <w:t xml:space="preserve"> the airplane to the</w:t>
      </w:r>
      <w:r w:rsidR="00B65474">
        <w:t xml:space="preserve"> right. The angle of attack is </w:t>
      </w:r>
      <w:r w:rsidR="007A0FC0">
        <w:t>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91" w:name="_Toc6491434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91"/>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92" w:name="_Toc64913955"/>
      <w:r>
        <w:t xml:space="preserve">Test Three </w:t>
      </w:r>
      <w:r w:rsidR="002B755A">
        <w:t>(Flaps)</w:t>
      </w:r>
      <w:bookmarkEnd w:id="192"/>
    </w:p>
    <w:p w14:paraId="04DC7DCC" w14:textId="4B4938C7" w:rsidR="008F7B0C" w:rsidRDefault="008D5722" w:rsidP="00FB7947">
      <w:pPr>
        <w:spacing w:before="100" w:beforeAutospacing="1" w:after="100" w:afterAutospacing="1"/>
        <w:ind w:firstLine="360"/>
        <w:contextualSpacing/>
      </w:pPr>
      <w:r>
        <w:t>This</w:t>
      </w:r>
      <w:r w:rsidR="00670FC2">
        <w:t xml:space="preserve"> test </w:t>
      </w:r>
      <w:r w:rsidR="00460F26">
        <w:t>examine</w:t>
      </w:r>
      <w:r w:rsidR="00EB1EFC">
        <w:t>d</w:t>
      </w:r>
      <w:r w:rsidR="00460F26">
        <w:t xml:space="preserve">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w:t>
      </w:r>
      <w:r w:rsidR="00767C15">
        <w:t xml:space="preserve">test, </w:t>
      </w:r>
      <w:r w:rsidR="00670FC2">
        <w:t xml:space="preserve">the flaps </w:t>
      </w:r>
      <w:r w:rsidR="00EB1EFC">
        <w:t xml:space="preserve">are </w:t>
      </w:r>
      <w:r w:rsidR="00037AD5">
        <w:t>deflected at</w:t>
      </w:r>
      <w:r w:rsidR="00241050">
        <w:t xml:space="preserve"> 20 degrees</w:t>
      </w:r>
      <w:r w:rsidR="00670FC2">
        <w:t>.</w:t>
      </w:r>
      <w:r w:rsidR="00ED3079">
        <w:t xml:space="preserve"> The airplane is</w:t>
      </w:r>
      <w:r w:rsidR="005A63F8">
        <w:t xml:space="preserve"> </w:t>
      </w:r>
      <w:r w:rsidR="003F1588">
        <w:t xml:space="preserve">set to accelerate </w:t>
      </w:r>
      <w:r w:rsidR="005A63F8">
        <w:t>at 100%.</w:t>
      </w:r>
    </w:p>
    <w:p w14:paraId="531409AD" w14:textId="30ACFA4D" w:rsidR="00321BFD" w:rsidRDefault="00321BFD" w:rsidP="00FB7947">
      <w:pPr>
        <w:spacing w:before="100" w:beforeAutospacing="1" w:after="100" w:afterAutospacing="1"/>
        <w:ind w:firstLine="360"/>
        <w:contextualSpacing/>
      </w:pPr>
    </w:p>
    <w:p w14:paraId="770B39DB" w14:textId="77777777" w:rsidR="00321BFD" w:rsidRPr="004C6E22" w:rsidRDefault="00321BFD"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lastRenderedPageBreak/>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3" w:name="_Toc6491434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3"/>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4" w:name="_Toc64913956"/>
      <w:r>
        <w:t xml:space="preserve">Test Three </w:t>
      </w:r>
      <w:r w:rsidR="00C06EE0">
        <w:t>(Everything)</w:t>
      </w:r>
      <w:bookmarkEnd w:id="194"/>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1CEBFB51" w14:textId="67C9E75E" w:rsidR="006D4ABA" w:rsidRPr="00C06EE0" w:rsidRDefault="004C7C73" w:rsidP="004C7C73">
      <w:r>
        <w:t>flaps.</w:t>
      </w:r>
    </w:p>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deg):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deg):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5" w:name="_Toc64914347"/>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5"/>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6" w:name="_Toc64913957"/>
      <w:r>
        <w:t xml:space="preserve">Bourg-based </w:t>
      </w:r>
      <w:r w:rsidR="00E6501C">
        <w:t xml:space="preserve">FDM </w:t>
      </w:r>
      <w:r w:rsidR="00C32981">
        <w:t xml:space="preserve">Equivalency </w:t>
      </w:r>
      <w:r w:rsidR="00E6501C">
        <w:t>Verification</w:t>
      </w:r>
      <w:bookmarkEnd w:id="196"/>
    </w:p>
    <w:p w14:paraId="6C42CDF9" w14:textId="118B62E6"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 xml:space="preserve">FDM based on </w:t>
      </w:r>
      <w:r w:rsidR="003D36AB">
        <w:t>David Bourg's works</w:t>
      </w:r>
      <w:r w:rsidR="008309A1">
        <w:t xml:space="preserve">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C179C2">
        <w:t>, it was required</w:t>
      </w:r>
      <w:r w:rsidR="00710A2A">
        <w:t xml:space="preserve"> to find out if it indeed worked</w:t>
      </w:r>
      <w:r w:rsidR="008D5F60">
        <w:t xml:space="preserve"> as expected</w:t>
      </w:r>
      <w:r w:rsidR="000463BE">
        <w:t>.</w:t>
      </w:r>
      <w:r w:rsidR="00F02FCE">
        <w:t xml:space="preserve"> </w:t>
      </w:r>
      <w:r w:rsidR="00EB1114">
        <w:t xml:space="preserve">When flying the airplane in FlightGear, </w:t>
      </w:r>
      <w:r w:rsidR="003D36AB">
        <w:t>the flight mechanics look to be correct from the naked eye</w:t>
      </w:r>
      <w:r w:rsidR="00EB1114">
        <w:t>.</w:t>
      </w:r>
      <w:r w:rsidR="00D2621C">
        <w:t xml:space="preserve"> </w:t>
      </w:r>
      <w:r w:rsidR="003D36AB">
        <w:t>However,</w:t>
      </w:r>
      <w:r w:rsidR="00C179C2">
        <w:t xml:space="preserve"> it was </w:t>
      </w:r>
      <w:r w:rsidR="00EB1114">
        <w:t>investigate</w:t>
      </w:r>
      <w:r w:rsidR="009E5BDD">
        <w:t>d</w:t>
      </w:r>
      <w:r w:rsidR="00EB1114">
        <w:t xml:space="preserve"> if </w:t>
      </w:r>
      <w:r w:rsidR="003D36AB">
        <w:t xml:space="preserve">the FDM </w:t>
      </w:r>
      <w:r w:rsidR="00EB1114">
        <w:t>replicates</w:t>
      </w:r>
      <w:r w:rsidR="00F02FCE">
        <w:t xml:space="preserve"> the same realis</w:t>
      </w:r>
      <w:r w:rsidR="00AB6949">
        <w:t>tic flight data generated by the original</w:t>
      </w:r>
      <w:r w:rsidR="00F02FCE">
        <w:t xml:space="preserve"> C++ FDM described in Bourg’s textbook. </w:t>
      </w:r>
      <w:r w:rsidR="00B46802">
        <w:t>This investigation ran a</w:t>
      </w:r>
      <w:r w:rsidR="00707273">
        <w:t xml:space="preserve"> seri</w:t>
      </w:r>
      <w:r w:rsidR="00B46802">
        <w:t>es of different flight tests between both</w:t>
      </w:r>
      <w:r w:rsidR="00225941">
        <w:t xml:space="preserve"> FDMs</w:t>
      </w:r>
      <w:r w:rsidR="00626FE1">
        <w:t>,</w:t>
      </w:r>
      <w:r w:rsidR="00507FDB">
        <w:t xml:space="preserve"> intending to</w:t>
      </w:r>
      <w:r w:rsidR="00B46802">
        <w:t xml:space="preserve"> check if our FDM’s generated flight data</w:t>
      </w:r>
      <w:r w:rsidR="00EA6D3D">
        <w:t xml:space="preserve"> was equivalent to the original</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5CAE78F9" w:rsidR="008316B4" w:rsidRDefault="00370D3A" w:rsidP="00AB16CD">
      <w:pPr>
        <w:spacing w:before="100" w:beforeAutospacing="1" w:after="100" w:afterAutospacing="1"/>
        <w:ind w:firstLine="360"/>
        <w:contextualSpacing/>
      </w:pPr>
      <w:r>
        <w:lastRenderedPageBreak/>
        <w:t>Similar to the integration testing perfo</w:t>
      </w:r>
      <w:r w:rsidR="00C179C2">
        <w:t>rmed on the Palmer-based FDM, the flight data</w:t>
      </w:r>
      <w:r w:rsidR="00EA6D3D">
        <w:t xml:space="preserve"> </w:t>
      </w:r>
      <w:r w:rsidR="00626FE1">
        <w:t>generated by Bourg’s original FDM under some flight parameters was used in a series of Rust integration tests to replicate tha</w:t>
      </w:r>
      <w:r>
        <w:t xml:space="preserve">t </w:t>
      </w:r>
      <w:r w:rsidR="00DA0DE8">
        <w:t xml:space="preserve">same </w:t>
      </w:r>
      <w:r w:rsidR="00EA6D3D">
        <w:t xml:space="preserve">scenario.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1E589909" w:rsidR="00D7617E" w:rsidRPr="00142D0F" w:rsidRDefault="00633EFE" w:rsidP="00C34289">
            <w:pPr>
              <w:spacing w:line="240" w:lineRule="auto"/>
            </w:pPr>
            <w:r>
              <w:t>Air</w:t>
            </w:r>
            <w:r w:rsidR="00C50307">
              <w:t>s</w:t>
            </w:r>
            <w:r w:rsidR="009D0D38">
              <w:t>peed (</w:t>
            </w:r>
            <w:r w:rsidR="004F43EE">
              <w:t>feet</w:t>
            </w:r>
            <w:r w:rsidR="009D0D38">
              <w:t>/s</w:t>
            </w:r>
            <w:r w:rsidR="004F43EE">
              <w:t>econd</w:t>
            </w:r>
            <w:r w:rsidR="00D7617E" w:rsidRPr="00142D0F">
              <w:t>)</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7" w:name="_Toc64914348"/>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7"/>
    </w:p>
    <w:p w14:paraId="42D1D213" w14:textId="2915C798"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w:t>
      </w:r>
      <w:r w:rsidR="00F031D3">
        <w:t>six</w:t>
      </w:r>
      <w:r w:rsidR="00D96B34">
        <w:t xml:space="preserve"> total tests. The first </w:t>
      </w:r>
      <w:r w:rsidR="00FE424F">
        <w:t xml:space="preserve">test </w:t>
      </w:r>
      <w:r w:rsidR="00D96B34">
        <w:t>does nothing once the simulation is started.</w:t>
      </w:r>
      <w:r w:rsidR="00FE424F">
        <w:t xml:space="preserve"> </w:t>
      </w:r>
      <w:r w:rsidR="00D96B34">
        <w:t>The following tests focus on a specific fl</w:t>
      </w:r>
      <w:r w:rsidR="009A69E7">
        <w:t>ight control, excluding thrust</w:t>
      </w:r>
      <w:r w:rsidR="00F031D3">
        <w:t>,</w:t>
      </w:r>
      <w:r w:rsidR="009A69E7">
        <w:t xml:space="preserve"> </w:t>
      </w:r>
      <w:r w:rsidR="00D96B34">
        <w:t>which is applied in each test</w:t>
      </w:r>
      <w:r w:rsidR="001F70E3">
        <w:t>. The final test examine</w:t>
      </w:r>
      <w:r w:rsidR="00180D58">
        <w:t>d</w:t>
      </w:r>
      <w:r w:rsidR="009A69E7">
        <w:t xml:space="preserve"> every flight control. </w:t>
      </w:r>
    </w:p>
    <w:p w14:paraId="42BFCB30" w14:textId="4D1348F4" w:rsidR="002A50C8" w:rsidRDefault="00E37749" w:rsidP="00FB7947">
      <w:pPr>
        <w:spacing w:before="100" w:beforeAutospacing="1" w:after="100" w:afterAutospacing="1"/>
        <w:ind w:firstLine="360"/>
        <w:contextualSpacing/>
      </w:pPr>
      <w:r>
        <w:lastRenderedPageBreak/>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0E5793">
        <w:t>O</w:t>
      </w:r>
      <w:r w:rsidR="00CA4DD7">
        <w:t xml:space="preserve">nly </w:t>
      </w:r>
      <w:r w:rsidR="000E5793">
        <w:t xml:space="preserve">one </w:t>
      </w:r>
      <w:r w:rsidR="00CA4DD7">
        <w:t xml:space="preserve">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0E5793">
        <w:t xml:space="preserve"> w</w:t>
      </w:r>
      <w:r w:rsidR="00FE2D3B">
        <w:t>as</w:t>
      </w:r>
      <w:r w:rsidR="000E5793">
        <w:t xml:space="preserve"> tested</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348DE40" w:rsidR="005C71EB" w:rsidRDefault="00B966F4" w:rsidP="00086653">
      <w:pPr>
        <w:spacing w:before="100" w:beforeAutospacing="1" w:after="100" w:afterAutospacing="1"/>
        <w:ind w:firstLine="360"/>
        <w:contextualSpacing/>
      </w:pPr>
      <w:r>
        <w:t>Following the Palmer</w:t>
      </w:r>
      <w:r w:rsidR="00ED0849">
        <w:t>-based equivalency tests, a</w:t>
      </w:r>
      <w:r>
        <w:t xml:space="preserve"> </w:t>
      </w:r>
      <w:r w:rsidR="000B1201">
        <w:t xml:space="preserve">tolerance was used to </w:t>
      </w:r>
      <w:r>
        <w:t xml:space="preserve">account for </w:t>
      </w:r>
      <w:r w:rsidR="00B814F0">
        <w:t xml:space="preserve">the </w:t>
      </w:r>
      <w:r>
        <w:t>numerical</w:t>
      </w:r>
      <w:r w:rsidR="000259ED">
        <w:t xml:space="preserve"> floating-</w:t>
      </w:r>
      <w:r w:rsidR="005C71EB">
        <w:t>poi</w:t>
      </w:r>
      <w:r>
        <w:t>nt in the results.</w:t>
      </w:r>
      <w:r w:rsidR="00244DDE">
        <w:t xml:space="preserve"> </w:t>
      </w:r>
      <w:r>
        <w:t xml:space="preserve">This </w:t>
      </w:r>
      <w:r w:rsidR="0095090F">
        <w:t xml:space="preserve">tolerance </w:t>
      </w:r>
      <w:r>
        <w:t xml:space="preserve">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19381A">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6]","plainTextFormattedCitation":"[36]","previouslyFormattedCitation":"[36]"},"properties":{"noteIndex":0},"schema":"https://github.com/citation-style-language/schema/raw/master/csl-citation.json"}</w:instrText>
      </w:r>
      <w:r>
        <w:fldChar w:fldCharType="separate"/>
      </w:r>
      <w:r w:rsidR="00F4453C" w:rsidRPr="00F4453C">
        <w:rPr>
          <w:noProof/>
        </w:rPr>
        <w:t>[36]</w:t>
      </w:r>
      <w:r>
        <w:fldChar w:fldCharType="end"/>
      </w:r>
      <w:r>
        <w:t>.</w:t>
      </w:r>
      <w:r w:rsidR="00FE636E">
        <w:t xml:space="preserve"> The results were </w:t>
      </w:r>
      <w:r w:rsidR="00244DDE">
        <w:t xml:space="preserve">tested to the smallest tolerance possible without failing the integration test. </w:t>
      </w:r>
    </w:p>
    <w:p w14:paraId="1C783749" w14:textId="20EF835D" w:rsidR="00AE4525" w:rsidRDefault="00045A0D" w:rsidP="00FB7947">
      <w:pPr>
        <w:spacing w:before="100" w:beforeAutospacing="1" w:after="100" w:afterAutospacing="1"/>
        <w:ind w:firstLine="360"/>
        <w:contextualSpacing/>
      </w:pPr>
      <w:r>
        <w:t xml:space="preserve">The </w:t>
      </w:r>
      <w:r w:rsidR="00F42E40">
        <w:t xml:space="preserve">original </w:t>
      </w:r>
      <w:r>
        <w:t>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8" w:name="_Toc64913958"/>
      <w:r>
        <w:t>Test One (No Flight Control)</w:t>
      </w:r>
      <w:bookmarkEnd w:id="198"/>
    </w:p>
    <w:p w14:paraId="7968FB72" w14:textId="19DA9E6A" w:rsidR="00780A48" w:rsidRPr="00831F3B" w:rsidRDefault="00831F3B" w:rsidP="00780A48">
      <w:pPr>
        <w:spacing w:before="100" w:beforeAutospacing="1" w:after="100" w:afterAutospacing="1"/>
        <w:ind w:firstLine="360"/>
        <w:contextualSpacing/>
      </w:pPr>
      <w:r>
        <w:t>T</w:t>
      </w:r>
      <w:r w:rsidR="00603E2E">
        <w:t xml:space="preserve">his test was designed to </w:t>
      </w:r>
      <w:r w:rsidR="00F031D3">
        <w:t>determine</w:t>
      </w:r>
      <w:r w:rsidR="00603E2E">
        <w:t xml:space="preserve">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9" w:name="_Toc64914349"/>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9"/>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200" w:name="_Toc64913959"/>
      <w:r>
        <w:t xml:space="preserve">Test </w:t>
      </w:r>
      <w:r w:rsidR="00393A50">
        <w:t>Two</w:t>
      </w:r>
      <w:r>
        <w:t xml:space="preserve"> (Roll)</w:t>
      </w:r>
      <w:bookmarkEnd w:id="200"/>
    </w:p>
    <w:p w14:paraId="6716FC02" w14:textId="158E89A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w:t>
      </w:r>
      <w:r w:rsidR="00F031D3">
        <w:t>,</w:t>
      </w:r>
      <w:r w:rsidR="0018022C">
        <w:t xml:space="preserve">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980373">
        <w:t xml:space="preserve"> 8 seconds is</w:t>
      </w:r>
      <w:r w:rsidR="00DA7FC7">
        <w:t xml:space="preserve"> enough time to get the airplane flying straight ahead.</w:t>
      </w:r>
      <w:r w:rsidR="00EB1B59">
        <w:t xml:space="preserve"> When the simulati</w:t>
      </w:r>
      <w:r w:rsidR="00F167D4">
        <w:t>on starts, the airplane</w:t>
      </w:r>
      <w:r w:rsidR="00EB1B59">
        <w:t xml:space="preserve"> dip</w:t>
      </w:r>
      <w:r w:rsidR="00F167D4">
        <w:t>s down</w:t>
      </w:r>
      <w:r w:rsidR="00EB1B59">
        <w:t xml:space="preserve"> dramatically without increasing the thrust an</w:t>
      </w:r>
      <w:r w:rsidR="005765A9">
        <w:t xml:space="preserve">d pitching up, so that is why </w:t>
      </w:r>
      <w:r w:rsidR="00EB1B59">
        <w:t>pitch</w:t>
      </w:r>
      <w:r w:rsidR="005765A9">
        <w:t>ing up is necessary</w:t>
      </w:r>
      <w:r w:rsidR="00EB1B59">
        <w:t xml:space="preserve">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201" w:name="_Toc64914350"/>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201"/>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202" w:name="_Toc64913960"/>
      <w:r>
        <w:t xml:space="preserve">Test </w:t>
      </w:r>
      <w:r w:rsidR="00393A50">
        <w:t>Three</w:t>
      </w:r>
      <w:r>
        <w:t xml:space="preserve"> (Pitch)</w:t>
      </w:r>
      <w:bookmarkEnd w:id="202"/>
    </w:p>
    <w:p w14:paraId="50D8C93A" w14:textId="694522BC" w:rsidR="004C6E22" w:rsidRPr="004C6E22" w:rsidRDefault="004C6E22" w:rsidP="00FB7947">
      <w:pPr>
        <w:spacing w:before="100" w:beforeAutospacing="1" w:after="100" w:afterAutospacing="1"/>
        <w:ind w:firstLine="360"/>
        <w:contextualSpacing/>
      </w:pPr>
      <w:r>
        <w:t xml:space="preserve">This test was designed </w:t>
      </w:r>
      <w:r w:rsidR="001E4334">
        <w:t>to be sure that pitch</w:t>
      </w:r>
      <w:r>
        <w:t xml:space="preserve">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If the airplane were going faster caused by more than 1000 pounds</w:t>
      </w:r>
      <w:r w:rsidR="001E4334">
        <w:t xml:space="preserve"> of thrust force, the</w:t>
      </w:r>
      <w:r w:rsidR="00A9337F">
        <w:t xml:space="preserve"> airplane could stall –</w:t>
      </w:r>
      <w:r w:rsidR="009F3151">
        <w:t xml:space="preserve"> but in this case, the airplane</w:t>
      </w:r>
      <w:r w:rsidR="00887906">
        <w:t xml:space="preserve"> ascend</w:t>
      </w:r>
      <w:r w:rsidR="009F3151">
        <w:t>s</w:t>
      </w:r>
      <w:r w:rsidR="005C227A">
        <w:t xml:space="preserve">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lastRenderedPageBreak/>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3" w:name="_Toc64914351"/>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3"/>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4" w:name="_Toc64913961"/>
      <w:r>
        <w:t>Test Four</w:t>
      </w:r>
      <w:r w:rsidR="00E37749">
        <w:t xml:space="preserve"> (Yaw)</w:t>
      </w:r>
      <w:bookmarkEnd w:id="204"/>
    </w:p>
    <w:p w14:paraId="2CE79FF4" w14:textId="03B76C1E" w:rsidR="009D369C" w:rsidRPr="009D369C" w:rsidRDefault="00192082" w:rsidP="00FB7947">
      <w:pPr>
        <w:spacing w:before="100" w:beforeAutospacing="1" w:after="100" w:afterAutospacing="1"/>
        <w:ind w:firstLine="360"/>
        <w:contextualSpacing/>
      </w:pPr>
      <w:r>
        <w:t>This test examined</w:t>
      </w:r>
      <w:r w:rsidR="009D369C">
        <w:t xml:space="preserve">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5" w:name="_Toc64914352"/>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5"/>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6" w:name="_Toc64913962"/>
      <w:r>
        <w:t>Test Five</w:t>
      </w:r>
      <w:r w:rsidR="00994809">
        <w:t xml:space="preserve"> (Flaps)</w:t>
      </w:r>
      <w:bookmarkEnd w:id="206"/>
    </w:p>
    <w:p w14:paraId="4E07171B" w14:textId="4C4428B1" w:rsidR="006434B0" w:rsidRPr="006434B0" w:rsidRDefault="00507FC5" w:rsidP="00FB7947">
      <w:pPr>
        <w:spacing w:before="100" w:beforeAutospacing="1" w:after="100" w:afterAutospacing="1"/>
        <w:ind w:firstLine="360"/>
        <w:contextualSpacing/>
      </w:pPr>
      <w:r>
        <w:t>This</w:t>
      </w:r>
      <w:r w:rsidR="006B0800">
        <w:t xml:space="preserve"> test examined</w:t>
      </w:r>
      <w:r w:rsidR="006434B0">
        <w:t xml:space="preserve"> the lowering of the flaps on the airplane. The flaps can either be up or down during the simulation; the flaps are toggled on and off. </w:t>
      </w:r>
      <w:r w:rsidR="000A5A3E">
        <w:t xml:space="preserve">The flaps are </w:t>
      </w:r>
      <w:r w:rsidR="001F6591">
        <w:t>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7" w:name="_Toc64914353"/>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7"/>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8" w:name="_Toc64913963"/>
      <w:r>
        <w:lastRenderedPageBreak/>
        <w:t>Test Six (Everything)</w:t>
      </w:r>
      <w:bookmarkEnd w:id="208"/>
    </w:p>
    <w:p w14:paraId="57F9974C" w14:textId="304DDE77" w:rsidR="000B2350" w:rsidRPr="006434B0" w:rsidRDefault="00FB3DAD" w:rsidP="00321BFD">
      <w:pPr>
        <w:spacing w:before="100" w:beforeAutospacing="1" w:after="100" w:afterAutospacing="1"/>
        <w:ind w:firstLine="360"/>
        <w:contextualSpacing/>
      </w:pPr>
      <w:r>
        <w:t>The final test examined</w:t>
      </w:r>
      <w:r w:rsidR="00780A48">
        <w:t xml:space="preserve">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9" w:name="_Toc64914354"/>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9"/>
    </w:p>
    <w:p w14:paraId="6EC47758" w14:textId="6D899548" w:rsidR="00271967" w:rsidRDefault="00271967" w:rsidP="00271967">
      <w:pPr>
        <w:pStyle w:val="Heading3"/>
        <w:numPr>
          <w:ilvl w:val="2"/>
          <w:numId w:val="5"/>
        </w:numPr>
        <w:ind w:left="1080"/>
        <w:jc w:val="left"/>
      </w:pPr>
      <w:bookmarkStart w:id="210" w:name="_Toc64913964"/>
      <w:r>
        <w:t xml:space="preserve">Custom Type </w:t>
      </w:r>
      <w:r w:rsidR="00B13BEB">
        <w:t>Mod</w:t>
      </w:r>
      <w:r w:rsidR="001F2F92">
        <w:t>ule</w:t>
      </w:r>
      <w:r w:rsidR="00B13BEB">
        <w:t xml:space="preserve"> </w:t>
      </w:r>
      <w:r>
        <w:t>Verification</w:t>
      </w:r>
      <w:bookmarkEnd w:id="210"/>
    </w:p>
    <w:p w14:paraId="785C6ECF" w14:textId="5B7634A8"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 xml:space="preserve">vectors, matrices, and </w:t>
      </w:r>
      <w:r w:rsidR="00980373">
        <w:t xml:space="preserve">quaternions. </w:t>
      </w:r>
      <w:r w:rsidR="00F031D3">
        <w:t>Like Bourg’s FDM, these classes</w:t>
      </w:r>
      <w:r>
        <w:t xml:space="preserve">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39E23853" w:rsidR="00421CFE" w:rsidRDefault="00D755DD" w:rsidP="00FB7947">
      <w:pPr>
        <w:spacing w:before="100" w:beforeAutospacing="1" w:after="100" w:afterAutospacing="1"/>
        <w:ind w:firstLine="360"/>
        <w:contextualSpacing/>
      </w:pPr>
      <w:r>
        <w:lastRenderedPageBreak/>
        <w:t>Bourg</w:t>
      </w:r>
      <w:r w:rsidR="00421CFE">
        <w:t xml:space="preserve"> provides three test code files for</w:t>
      </w:r>
      <w:r w:rsidR="00A352C5">
        <w:t xml:space="preserve"> each class inside </w:t>
      </w:r>
      <w:r w:rsidR="00F031D3">
        <w:t>the</w:t>
      </w:r>
      <w:r w:rsidR="00421CFE">
        <w:t xml:space="preserve">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w:t>
      </w:r>
      <w:r w:rsidR="008C67BE">
        <w:t xml:space="preserve">sting of some operations </w:t>
      </w:r>
      <w:r w:rsidR="00F031D3">
        <w:t>used in the FDM – those operation tests were added in C++</w:t>
      </w:r>
      <w:r w:rsidR="009959B4">
        <w:t xml:space="preserve"> to </w:t>
      </w:r>
      <w:r w:rsidR="00FF7CE6">
        <w:t>get data to compare to</w:t>
      </w:r>
      <w:r w:rsidR="00421CFE">
        <w:t xml:space="preserve">. </w:t>
      </w:r>
    </w:p>
    <w:p w14:paraId="3F903EF6" w14:textId="117B802E"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19381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F4453C" w:rsidRPr="00F4453C">
        <w:rPr>
          <w:noProof/>
        </w:rPr>
        <w:t>[28]</w:t>
      </w:r>
      <w:r w:rsidR="00472C76">
        <w:fldChar w:fldCharType="end"/>
      </w:r>
      <w:r>
        <w:t>.</w:t>
      </w:r>
    </w:p>
    <w:p w14:paraId="4BB200C7" w14:textId="6E75AF17" w:rsidR="00D05143" w:rsidRDefault="006F2430" w:rsidP="00D05143">
      <w:pPr>
        <w:spacing w:before="100" w:beforeAutospacing="1" w:after="100" w:afterAutospacing="1"/>
        <w:ind w:firstLine="360"/>
        <w:contextualSpacing/>
      </w:pPr>
      <w:r>
        <w:t>T</w:t>
      </w:r>
      <w:r w:rsidR="000D1EEF">
        <w:t>he classes were re-implemented in Rust to match the exact functionality that Bourg intended.</w:t>
      </w:r>
      <w:r w:rsidR="00F031D3">
        <w:t xml:space="preserve"> A</w:t>
      </w:r>
      <w:r w:rsidR="00317810">
        <w:t xml:space="preserve"> series of</w:t>
      </w:r>
      <w:r w:rsidR="00003BEF">
        <w:t xml:space="preserve"> Rust unit</w:t>
      </w:r>
      <w:r w:rsidR="00317810">
        <w:t xml:space="preserve"> tests</w:t>
      </w:r>
      <w:r w:rsidR="00882084">
        <w:t xml:space="preserve"> were devised</w:t>
      </w:r>
      <w:r w:rsidR="00F031D3">
        <w:t xml:space="preserve"> to ensure that the operations on the vector, matrix, and quaternions were correct</w:t>
      </w:r>
      <w:r w:rsidR="00317810">
        <w:t xml:space="preserve">. </w:t>
      </w:r>
      <w:r w:rsidR="00003BEF">
        <w:t>Each unit test checks each oper</w:t>
      </w:r>
      <w:r w:rsidR="007C7B5B">
        <w:t xml:space="preserve">ation used by this FDM. </w:t>
      </w:r>
      <w:r w:rsidR="00B813FE">
        <w:t xml:space="preserve">Each </w:t>
      </w:r>
      <w:r w:rsidR="00003BEF">
        <w:t xml:space="preserve">of these operations </w:t>
      </w:r>
      <w:r w:rsidR="00B813FE">
        <w:t>w</w:t>
      </w:r>
      <w:r w:rsidR="00FE2D3B">
        <w:t>as</w:t>
      </w:r>
      <w:r w:rsidR="00B813FE">
        <w:t xml:space="preserve"> compiled and ran </w:t>
      </w:r>
      <w:r w:rsidR="00003BEF">
        <w:t>with the original C++ code by Bourg</w:t>
      </w:r>
      <w:r w:rsidR="00160AA3">
        <w:t>. The resulting output was then used in</w:t>
      </w:r>
      <w:r w:rsidR="00003BEF">
        <w:t xml:space="preserve"> the Rust </w:t>
      </w:r>
      <w:r w:rsidR="00160AA3">
        <w:t xml:space="preserve">unit </w:t>
      </w:r>
      <w:r w:rsidR="00003BEF">
        <w:t xml:space="preserve">tests to be compared to the </w:t>
      </w:r>
      <w:r w:rsidR="00F031D3">
        <w:t>Rust re-implementation output</w:t>
      </w:r>
      <w:r w:rsidR="00003BEF">
        <w:t xml:space="preserve">. </w:t>
      </w:r>
      <w:r w:rsidR="00CB67CF">
        <w:t>The</w:t>
      </w:r>
      <w:r w:rsidR="0005144F">
        <w:t xml:space="preserve"> operations</w:t>
      </w:r>
      <w:r w:rsidR="00CB67CF">
        <w:t xml:space="preserve"> in the Rust tests </w:t>
      </w:r>
      <w:r w:rsidR="004D5BF6">
        <w:t>were given the same input as</w:t>
      </w:r>
      <w:r w:rsidR="00CB67CF">
        <w:t xml:space="preserve"> what was used to gather the </w:t>
      </w:r>
      <w:r w:rsidR="00160AA3">
        <w:t>C++ code results</w:t>
      </w:r>
      <w:r w:rsidR="00CB67CF">
        <w:t>.</w:t>
      </w:r>
    </w:p>
    <w:p w14:paraId="7D9F3577" w14:textId="4E37BF48" w:rsidR="005732C8" w:rsidRDefault="00C518DE" w:rsidP="00D05143">
      <w:pPr>
        <w:pStyle w:val="Heading4"/>
        <w:numPr>
          <w:ilvl w:val="3"/>
          <w:numId w:val="5"/>
        </w:numPr>
        <w:jc w:val="left"/>
      </w:pPr>
      <w:bookmarkStart w:id="211" w:name="_Toc64913965"/>
      <w:r>
        <w:t>Vector Tests</w:t>
      </w:r>
      <w:bookmarkEnd w:id="211"/>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lastRenderedPageBreak/>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12" w:name="_Toc64913966"/>
      <w:r>
        <w:t>Matrix Tests</w:t>
      </w:r>
      <w:bookmarkEnd w:id="212"/>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3" w:name="_Toc64913967"/>
      <w:r>
        <w:t>Quaternion Tests</w:t>
      </w:r>
      <w:bookmarkEnd w:id="213"/>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5427F6C" w:rsidR="00AE4525" w:rsidRDefault="00193FB3" w:rsidP="00FB7947">
      <w:pPr>
        <w:pStyle w:val="ListParagraph"/>
        <w:numPr>
          <w:ilvl w:val="0"/>
          <w:numId w:val="9"/>
        </w:numPr>
        <w:spacing w:before="100" w:beforeAutospacing="1" w:after="100" w:afterAutospacing="1"/>
      </w:pPr>
      <w:r>
        <w:t>Euler angle extraction</w:t>
      </w:r>
    </w:p>
    <w:p w14:paraId="355C5FAD" w14:textId="6241CB6E" w:rsidR="00DF6FAE" w:rsidRDefault="00DF6FAE" w:rsidP="00DF6FAE">
      <w:pPr>
        <w:pStyle w:val="Heading2"/>
        <w:numPr>
          <w:ilvl w:val="1"/>
          <w:numId w:val="5"/>
        </w:numPr>
        <w:spacing w:before="100" w:beforeAutospacing="1" w:after="100" w:afterAutospacing="1"/>
        <w:ind w:left="540"/>
        <w:contextualSpacing/>
      </w:pPr>
      <w:bookmarkStart w:id="214" w:name="_Toc64913968"/>
      <w:r>
        <w:t>FDM Benchmarking</w:t>
      </w:r>
      <w:bookmarkEnd w:id="214"/>
    </w:p>
    <w:p w14:paraId="331F05B6" w14:textId="32A67520" w:rsidR="00DF6FAE" w:rsidRDefault="00EA52E9" w:rsidP="0027045F">
      <w:pPr>
        <w:spacing w:before="100" w:beforeAutospacing="1" w:after="100" w:afterAutospacing="1"/>
        <w:ind w:firstLine="360"/>
        <w:contextualSpacing/>
      </w:pPr>
      <w:r>
        <w:t>A benchmark of the</w:t>
      </w:r>
      <w:r w:rsidR="00D61339">
        <w:t xml:space="preserve"> </w:t>
      </w:r>
      <w:r w:rsidR="00584980">
        <w:t xml:space="preserve">Rust-based </w:t>
      </w:r>
      <w:r w:rsidR="00D61339">
        <w:t xml:space="preserve">Bourg and Palmer </w:t>
      </w:r>
      <w:r>
        <w:t>FDM</w:t>
      </w:r>
      <w:r w:rsidR="00D61339">
        <w:t>s</w:t>
      </w:r>
      <w:r w:rsidR="00A51BD9">
        <w:t xml:space="preserve"> was</w:t>
      </w:r>
      <w:r>
        <w:t xml:space="preserve"> included in this research to provide a relative performance comparison. </w:t>
      </w:r>
      <w:r w:rsidR="00711C9C">
        <w:t xml:space="preserve">A Rust </w:t>
      </w:r>
      <w:r w:rsidR="00584980">
        <w:t xml:space="preserve">crate called criterion </w:t>
      </w:r>
      <w:r w:rsidR="00584980">
        <w:fldChar w:fldCharType="begin" w:fldLock="1"/>
      </w:r>
      <w:r w:rsidR="00584980">
        <w:instrText>ADDIN CSL_CITATION {"citationItems":[{"id":"ITEM-1","itemData":{"URL":"https://crates.io/crates/criterion","author":[{"dropping-particle":"","family":"Hesiler","given":"Brook","non-dropping-particle":"","parse-names":false,"suffix":""}],"id":"ITEM-1","issued":{"date-parts":[["0"]]},"title":"criterion","type":"webpage"},"uris":["http://www.mendeley.com/documents/?uuid=c49b6296-df94-4abc-8221-3e3b6456733b"]}],"mendeley":{"formattedCitation":"[37]","plainTextFormattedCitation":"[37]"},"properties":{"noteIndex":0},"schema":"https://github.com/citation-style-language/schema/raw/master/csl-citation.json"}</w:instrText>
      </w:r>
      <w:r w:rsidR="00584980">
        <w:fldChar w:fldCharType="separate"/>
      </w:r>
      <w:r w:rsidR="00584980" w:rsidRPr="00584980">
        <w:rPr>
          <w:noProof/>
        </w:rPr>
        <w:t>[37]</w:t>
      </w:r>
      <w:r w:rsidR="00584980">
        <w:fldChar w:fldCharType="end"/>
      </w:r>
      <w:r w:rsidR="00711C9C">
        <w:t xml:space="preserve"> was used to</w:t>
      </w:r>
      <w:r w:rsidR="005773D4">
        <w:t xml:space="preserve"> implement statistical analysis</w:t>
      </w:r>
      <w:r w:rsidR="00F92F1A">
        <w:t>-</w:t>
      </w:r>
      <w:r w:rsidR="005773D4">
        <w:t xml:space="preserve">driven </w:t>
      </w:r>
      <w:r w:rsidR="00A610D4">
        <w:t>benchmarking.</w:t>
      </w:r>
      <w:r w:rsidR="005773D4">
        <w:t xml:space="preserve"> Criterion </w:t>
      </w:r>
      <w:r w:rsidR="00F4134D">
        <w:t>can</w:t>
      </w:r>
      <w:r w:rsidR="005773D4">
        <w:t xml:space="preserve"> set up group benchmarking comparisons between functions</w:t>
      </w:r>
      <w:r w:rsidR="00876495">
        <w:t xml:space="preserve"> with a command line argument. Criterion also </w:t>
      </w:r>
      <w:r w:rsidR="005773D4">
        <w:t xml:space="preserve">uses </w:t>
      </w:r>
      <w:r w:rsidR="00820338">
        <w:t>G</w:t>
      </w:r>
      <w:r w:rsidR="005773D4">
        <w:t>nuplot to generate detailed graphs of the results.</w:t>
      </w:r>
      <w:r w:rsidR="001F6C80">
        <w:t xml:space="preserve"> Also, criterion </w:t>
      </w:r>
      <w:r w:rsidR="00F4134D">
        <w:t>can calculate</w:t>
      </w:r>
      <w:r w:rsidR="001F6C80">
        <w:t xml:space="preserve"> if a benchmark has regressed or increased in performance compared to the last benchmark.</w:t>
      </w:r>
    </w:p>
    <w:p w14:paraId="26DD6582" w14:textId="43B59183" w:rsidR="002A1AED" w:rsidRDefault="009A01F1" w:rsidP="00164EFE">
      <w:pPr>
        <w:spacing w:before="100" w:beforeAutospacing="1" w:after="100" w:afterAutospacing="1"/>
        <w:ind w:firstLine="360"/>
        <w:contextualSpacing/>
      </w:pPr>
      <w:r>
        <w:t>F</w:t>
      </w:r>
      <w:r w:rsidR="00724652">
        <w:t>irst</w:t>
      </w:r>
      <w:r>
        <w:t>,</w:t>
      </w:r>
      <w:r w:rsidR="00724652">
        <w:t xml:space="preserve"> a benches directory was created at the root of the project</w:t>
      </w:r>
      <w:r>
        <w:t xml:space="preserve"> to set up benchmarking using criterion</w:t>
      </w:r>
      <w:r w:rsidR="00724652">
        <w:t xml:space="preserve">. In this directory, a code file imports the criterion crate, and imports all of the functions and data necessary to run the </w:t>
      </w:r>
      <w:r w:rsidR="00153153">
        <w:t>two functions that execute the P</w:t>
      </w:r>
      <w:r w:rsidR="00724652">
        <w:t xml:space="preserve">almer and </w:t>
      </w:r>
      <w:r w:rsidR="00153153">
        <w:t>Bourg models</w:t>
      </w:r>
      <w:r w:rsidR="00724652">
        <w:t>.</w:t>
      </w:r>
      <w:r w:rsidR="00153153">
        <w:t xml:space="preserve"> Next, the two functions containing the Palmer and Bourg models to be executed and compared are defined. The two functions that are compared are not the ECS-based versions – the </w:t>
      </w:r>
      <w:r w:rsidR="0000718C">
        <w:t>airplanes</w:t>
      </w:r>
      <w:r w:rsidR="00153153">
        <w:t xml:space="preserve"> are instead created as an object to be operated on. This decision was made because it is not clear how to implement an ECS structure into a criterion benchm</w:t>
      </w:r>
      <w:r w:rsidR="005507AD">
        <w:t>ark as it requires</w:t>
      </w:r>
      <w:r w:rsidR="00153153">
        <w:t xml:space="preserve"> functions to compare, and only the relative performance of the raw models is at question. </w:t>
      </w:r>
      <w:r w:rsidR="00810782">
        <w:t>Lastly, a criterion function is defined that describes how the two functions are benchmarked. For this research, it is set up to test the models with a single number of frames to execute</w:t>
      </w:r>
      <w:r w:rsidR="00A62C69">
        <w:t xml:space="preserve"> for</w:t>
      </w:r>
      <w:r w:rsidR="00810782">
        <w:t xml:space="preserve"> </w:t>
      </w:r>
      <w:r w:rsidR="00A62C69">
        <w:t xml:space="preserve">each of the </w:t>
      </w:r>
      <w:r w:rsidR="00810782">
        <w:t>multiple frame rates (i.e., FPS).</w:t>
      </w:r>
      <w:r w:rsidR="00303A59">
        <w:t xml:space="preserve"> Multiple frame rates are inputted to determine if the time step between frames affects performance due to the Runge-K</w:t>
      </w:r>
      <w:r w:rsidR="00B529F9">
        <w:t xml:space="preserve">utta or </w:t>
      </w:r>
      <w:r w:rsidR="00303A59">
        <w:t>basic Euler methods used either model to integrate the equations of motion.</w:t>
      </w:r>
      <w:r w:rsidR="00D77420">
        <w:t xml:space="preserve"> </w:t>
      </w:r>
      <w:r w:rsidR="00810782">
        <w:t xml:space="preserve">Both the number of frame iterations and multiple frame rates may be modified as desired. </w:t>
      </w:r>
      <w:r w:rsidR="009A1E0C">
        <w:t>However, the benches</w:t>
      </w:r>
      <w:r w:rsidR="00202C1B">
        <w:t xml:space="preserve"> demonstrated consist</w:t>
      </w:r>
      <w:r w:rsidR="00A314A1">
        <w:t>ed</w:t>
      </w:r>
      <w:r w:rsidR="00202C1B">
        <w:t xml:space="preserve"> of </w:t>
      </w:r>
      <w:r w:rsidR="009A1E0C">
        <w:t>100 frames for each 10, 30, 60, 100 FPS</w:t>
      </w:r>
      <w:r w:rsidR="00573597">
        <w:t xml:space="preserve"> bench.</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5" w:name="_Toc64913969"/>
      <w:r>
        <w:t>Building the Flight Simulator</w:t>
      </w:r>
      <w:r w:rsidR="00C22A6B">
        <w:t>s</w:t>
      </w:r>
      <w:bookmarkEnd w:id="215"/>
    </w:p>
    <w:p w14:paraId="1374D51B" w14:textId="6201A75A"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t>
      </w:r>
      <w:r w:rsidR="00F031D3">
        <w:t>a</w:t>
      </w:r>
      <w:r w:rsidR="00801187">
        <w:t xml:space="preserve"> handful of differences are pointed out. </w:t>
      </w:r>
      <w:r w:rsidR="00BB742F">
        <w:t>A</w:t>
      </w:r>
      <w:r w:rsidR="00F214AC">
        <w:t>dditional</w:t>
      </w:r>
      <w:r w:rsidR="00BB742F">
        <w:t xml:space="preserve"> considerations </w:t>
      </w:r>
      <w:r w:rsidR="0032015F">
        <w:t xml:space="preserve">required for simulation </w:t>
      </w:r>
      <w:r w:rsidR="00BB742F">
        <w:t xml:space="preserve">not </w:t>
      </w:r>
      <w:r w:rsidR="0032015F">
        <w:t xml:space="preserve">previously </w:t>
      </w:r>
      <w:r w:rsidR="00BB742F">
        <w:t>mentioned in the sections</w:t>
      </w:r>
      <w:r w:rsidR="00E00D7F">
        <w:t>, 3.2 and 3.3,</w:t>
      </w:r>
      <w:r w:rsidR="00BB742F">
        <w:t xml:space="preserve"> describing the creation of the raw FDMs</w:t>
      </w:r>
      <w:r w:rsidR="00801187">
        <w:t xml:space="preserve"> are noted</w:t>
      </w:r>
      <w:r w:rsidR="00BB742F">
        <w:t xml:space="preserve">. </w:t>
      </w:r>
    </w:p>
    <w:p w14:paraId="6CD53B3B" w14:textId="341048B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rsidR="00C5774C">
        <w:t xml:space="preserve"> System, the</w:t>
      </w:r>
      <w:r w:rsidR="00610359">
        <w:t xml:space="preserve"> S</w:t>
      </w:r>
      <w:r>
        <w:t xml:space="preserve">ystems and Components </w:t>
      </w:r>
      <w:r w:rsidR="00C5774C">
        <w:t xml:space="preserve">were added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19A8B052" w:rsidR="004B014C" w:rsidRDefault="00D93F17" w:rsidP="00FB7947">
      <w:pPr>
        <w:spacing w:before="100" w:beforeAutospacing="1" w:after="100" w:afterAutospacing="1"/>
        <w:ind w:firstLine="360"/>
        <w:contextualSpacing/>
      </w:pPr>
      <w:r>
        <w:t>O</w:t>
      </w:r>
      <w:r w:rsidR="006B7C7D">
        <w:t>nly a few simple lines of codes need to be written</w:t>
      </w:r>
      <w:r w:rsidR="00F031D3" w:rsidRPr="00F031D3">
        <w:t xml:space="preserve"> </w:t>
      </w:r>
      <w:r w:rsidR="00F031D3">
        <w:t>to add the new Systems and Components</w:t>
      </w:r>
      <w:r w:rsidR="006B7C7D">
        <w:t xml:space="preserve">.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07086E58" w:rsidR="00AD416F" w:rsidRDefault="009B5CC5" w:rsidP="00C01879">
      <w:pPr>
        <w:spacing w:before="100" w:beforeAutospacing="1" w:after="100" w:afterAutospacing="1"/>
        <w:ind w:firstLine="360"/>
        <w:contextualSpacing/>
      </w:pPr>
      <w:r>
        <w:lastRenderedPageBreak/>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w:t>
      </w:r>
      <w:r w:rsidR="008F7D11">
        <w:t>ystem FlightGear uses</w:t>
      </w:r>
      <w:r w:rsidR="00835088">
        <w:t xml:space="preserve">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w:t>
      </w:r>
      <w:r w:rsidR="000F68B6">
        <w:t>not to</w:t>
      </w:r>
      <w:r w:rsidR="00835088">
        <w:t xml:space="preserve">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w:t>
      </w:r>
      <w:r w:rsidR="000F68B6">
        <w:t>depict the airplane within FlightGear properly</w:t>
      </w:r>
      <w:r w:rsidR="00835088">
        <w:t>.</w:t>
      </w:r>
      <w:r w:rsidR="00DF7A26">
        <w:t xml:space="preserve"> </w:t>
      </w:r>
      <w:r w:rsidR="00C01879">
        <w:t>La</w:t>
      </w:r>
      <w:r w:rsidR="00DF7A26">
        <w:t xml:space="preserve">stly, when beginning the simulation, FlightGear automatically loads with the airplane facing East with an initial heading of 90 degrees. </w:t>
      </w:r>
      <w:r w:rsidR="000F68B6">
        <w:t>T</w:t>
      </w:r>
      <w:r w:rsidR="00DF7A26">
        <w:t xml:space="preserve">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6" w:name="_Toc64913970"/>
      <w:r>
        <w:t>Simulation Loop</w:t>
      </w:r>
      <w:bookmarkEnd w:id="216"/>
    </w:p>
    <w:p w14:paraId="40851F76" w14:textId="6DF217C5"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584980">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7]"},"properties":{"noteIndex":0},"schema":"https://github.com/citation-style-language/schema/raw/master/csl-citation.json"}</w:instrText>
      </w:r>
      <w:r w:rsidR="00472C76">
        <w:fldChar w:fldCharType="separate"/>
      </w:r>
      <w:r w:rsidR="00584980" w:rsidRPr="00584980">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507761">
        <w:t xml:space="preserve">30, which </w:t>
      </w:r>
      <w:r w:rsidR="00B612F6">
        <w:t xml:space="preserve">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w:t>
      </w:r>
      <w:r w:rsidR="00FA6DE7">
        <w:t xml:space="preserve">. This strategy works because it is known </w:t>
      </w:r>
      <w:r w:rsidR="00FD0DC9">
        <w:t>that the</w:t>
      </w:r>
      <w:r w:rsidR="00F96A84">
        <w:t xml:space="preserve"> integration of the </w:t>
      </w:r>
      <w:r w:rsidR="00F96A84">
        <w:lastRenderedPageBreak/>
        <w:t>equations of motion reliably takes less</w:t>
      </w:r>
      <w:r w:rsidR="00FD0DC9">
        <w:t xml:space="preserve"> real processing time</w:t>
      </w:r>
      <w:r w:rsidR="00F96A84">
        <w:t xml:space="preserve"> than </w:t>
      </w:r>
      <w:r w:rsidR="00FD0DC9">
        <w:t>33 milliseconds,</w:t>
      </w:r>
      <w:r w:rsidR="00F96A84">
        <w:t xml:space="preserve"> and so the simulation </w:t>
      </w:r>
      <w:r w:rsidR="001E4334">
        <w:t>can</w:t>
      </w:r>
      <w:r w:rsidR="002E3A76">
        <w:t xml:space="preserve"> </w:t>
      </w:r>
      <w:r w:rsidR="00F96A84">
        <w:t>maintai</w:t>
      </w:r>
      <w:r w:rsidR="00472C76">
        <w:t xml:space="preserve">n a smooth frame rate </w:t>
      </w:r>
      <w:r w:rsidR="00472C76">
        <w:fldChar w:fldCharType="begin" w:fldLock="1"/>
      </w:r>
      <w:r w:rsidR="00A95370">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20]"},"properties":{"noteIndex":0},"schema":"https://github.com/citation-style-language/schema/raw/master/csl-citation.json"}</w:instrText>
      </w:r>
      <w:r w:rsidR="00472C76">
        <w:fldChar w:fldCharType="separate"/>
      </w:r>
      <w:r w:rsidR="009D4E9B" w:rsidRPr="009D4E9B">
        <w:rPr>
          <w:noProof/>
        </w:rPr>
        <w:t>[20]</w:t>
      </w:r>
      <w:r w:rsidR="00472C76">
        <w:fldChar w:fldCharType="end"/>
      </w:r>
      <w:r w:rsidR="00F96A84">
        <w:t>. This strategy might normally be an issue for slow computers, but the FDM</w:t>
      </w:r>
      <w:r w:rsidR="005E2232">
        <w:t>s are</w:t>
      </w:r>
      <w:r w:rsidR="00F96A84">
        <w:t xml:space="preserve"> not very demanding on hardware. The downside is t</w:t>
      </w:r>
      <w:r w:rsidR="00DC6787">
        <w:t>hat for fast computers,</w:t>
      </w:r>
      <w:r w:rsidR="00F96A84">
        <w:t xml:space="preserve"> some frames per second </w:t>
      </w:r>
      <w:r w:rsidR="00DC6787">
        <w:t xml:space="preserve">are left </w:t>
      </w:r>
      <w:r w:rsidR="00F96A84">
        <w:t>on the table</w:t>
      </w:r>
      <w:r w:rsidR="0073397E">
        <w:t xml:space="preserve"> due to the</w:t>
      </w:r>
      <w:r w:rsidR="00472C76">
        <w:t xml:space="preserve"> fixed time step </w:t>
      </w:r>
      <w:r w:rsidR="00472C76">
        <w:fldChar w:fldCharType="begin" w:fldLock="1"/>
      </w:r>
      <w:r w:rsidR="00584980">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7]"},"properties":{"noteIndex":0},"schema":"https://github.com/citation-style-language/schema/raw/master/csl-citation.json"}</w:instrText>
      </w:r>
      <w:r w:rsidR="00472C76">
        <w:fldChar w:fldCharType="separate"/>
      </w:r>
      <w:r w:rsidR="00584980" w:rsidRPr="00584980">
        <w:rPr>
          <w:noProof/>
        </w:rPr>
        <w:t>[38]</w:t>
      </w:r>
      <w:r w:rsidR="00472C76">
        <w:fldChar w:fldCharType="end"/>
      </w:r>
      <w:r w:rsidR="00F96A84">
        <w:t xml:space="preserve">. </w:t>
      </w:r>
      <w:r w:rsidR="000F68B6">
        <w:t>There is a frame rate variable in the main function</w:t>
      </w:r>
      <w:r w:rsidR="002C2AE5">
        <w:t xml:space="preserv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7" w:name="_Toc64913971"/>
      <w:r>
        <w:t>Resources</w:t>
      </w:r>
      <w:bookmarkEnd w:id="217"/>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8" w:name="_Toc64913972"/>
      <w:r>
        <w:t>Components</w:t>
      </w:r>
      <w:bookmarkEnd w:id="218"/>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9" w:name="_Toc64913973"/>
      <w:r>
        <w:t>KeyboardState</w:t>
      </w:r>
      <w:bookmarkEnd w:id="219"/>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6B5BF585" w:rsidR="00AD416F" w:rsidRDefault="00757371" w:rsidP="00FB7947">
      <w:pPr>
        <w:spacing w:before="100" w:beforeAutospacing="1" w:after="100" w:afterAutospacing="1"/>
        <w:ind w:firstLine="360"/>
        <w:contextualSpacing/>
      </w:pPr>
      <w:r>
        <w:t>Because the P</w:t>
      </w:r>
      <w:r w:rsidR="000D757A">
        <w:t xml:space="preserve">almer-based FDM </w:t>
      </w:r>
      <w:r w:rsidR="00D24FCE">
        <w:t>cannot</w:t>
      </w:r>
      <w:r w:rsidR="000D757A">
        <w:t xml:space="preserve">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20" w:name="_Toc64913974"/>
      <w:r>
        <w:lastRenderedPageBreak/>
        <w:t>FGNetFDM</w:t>
      </w:r>
      <w:bookmarkEnd w:id="220"/>
    </w:p>
    <w:p w14:paraId="167F75CD" w14:textId="063F3BB4"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0A0263">
        <w:t xml:space="preserve"> original</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21" w:name="_Toc64913975"/>
      <w:r>
        <w:t>DataFDM</w:t>
      </w:r>
      <w:bookmarkEnd w:id="221"/>
    </w:p>
    <w:p w14:paraId="674510BD" w14:textId="2205BE3B"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s</w:t>
      </w:r>
      <w:r w:rsidR="00E00D7F">
        <w:t>, 3.2, and 3.3,</w:t>
      </w:r>
      <w:r w:rsidR="00CB679B">
        <w:t xml:space="preserve"> for each respective FDM </w:t>
      </w:r>
      <w:r w:rsidR="00244EE0">
        <w:t>being used by the Equat</w:t>
      </w:r>
      <w:r w:rsidR="00003824">
        <w:t xml:space="preserve">ionsOfMotion System. However, </w:t>
      </w:r>
      <w:r w:rsidR="00244EE0">
        <w:t xml:space="preserve">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92D4B">
        <w:t xml:space="preserve">is </w:t>
      </w:r>
      <w:r w:rsidR="00EA1479">
        <w:t>describe</w:t>
      </w:r>
      <w:r w:rsidR="00F467A5">
        <w:t>d</w:t>
      </w:r>
      <w:r w:rsidR="00EA1479">
        <w:t xml:space="preserv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22" w:name="_Toc64913976"/>
      <w:r>
        <w:t>Systems</w:t>
      </w:r>
      <w:bookmarkEnd w:id="222"/>
    </w:p>
    <w:p w14:paraId="65BD3A35" w14:textId="6663A9B0"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and the type of access must b</w:t>
      </w:r>
      <w:r w:rsidR="00980373">
        <w:t>e specified. ReadStorage is only</w:t>
      </w:r>
      <w:r>
        <w:t xml:space="preserve">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5AD24C38" w:rsidR="00A27C8B" w:rsidRPr="00303604" w:rsidRDefault="00303604" w:rsidP="00FB7947">
      <w:pPr>
        <w:pStyle w:val="Caption"/>
        <w:spacing w:before="100" w:beforeAutospacing="1" w:after="100" w:afterAutospacing="1"/>
        <w:ind w:firstLine="360"/>
        <w:contextualSpacing/>
        <w:jc w:val="center"/>
        <w:rPr>
          <w:b w:val="0"/>
        </w:rPr>
      </w:pPr>
      <w:bookmarkStart w:id="223" w:name="_Toc64914340"/>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5C0A6F">
        <w:rPr>
          <w:b w:val="0"/>
          <w:noProof/>
        </w:rPr>
        <w:t>11</w:t>
      </w:r>
      <w:r w:rsidRPr="00303604">
        <w:rPr>
          <w:b w:val="0"/>
        </w:rPr>
        <w:fldChar w:fldCharType="end"/>
      </w:r>
      <w:r w:rsidRPr="00303604">
        <w:rPr>
          <w:b w:val="0"/>
        </w:rPr>
        <w:t>: Flight Simulator Entity-Component-System Organization</w:t>
      </w:r>
      <w:bookmarkEnd w:id="223"/>
    </w:p>
    <w:p w14:paraId="1D1CD4BC" w14:textId="6336B1BD"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xml:space="preserve">. </w:t>
      </w:r>
      <w:r w:rsidR="00C726FF">
        <w:t>Then</w:t>
      </w:r>
      <w:r w:rsidR="00007C3B">
        <w: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w:t>
      </w:r>
      <w:r>
        <w:lastRenderedPageBreak/>
        <w:t>the constructed packet to FlightGear. Each System is dependent on the previous System executed to update data.</w:t>
      </w:r>
    </w:p>
    <w:p w14:paraId="2E432F24" w14:textId="19AFF97B"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DD041B">
        <w:t xml:space="preserve">conflict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19381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F4453C" w:rsidRPr="00F4453C">
        <w:rPr>
          <w:noProof/>
        </w:rPr>
        <w:t>[27]</w:t>
      </w:r>
      <w:r w:rsidR="001C6E89">
        <w:fldChar w:fldCharType="end"/>
      </w:r>
      <w:r w:rsidR="006A3F73">
        <w:t>. So, the specification of</w:t>
      </w:r>
      <w:r w:rsidR="009450C7">
        <w:t xml:space="preserve"> the deterministic sequential execution order </w:t>
      </w:r>
      <w:r w:rsidR="006A3F73">
        <w:t>of</w:t>
      </w:r>
      <w:r w:rsidR="009450C7">
        <w:t xml:space="preserve"> the dispatcher in code</w:t>
      </w:r>
      <w:r w:rsidR="006A3F73">
        <w:t xml:space="preserve"> is needed</w:t>
      </w:r>
      <w:r w:rsidR="009450C7">
        <w:t>.</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4302F81F" w:rsidR="00E35DC6" w:rsidRPr="00766EFE" w:rsidRDefault="00766EFE" w:rsidP="00FB7947">
      <w:pPr>
        <w:pStyle w:val="Caption"/>
        <w:spacing w:before="100" w:beforeAutospacing="1" w:after="100" w:afterAutospacing="1"/>
        <w:ind w:firstLine="360"/>
        <w:contextualSpacing/>
        <w:jc w:val="center"/>
        <w:rPr>
          <w:b w:val="0"/>
        </w:rPr>
      </w:pPr>
      <w:bookmarkStart w:id="224" w:name="_Toc64914341"/>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5C0A6F">
        <w:rPr>
          <w:b w:val="0"/>
          <w:noProof/>
        </w:rPr>
        <w:t>12</w:t>
      </w:r>
      <w:r w:rsidRPr="00766EFE">
        <w:rPr>
          <w:b w:val="0"/>
        </w:rPr>
        <w:fldChar w:fldCharType="end"/>
      </w:r>
      <w:r w:rsidRPr="00766EFE">
        <w:rPr>
          <w:b w:val="0"/>
        </w:rPr>
        <w:t>: Flight Simulator System Execution Flow</w:t>
      </w:r>
      <w:bookmarkEnd w:id="224"/>
    </w:p>
    <w:p w14:paraId="64D2B8CF" w14:textId="66914E98"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w:t>
      </w:r>
      <w:r w:rsidR="001C4A04">
        <w:t xml:space="preserve"> is added to the dispatcher, the dispatcher can be told </w:t>
      </w:r>
      <w:r w:rsidR="001C4A04">
        <w:lastRenderedPageBreak/>
        <w:t xml:space="preserve">to </w:t>
      </w:r>
      <w:r w:rsidR="002968D2">
        <w:t>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5" w:name="_Toc64913977"/>
      <w:r>
        <w:t>FlightControl</w:t>
      </w:r>
      <w:bookmarkEnd w:id="225"/>
    </w:p>
    <w:p w14:paraId="3C02B6A6" w14:textId="3B38AFE6"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the KeyboardS</w:t>
      </w:r>
      <w:r w:rsidR="00240101">
        <w:t>tate Component data. So, it has</w:t>
      </w:r>
      <w:r>
        <w:t xml:space="preserve"> WriteStorage access to KeyboardState. </w:t>
      </w:r>
    </w:p>
    <w:p w14:paraId="4F25DB37" w14:textId="7E34F57D" w:rsidR="00625265" w:rsidRDefault="00D24FCE" w:rsidP="00FB7947">
      <w:pPr>
        <w:spacing w:before="100" w:beforeAutospacing="1" w:after="100" w:afterAutospacing="1"/>
        <w:ind w:firstLine="360"/>
        <w:contextualSpacing/>
      </w:pPr>
      <w:r>
        <w:t>A</w:t>
      </w:r>
      <w:r w:rsidR="00F122BA">
        <w:t xml:space="preserve"> Rust crate called device_query </w:t>
      </w:r>
      <w:r w:rsidR="00F122BA">
        <w:fldChar w:fldCharType="begin" w:fldLock="1"/>
      </w:r>
      <w:r w:rsidR="00584980">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8]"},"properties":{"noteIndex":0},"schema":"https://github.com/citation-style-language/schema/raw/master/csl-citation.json"}</w:instrText>
      </w:r>
      <w:r w:rsidR="00F122BA">
        <w:fldChar w:fldCharType="separate"/>
      </w:r>
      <w:r w:rsidR="00584980" w:rsidRPr="00584980">
        <w:rPr>
          <w:noProof/>
        </w:rPr>
        <w:t>[39]</w:t>
      </w:r>
      <w:r w:rsidR="00F122BA">
        <w:fldChar w:fldCharType="end"/>
      </w:r>
      <w:r w:rsidR="00D94150">
        <w:t xml:space="preserve"> is implemented</w:t>
      </w:r>
      <w:r>
        <w:t xml:space="preserve"> to detect the keyboard keypresses</w:t>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w:t>
      </w:r>
      <w:r w:rsidR="00624491">
        <w:t xml:space="preserve"> at the current instance, and then</w:t>
      </w:r>
      <w:r w:rsidR="00625265">
        <w:t xml:space="preserve"> </w:t>
      </w:r>
      <w:r w:rsidR="00FE2D3B">
        <w:t xml:space="preserve">a </w:t>
      </w:r>
      <w:r w:rsidR="00625265">
        <w:t xml:space="preserve">check </w:t>
      </w:r>
      <w:r w:rsidR="00624491">
        <w:t xml:space="preserve">is made to see </w:t>
      </w:r>
      <w:r w:rsidR="00625265">
        <w:t>if any of the keys in that list match the keys t</w:t>
      </w:r>
      <w:r w:rsidR="00624491">
        <w:t xml:space="preserve">hat are </w:t>
      </w:r>
      <w:r w:rsidR="001819A8">
        <w:t>tied</w:t>
      </w:r>
      <w:r w:rsidR="008777CB">
        <w:t xml:space="preserve"> with a flight control that</w:t>
      </w:r>
      <w:r w:rsidR="001819A8">
        <w:t xml:space="preserve"> affect</w:t>
      </w:r>
      <w:r w:rsidR="008777CB">
        <w:t>s</w:t>
      </w:r>
      <w:r w:rsidR="00BA3B2F">
        <w:t xml:space="preserve"> the equations of motion</w:t>
      </w:r>
      <w:r w:rsidR="00625265">
        <w:t xml:space="preserve"> in our FDM. Since more than one key can be pr</w:t>
      </w:r>
      <w:r w:rsidR="00AB7E94">
        <w:t xml:space="preserve">essed at once, </w:t>
      </w:r>
      <w:r w:rsidR="00625265">
        <w:t>al</w:t>
      </w:r>
      <w:r w:rsidR="008F2C01">
        <w:t>l of the designated keys</w:t>
      </w:r>
      <w:r w:rsidR="00AB7E94">
        <w:t xml:space="preserve"> are checked</w:t>
      </w:r>
      <w:r w:rsidR="00625265">
        <w:t xml:space="preserve">, and </w:t>
      </w:r>
      <w:r w:rsidR="00903595">
        <w:t xml:space="preserve">when a key is being pressed, </w:t>
      </w:r>
      <w:r w:rsidR="00625265">
        <w:t>the KeyboardState data that corresponds to that keypr</w:t>
      </w:r>
      <w:r w:rsidR="008F67BB">
        <w:t>ess</w:t>
      </w:r>
      <w:r w:rsidR="00AB7E94">
        <w:t xml:space="preserve"> is toggled to true</w:t>
      </w:r>
      <w:r w:rsidR="00856BB2">
        <w:t>. Before any</w:t>
      </w:r>
      <w:r w:rsidR="00625265">
        <w:t xml:space="preserve"> of the KeyboardState data</w:t>
      </w:r>
      <w:r w:rsidR="00856BB2">
        <w:t xml:space="preserve"> is toggled to true</w:t>
      </w:r>
      <w:r w:rsidR="003E5674">
        <w:t xml:space="preserve">, </w:t>
      </w:r>
      <w:r w:rsidR="00856BB2">
        <w:t>the data is defaulted</w:t>
      </w:r>
      <w:r w:rsidR="003E5674">
        <w:t xml:space="preserve"> to false to start fresh for that frame.</w:t>
      </w:r>
      <w:r w:rsidR="000D5377">
        <w:t xml:space="preserve"> Once the FlightControl System has done its job</w:t>
      </w:r>
      <w:r w:rsidR="00625265">
        <w:t>, the EquationsOfMotion Sys</w:t>
      </w:r>
      <w:r w:rsidR="00C813E5">
        <w:t>tem</w:t>
      </w:r>
      <w:r w:rsidR="000D5377">
        <w:t xml:space="preserve"> take</w:t>
      </w:r>
      <w:r w:rsidR="00C813E5">
        <w:t>s</w:t>
      </w:r>
      <w:r w:rsidR="000D5377">
        <w:t xml:space="preserv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0FA944F6" w:rsidR="00AD416F" w:rsidRDefault="00511CB2" w:rsidP="004E6F0F">
      <w:pPr>
        <w:spacing w:before="100" w:beforeAutospacing="1" w:after="100" w:afterAutospacing="1"/>
        <w:ind w:firstLine="360"/>
        <w:contextualSpacing/>
      </w:pPr>
      <w:r>
        <w:t>The Palmer-based FDM does not designate a keypress to modify yaw</w:t>
      </w:r>
      <w:r w:rsidR="00D24FCE">
        <w:t>,</w:t>
      </w:r>
      <w:r>
        <w:t xml:space="preserve"> so for that respective flight simulator</w:t>
      </w:r>
      <w:r w:rsidR="00D24FCE">
        <w:t>,</w:t>
      </w:r>
      <w:r>
        <w:t xml:space="preserve">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1D9DE6EC"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w:t>
      </w:r>
      <w:r w:rsidR="00D24FCE">
        <w:t>regarding</w:t>
      </w:r>
      <w:r>
        <w:t xml:space="preserve">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AFB5612" w:rsidR="00717239" w:rsidRPr="00E631A9" w:rsidRDefault="00D24FCE" w:rsidP="00C6753A">
      <w:pPr>
        <w:spacing w:before="100" w:beforeAutospacing="1" w:after="100" w:afterAutospacing="1"/>
        <w:ind w:firstLine="360"/>
        <w:contextualSpacing/>
      </w:pPr>
      <w:r>
        <w:t>I</w:t>
      </w:r>
      <w:r w:rsidR="00717239">
        <w:t>t is important to note again that the flight control keypresses directly affect the values they represent in the Palmer-based simulator</w:t>
      </w:r>
      <w:r>
        <w:t xml:space="preserve"> to explain difference #1</w:t>
      </w:r>
      <w:r w:rsidR="00717239">
        <w:t xml:space="preserve">. For example, rolling to the right in this simulator will directly change the bank angle value, then the equations of motion </w:t>
      </w:r>
      <w:r w:rsidR="00836DBB">
        <w:t>consider</w:t>
      </w:r>
      <w:r w:rsidR="00717239">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rsidR="00717239">
        <w:t xml:space="preserve"> that orientation is displayed in FlightGear. This</w:t>
      </w:r>
      <w:r w:rsidR="00F11111">
        <w:t xml:space="preserve"> difference</w:t>
      </w:r>
      <w:r w:rsidR="00717239">
        <w:t xml:space="preserve"> is worth explaining because a component can be activated with no limit. Thrust is an exception; similar to all the input in the Palmer-based simulator, in the Bourg-based simulator,</w:t>
      </w:r>
      <w:r w:rsidR="009E68C0">
        <w:t xml:space="preserve"> the</w:t>
      </w:r>
      <w:r w:rsidR="00717239">
        <w:t xml:space="preserve"> thrust force is directly altered by </w:t>
      </w:r>
      <w:r w:rsidR="00955788">
        <w:t xml:space="preserve">a </w:t>
      </w:r>
      <w:r w:rsidR="00717239">
        <w:t>keypress. The thrust is incremented or decremented by a constant number, defaulted to 100, out of the total maximum thrust force capacity.</w:t>
      </w:r>
      <w:r w:rsidR="006A0EA5">
        <w:t xml:space="preserve"> Considering </w:t>
      </w:r>
      <w:r w:rsidR="00717239">
        <w:t>a component can be activated by en</w:t>
      </w:r>
      <w:r w:rsidR="0027324B">
        <w:t xml:space="preserve">dless keypresses, a barrel roll </w:t>
      </w:r>
      <w:r w:rsidR="00717239">
        <w:t>can be performed i</w:t>
      </w:r>
      <w:r w:rsidR="002745C2">
        <w:t>n the Bourg-based simulator. H</w:t>
      </w:r>
      <w:r w:rsidR="007D3493">
        <w:t>owever</w:t>
      </w:r>
      <w:r w:rsidR="00717239">
        <w:t xml:space="preserve">, the Palmer-based simulator does not employ this freedom. In the Palmer-based simulator, the bank angle, attack angle, and flaps have a value range. Attack angle ranges </w:t>
      </w:r>
      <w:r w:rsidR="00717239">
        <w:lastRenderedPageBreak/>
        <w:t>from -16 degrees to 20 degrees. Bank angle ranges from -20 degrees to 20 degrees. Flaps are deployed at either 0 degrees, 20 degrees, o</w:t>
      </w:r>
      <w:r w:rsidR="00444C30">
        <w:t xml:space="preserve">r 40 degrees. The values on </w:t>
      </w:r>
      <w:r w:rsidR="00717239">
        <w:t xml:space="preserve">each </w:t>
      </w:r>
      <w:r>
        <w:t>range</w:t>
      </w:r>
      <w:r w:rsidR="00717239">
        <w:t xml:space="preserve">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6" w:name="_Toc64913978"/>
      <w:r>
        <w:t>MakePacket</w:t>
      </w:r>
      <w:bookmarkEnd w:id="226"/>
    </w:p>
    <w:p w14:paraId="3133C635" w14:textId="08C084E8"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5163FF">
        <w:t xml:space="preserve">, with data that </w:t>
      </w:r>
      <w:r w:rsidR="00D24FCE">
        <w:t>the SendPacket System sends</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7D234020"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714163">
        <w:t>. W</w:t>
      </w:r>
      <w:r w:rsidR="00625265">
        <w:t xml:space="preserve">hen the new data variables are passed into the FGNetFDM structure, the data </w:t>
      </w:r>
      <w:r w:rsidR="00D24FCE">
        <w:t>must</w:t>
      </w:r>
      <w:r w:rsidR="00625265">
        <w:t xml:space="preserve">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3DCBAAC7"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 xml:space="preserve">theta, and psi, </w:t>
      </w:r>
      <w:r w:rsidR="00D24FCE">
        <w:t>representing</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7" w:name="_Toc64913979"/>
      <w:r>
        <w:lastRenderedPageBreak/>
        <w:t>SendPacket</w:t>
      </w:r>
      <w:bookmarkEnd w:id="227"/>
    </w:p>
    <w:p w14:paraId="38CF9BA3" w14:textId="15656479"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584980">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39]"},"properties":{"noteIndex":0},"schema":"https://github.com/citation-style-language/schema/raw/master/csl-citation.json"}</w:instrText>
      </w:r>
      <w:r w:rsidR="00B329C9">
        <w:fldChar w:fldCharType="separate"/>
      </w:r>
      <w:r w:rsidR="00584980" w:rsidRPr="00584980">
        <w:rPr>
          <w:noProof/>
        </w:rPr>
        <w:t>[40]</w:t>
      </w:r>
      <w:r w:rsidR="00B329C9">
        <w:fldChar w:fldCharType="end"/>
      </w:r>
      <w:r w:rsidR="00B329C9">
        <w:t xml:space="preserve"> and serde </w:t>
      </w:r>
      <w:r w:rsidR="00B329C9">
        <w:fldChar w:fldCharType="begin" w:fldLock="1"/>
      </w:r>
      <w:r w:rsidR="00584980">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0]"},"properties":{"noteIndex":0},"schema":"https://github.com/citation-style-language/schema/raw/master/csl-citation.json"}</w:instrText>
      </w:r>
      <w:r w:rsidR="00B329C9">
        <w:fldChar w:fldCharType="separate"/>
      </w:r>
      <w:r w:rsidR="00584980" w:rsidRPr="00584980">
        <w:rPr>
          <w:noProof/>
        </w:rPr>
        <w:t>[41]</w:t>
      </w:r>
      <w:r w:rsidR="00B329C9">
        <w:fldChar w:fldCharType="end"/>
      </w:r>
      <w:r w:rsidR="00B329C9">
        <w:t xml:space="preserve"> are used to </w:t>
      </w:r>
      <w:r w:rsidR="00EB5DC5">
        <w:t>do this.</w:t>
      </w:r>
    </w:p>
    <w:p w14:paraId="544E7EB2" w14:textId="05C0E67C"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w:t>
      </w:r>
      <w:r w:rsidR="00D24FCE">
        <w:t>First, a socket is opened</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w:t>
      </w:r>
      <w:r w:rsidR="000C5F37">
        <w:t>S</w:t>
      </w:r>
      <w:r w:rsidR="00625265">
        <w:t xml:space="preserve">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8" w:name="_Toc64913980"/>
      <w:r>
        <w:t>EquationsOfMotion</w:t>
      </w:r>
      <w:bookmarkEnd w:id="228"/>
    </w:p>
    <w:p w14:paraId="34BEF3FB" w14:textId="7915BB1D"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w:t>
      </w:r>
      <w:r w:rsidR="009639FC">
        <w:t xml:space="preserve">explanation </w:t>
      </w:r>
      <w:r w:rsidR="004B582F">
        <w:t>is almost the same as the System defined in the previous sections</w:t>
      </w:r>
      <w:r w:rsidR="00E00D7F">
        <w:t>, 3.2 and 3.3</w:t>
      </w:r>
      <w:r w:rsidR="008E3BDD">
        <w:t>,</w:t>
      </w:r>
      <w:r w:rsidR="004B582F">
        <w:t xml:space="preserve"> </w:t>
      </w:r>
      <w:r w:rsidR="008E3BDD">
        <w:t>that outline</w:t>
      </w:r>
      <w:r w:rsidR="004B582F">
        <w:t xml:space="preserve"> the respective FDMs. </w:t>
      </w:r>
      <w:r w:rsidR="002238D0">
        <w:t xml:space="preserve">However, </w:t>
      </w:r>
      <w:r w:rsidR="00835088">
        <w:t>the</w:t>
      </w:r>
      <w:r w:rsidR="00EE4996">
        <w:t>re are two</w:t>
      </w:r>
      <w:r>
        <w:t xml:space="preserve"> </w:t>
      </w:r>
      <w:r w:rsidR="00835088">
        <w:t xml:space="preserve">important </w:t>
      </w:r>
      <w:r>
        <w:t>difference</w:t>
      </w:r>
      <w:r w:rsidR="00233E76">
        <w:t>s between the</w:t>
      </w:r>
      <w:r w:rsidR="00835088">
        <w:t xml:space="preserve"> FDM</w:t>
      </w:r>
      <w:r w:rsidR="00233E76">
        <w:t>s defined by their respective authors</w:t>
      </w:r>
      <w:r w:rsidR="00835088">
        <w:t xml:space="preserve">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6AEEB456"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 xml:space="preserve">For both simulators, </w:t>
      </w:r>
      <w:r w:rsidR="00723E24">
        <w:t xml:space="preserve">the </w:t>
      </w:r>
      <w:r>
        <w:t xml:space="preserve">KeyboardStates </w:t>
      </w:r>
      <w:r w:rsidR="00723E24">
        <w:t>are then checked t</w:t>
      </w:r>
      <w:r w:rsidR="002B32E2">
        <w: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xml:space="preserve">. </w:t>
      </w:r>
      <w:r w:rsidR="00D24FCE">
        <w:t>However, the thrust states</w:t>
      </w:r>
      <w:r w:rsidR="00C61FE5">
        <w:t xml:space="preserve"> are n</w:t>
      </w:r>
      <w:r w:rsidR="001A6B2F">
        <w:t xml:space="preserve">ot associated with a component and </w:t>
      </w:r>
      <w:r w:rsidR="00D24FCE">
        <w:t>are</w:t>
      </w:r>
      <w:r w:rsidR="001A6B2F">
        <w:t xml:space="preserve"> modified </w:t>
      </w:r>
      <w:r w:rsidR="00C61FE5">
        <w:t>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rsidR="00A03A7B">
        <w:t>he FDM</w:t>
      </w:r>
      <w:r>
        <w:t xml:space="preserve"> take</w:t>
      </w:r>
      <w:r w:rsidR="00A03A7B">
        <w:t>s</w:t>
      </w:r>
      <w:r>
        <w:t xml:space="preserve"> that into account for the calculation of that frame. That is the part that makes the FDM interactive. </w:t>
      </w:r>
    </w:p>
    <w:p w14:paraId="112D1936" w14:textId="0E353F01" w:rsidR="000B352B" w:rsidRDefault="00640D00" w:rsidP="00FB7947">
      <w:pPr>
        <w:spacing w:before="100" w:beforeAutospacing="1" w:after="100" w:afterAutospacing="1"/>
        <w:ind w:firstLine="360"/>
        <w:contextualSpacing/>
      </w:pPr>
      <w:r>
        <w:t>Following</w:t>
      </w:r>
      <w:r w:rsidR="00CD58EB">
        <w:t xml:space="preserve"> </w:t>
      </w:r>
      <w:r w:rsidR="00D24FCE">
        <w:t>keyboard input handling</w:t>
      </w:r>
      <w:r w:rsidR="00CD58EB">
        <w:t>, the System continues as normal to calculat</w:t>
      </w:r>
      <w:r w:rsidR="00263DB2">
        <w:t xml:space="preserve">e the equations of motion </w:t>
      </w:r>
      <w:r w:rsidR="00E27C32">
        <w:t>the same</w:t>
      </w:r>
      <w:r w:rsidR="00EE31B3">
        <w:t xml:space="preserve"> as described in </w:t>
      </w:r>
      <w:r w:rsidR="00CD58EB">
        <w:t>section</w:t>
      </w:r>
      <w:r w:rsidR="00976CE0">
        <w:t>s</w:t>
      </w:r>
      <w:r w:rsidR="00E00D7F">
        <w:t xml:space="preserve"> 3.2 and 3.3</w:t>
      </w:r>
      <w:r w:rsidR="00EE31B3">
        <w:t xml:space="preserve"> </w:t>
      </w:r>
      <w:r w:rsidR="004558A2">
        <w:t>that describe</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D24FCE">
        <w:t>A</w:t>
      </w:r>
      <w:r w:rsidR="00ED60BF">
        <w:t xml:space="preserve"> crate called </w:t>
      </w:r>
      <w:r w:rsidR="00ED60BF" w:rsidRPr="003F4BE8">
        <w:t>coord_transform</w:t>
      </w:r>
      <w:r w:rsidR="00ED60BF">
        <w:t xml:space="preserve"> </w:t>
      </w:r>
      <w:r w:rsidR="003F4BE8">
        <w:fldChar w:fldCharType="begin" w:fldLock="1"/>
      </w:r>
      <w:r w:rsidR="00584980">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1]"},"properties":{"noteIndex":0},"schema":"https://github.com/citation-style-language/schema/raw/master/csl-citation.json"}</w:instrText>
      </w:r>
      <w:r w:rsidR="003F4BE8">
        <w:fldChar w:fldCharType="separate"/>
      </w:r>
      <w:r w:rsidR="00584980" w:rsidRPr="00584980">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7D69FE04" w14:textId="77777777" w:rsidR="00DF6FAE" w:rsidRPr="00DF6FAE" w:rsidRDefault="00DF6FAE" w:rsidP="00DF6FAE">
      <w:pPr>
        <w:pStyle w:val="ListParagraph"/>
        <w:keepNext/>
        <w:numPr>
          <w:ilvl w:val="0"/>
          <w:numId w:val="17"/>
        </w:numPr>
        <w:spacing w:before="100" w:beforeAutospacing="1" w:after="100" w:afterAutospacing="1"/>
        <w:outlineLvl w:val="1"/>
        <w:rPr>
          <w:b/>
          <w:bCs/>
          <w:vanish/>
        </w:rPr>
      </w:pPr>
      <w:bookmarkStart w:id="229" w:name="_Toc64913981"/>
      <w:bookmarkEnd w:id="229"/>
    </w:p>
    <w:p w14:paraId="30820B39" w14:textId="77777777" w:rsidR="00DF6FAE" w:rsidRPr="00DF6FAE" w:rsidRDefault="00DF6FAE" w:rsidP="00DF6FAE">
      <w:pPr>
        <w:pStyle w:val="ListParagraph"/>
        <w:keepNext/>
        <w:numPr>
          <w:ilvl w:val="1"/>
          <w:numId w:val="17"/>
        </w:numPr>
        <w:spacing w:before="100" w:beforeAutospacing="1" w:after="100" w:afterAutospacing="1"/>
        <w:outlineLvl w:val="1"/>
        <w:rPr>
          <w:b/>
          <w:bCs/>
          <w:vanish/>
        </w:rPr>
      </w:pPr>
      <w:bookmarkStart w:id="230" w:name="_Toc64913982"/>
      <w:bookmarkEnd w:id="230"/>
    </w:p>
    <w:p w14:paraId="69668125" w14:textId="77777777" w:rsidR="00DF6FAE" w:rsidRPr="00DF6FAE" w:rsidRDefault="00DF6FAE" w:rsidP="00DF6FAE">
      <w:pPr>
        <w:pStyle w:val="ListParagraph"/>
        <w:keepNext/>
        <w:numPr>
          <w:ilvl w:val="1"/>
          <w:numId w:val="17"/>
        </w:numPr>
        <w:spacing w:before="100" w:beforeAutospacing="1" w:after="100" w:afterAutospacing="1"/>
        <w:outlineLvl w:val="1"/>
        <w:rPr>
          <w:b/>
          <w:bCs/>
          <w:vanish/>
        </w:rPr>
      </w:pPr>
      <w:bookmarkStart w:id="231" w:name="_Toc64913983"/>
      <w:bookmarkEnd w:id="231"/>
    </w:p>
    <w:p w14:paraId="5CDDCEE6" w14:textId="77777777" w:rsidR="00DF6FAE" w:rsidRPr="00DF6FAE" w:rsidRDefault="00DF6FAE" w:rsidP="00DF6FAE">
      <w:pPr>
        <w:pStyle w:val="ListParagraph"/>
        <w:keepNext/>
        <w:numPr>
          <w:ilvl w:val="1"/>
          <w:numId w:val="17"/>
        </w:numPr>
        <w:spacing w:before="100" w:beforeAutospacing="1" w:after="100" w:afterAutospacing="1"/>
        <w:outlineLvl w:val="1"/>
        <w:rPr>
          <w:b/>
          <w:bCs/>
          <w:vanish/>
        </w:rPr>
      </w:pPr>
      <w:bookmarkStart w:id="232" w:name="_Toc64913984"/>
      <w:bookmarkEnd w:id="232"/>
    </w:p>
    <w:p w14:paraId="6252140A" w14:textId="77777777" w:rsidR="00DF6FAE" w:rsidRPr="00DF6FAE" w:rsidRDefault="00DF6FAE" w:rsidP="00DF6FAE">
      <w:pPr>
        <w:pStyle w:val="ListParagraph"/>
        <w:keepNext/>
        <w:numPr>
          <w:ilvl w:val="1"/>
          <w:numId w:val="17"/>
        </w:numPr>
        <w:spacing w:before="100" w:beforeAutospacing="1" w:after="100" w:afterAutospacing="1"/>
        <w:outlineLvl w:val="1"/>
        <w:rPr>
          <w:b/>
          <w:bCs/>
          <w:vanish/>
        </w:rPr>
      </w:pPr>
      <w:bookmarkStart w:id="233" w:name="_Toc64913985"/>
      <w:bookmarkEnd w:id="233"/>
    </w:p>
    <w:p w14:paraId="47C3DC80" w14:textId="77777777" w:rsidR="00DF6FAE" w:rsidRPr="00DF6FAE" w:rsidRDefault="00DF6FAE" w:rsidP="00DF6FAE">
      <w:pPr>
        <w:pStyle w:val="ListParagraph"/>
        <w:keepNext/>
        <w:numPr>
          <w:ilvl w:val="1"/>
          <w:numId w:val="17"/>
        </w:numPr>
        <w:spacing w:before="100" w:beforeAutospacing="1" w:after="100" w:afterAutospacing="1"/>
        <w:outlineLvl w:val="1"/>
        <w:rPr>
          <w:b/>
          <w:bCs/>
          <w:vanish/>
        </w:rPr>
      </w:pPr>
      <w:bookmarkStart w:id="234" w:name="_Toc64913986"/>
      <w:bookmarkEnd w:id="234"/>
    </w:p>
    <w:p w14:paraId="4C713E2B" w14:textId="77777777" w:rsidR="00DF6FAE" w:rsidRPr="00DF6FAE" w:rsidRDefault="00DF6FAE" w:rsidP="00DF6FAE">
      <w:pPr>
        <w:pStyle w:val="ListParagraph"/>
        <w:keepNext/>
        <w:numPr>
          <w:ilvl w:val="1"/>
          <w:numId w:val="17"/>
        </w:numPr>
        <w:spacing w:before="100" w:beforeAutospacing="1" w:after="100" w:afterAutospacing="1"/>
        <w:outlineLvl w:val="1"/>
        <w:rPr>
          <w:b/>
          <w:bCs/>
          <w:vanish/>
        </w:rPr>
      </w:pPr>
      <w:bookmarkStart w:id="235" w:name="_Toc64913987"/>
      <w:bookmarkEnd w:id="235"/>
    </w:p>
    <w:p w14:paraId="31B2D95E" w14:textId="77777777" w:rsidR="00DF6FAE" w:rsidRPr="00DF6FAE" w:rsidRDefault="00DF6FAE" w:rsidP="00DF6FAE">
      <w:pPr>
        <w:pStyle w:val="ListParagraph"/>
        <w:keepNext/>
        <w:numPr>
          <w:ilvl w:val="1"/>
          <w:numId w:val="17"/>
        </w:numPr>
        <w:spacing w:before="100" w:beforeAutospacing="1" w:after="100" w:afterAutospacing="1"/>
        <w:outlineLvl w:val="1"/>
        <w:rPr>
          <w:b/>
          <w:bCs/>
          <w:vanish/>
        </w:rPr>
      </w:pPr>
      <w:bookmarkStart w:id="236" w:name="_Toc64913988"/>
      <w:bookmarkEnd w:id="236"/>
    </w:p>
    <w:p w14:paraId="4A8B3D22" w14:textId="2F6ADD26" w:rsidR="00B2352F" w:rsidRDefault="00B2352F" w:rsidP="00DF6FAE">
      <w:pPr>
        <w:pStyle w:val="Heading2"/>
        <w:numPr>
          <w:ilvl w:val="1"/>
          <w:numId w:val="17"/>
        </w:numPr>
        <w:spacing w:before="100" w:beforeAutospacing="1" w:after="100" w:afterAutospacing="1"/>
        <w:contextualSpacing/>
      </w:pPr>
      <w:bookmarkStart w:id="237" w:name="_Toc64913989"/>
      <w:r>
        <w:t>Summary</w:t>
      </w:r>
      <w:bookmarkEnd w:id="237"/>
    </w:p>
    <w:p w14:paraId="12328E86" w14:textId="325D8FE9" w:rsidR="00B2352F" w:rsidRDefault="00DE78E7" w:rsidP="00FB7947">
      <w:pPr>
        <w:spacing w:before="100" w:beforeAutospacing="1" w:after="100" w:afterAutospacing="1"/>
        <w:ind w:firstLine="360"/>
        <w:contextualSpacing/>
      </w:pPr>
      <w:r>
        <w:t xml:space="preserve">The methodology first explains </w:t>
      </w:r>
      <w:r w:rsidR="00C8434B">
        <w:t>how the FDMs were re-implemented into ECS and</w:t>
      </w:r>
      <w:r>
        <w:t xml:space="preserve"> how the FDMs were verified to work as expected. </w:t>
      </w:r>
      <w:r w:rsidR="00881812">
        <w:t xml:space="preserve">The FDMs were translated to Rust from their native programming language, C and C++, for the Palmer model and Bourg model, respectively. </w:t>
      </w:r>
      <w:r w:rsidR="00F12060">
        <w:t xml:space="preserve">Then the working Rust-based FDMs were re-implemented </w:t>
      </w:r>
      <w:r w:rsidR="00740640">
        <w:t xml:space="preserve">into the ECS architecture using SPECS. </w:t>
      </w:r>
    </w:p>
    <w:p w14:paraId="3EFF2235" w14:textId="781F57F1" w:rsidR="00FE3BEF" w:rsidRDefault="00FE3BEF" w:rsidP="00FB7947">
      <w:pPr>
        <w:spacing w:before="100" w:beforeAutospacing="1" w:after="100" w:afterAutospacing="1"/>
        <w:ind w:firstLine="360"/>
        <w:contextualSpacing/>
      </w:pPr>
      <w:r>
        <w:t>The re-implemented ECS FDMs were then tested against their original code. Rust integration tests were used to handle testing. A series of flight simulation scenarios were performed on the original FDMs</w:t>
      </w:r>
      <w:r w:rsidR="00C8434B">
        <w:t>. T</w:t>
      </w:r>
      <w:r>
        <w:t>he flight data generated on th</w:t>
      </w:r>
      <w:r w:rsidR="00C8434B">
        <w:t>at scenario's last frame</w:t>
      </w:r>
      <w:r>
        <w:t xml:space="preserve"> was used in the Rust integration test that performs that same scenario on the ECS FDMs. At the end of the test, the flight data generated by the ECS FDMs is compared to the original results to a floating-point tolerance. </w:t>
      </w:r>
      <w:r w:rsidR="00881D75">
        <w:t>The integration test</w:t>
      </w:r>
      <w:r w:rsidR="00D6779F">
        <w:t xml:space="preserve"> outp</w:t>
      </w:r>
      <w:r w:rsidR="00311550">
        <w:t>ut</w:t>
      </w:r>
      <w:r w:rsidR="00881D75">
        <w:t>s</w:t>
      </w:r>
      <w:r w:rsidR="00311550">
        <w:t xml:space="preserve"> pass or fail depending i</w:t>
      </w:r>
      <w:r w:rsidR="00D6779F">
        <w:t>f the results match to that tested tolerance.</w:t>
      </w:r>
    </w:p>
    <w:p w14:paraId="657DA412" w14:textId="08164B5E" w:rsidR="00A314A1" w:rsidRDefault="00A314A1" w:rsidP="00FB7947">
      <w:pPr>
        <w:spacing w:before="100" w:beforeAutospacing="1" w:after="100" w:afterAutospacing="1"/>
        <w:ind w:firstLine="360"/>
        <w:contextualSpacing/>
      </w:pPr>
      <w:r>
        <w:t xml:space="preserve">The benchmark performance comparison of the two FDMs was set up using the Rust criterion crate, which uses statistical analysis to derive performance. The Bourg and Palmer model were both set up as functions in a code file inside the project's </w:t>
      </w:r>
      <w:r w:rsidRPr="00DB0EA2">
        <w:rPr>
          <w:i/>
        </w:rPr>
        <w:t>benches</w:t>
      </w:r>
      <w:r>
        <w:t xml:space="preserve"> folder. </w:t>
      </w:r>
      <w:r w:rsidR="00B12F3F">
        <w:t xml:space="preserve">The benches were input with a single number of frames to execute for each of the multiple frame rate inputs. The benches demonstrated consisted of 100 frames for each 10, 30, 60, 100 FPS bench. </w:t>
      </w:r>
      <w:r>
        <w:t>The two functions wer</w:t>
      </w:r>
      <w:r w:rsidR="005E1785">
        <w:t>e</w:t>
      </w:r>
      <w:r>
        <w:t xml:space="preserve"> benched as a group and compared. </w:t>
      </w:r>
    </w:p>
    <w:p w14:paraId="0EB8FA75" w14:textId="212FB2A8" w:rsidR="002C17E4" w:rsidRDefault="002C17E4" w:rsidP="00FB7947">
      <w:pPr>
        <w:spacing w:before="100" w:beforeAutospacing="1" w:after="100" w:afterAutospacing="1"/>
        <w:ind w:firstLine="360"/>
        <w:contextualSpacing/>
      </w:pPr>
      <w:r>
        <w:t>The build of the flight simulators is finally explained. The Bourg and Palmer FDMs explained in section</w:t>
      </w:r>
      <w:r w:rsidR="00C8434B">
        <w:t>s</w:t>
      </w:r>
      <w:r>
        <w:t xml:space="preserve"> 3.2 and 3.3 are extended into flight simulators by adding Systems and Components to handle keyboard input and making/sending UDP packets to FlightGear for visualization. </w:t>
      </w:r>
    </w:p>
    <w:p w14:paraId="5CFE0855" w14:textId="3FCF92BD" w:rsidR="00A2634D" w:rsidRDefault="00A2634D" w:rsidP="00625265"/>
    <w:p w14:paraId="193D39A6" w14:textId="370E7BF5" w:rsidR="00A96F2B" w:rsidRDefault="00A96F2B" w:rsidP="00625265"/>
    <w:p w14:paraId="41B64098" w14:textId="70A9FCA8" w:rsidR="002373F0" w:rsidRDefault="002373F0" w:rsidP="00625265"/>
    <w:p w14:paraId="444EA5D4" w14:textId="5B0FCA63" w:rsidR="002373F0" w:rsidRDefault="002373F0" w:rsidP="00625265"/>
    <w:p w14:paraId="07D41973" w14:textId="7B35F3C5" w:rsidR="002373F0" w:rsidRDefault="002373F0" w:rsidP="00625265"/>
    <w:p w14:paraId="5FD5C7E6" w14:textId="5B7C2B93" w:rsidR="002373F0" w:rsidRDefault="002373F0" w:rsidP="00625265"/>
    <w:p w14:paraId="45A08BA1" w14:textId="016C3E5F" w:rsidR="002373F0" w:rsidRDefault="002373F0" w:rsidP="00625265"/>
    <w:p w14:paraId="30A16CEC" w14:textId="7B92B29C" w:rsidR="002373F0" w:rsidRDefault="002373F0" w:rsidP="00625265"/>
    <w:p w14:paraId="45DB093A" w14:textId="456F79E9" w:rsidR="002373F0" w:rsidRDefault="002373F0" w:rsidP="00625265"/>
    <w:p w14:paraId="60A4AD45" w14:textId="0E47D68F" w:rsidR="002373F0" w:rsidRDefault="002373F0" w:rsidP="00625265"/>
    <w:p w14:paraId="74FEE8A3" w14:textId="47449450" w:rsidR="002373F0" w:rsidRDefault="002373F0" w:rsidP="00625265"/>
    <w:p w14:paraId="2CFAA205" w14:textId="0AD9FCBF" w:rsidR="002373F0" w:rsidRDefault="002373F0" w:rsidP="00625265"/>
    <w:p w14:paraId="67C1D292" w14:textId="56315CED" w:rsidR="002373F0" w:rsidRDefault="002373F0" w:rsidP="00625265"/>
    <w:p w14:paraId="3EC6D28E" w14:textId="3B6F6D57" w:rsidR="002373F0" w:rsidRDefault="002373F0" w:rsidP="00625265"/>
    <w:p w14:paraId="3CC26A63" w14:textId="6F1B6789" w:rsidR="002373F0" w:rsidRDefault="002373F0" w:rsidP="00625265"/>
    <w:p w14:paraId="095FEF9B" w14:textId="69FBCED3" w:rsidR="002373F0" w:rsidRDefault="002373F0" w:rsidP="00625265"/>
    <w:p w14:paraId="7C3A58C1" w14:textId="42E8605C" w:rsidR="002373F0" w:rsidRDefault="002373F0" w:rsidP="00625265"/>
    <w:p w14:paraId="67C577B8" w14:textId="77777777" w:rsidR="002373F0" w:rsidRPr="00625265" w:rsidRDefault="002373F0" w:rsidP="00625265"/>
    <w:p w14:paraId="11C9109C" w14:textId="7D9E842D" w:rsidR="00A2634D" w:rsidRPr="00E914BE" w:rsidRDefault="00251273" w:rsidP="00842693">
      <w:pPr>
        <w:pStyle w:val="Heading1"/>
        <w:numPr>
          <w:ilvl w:val="0"/>
          <w:numId w:val="15"/>
        </w:numPr>
        <w:rPr>
          <w:sz w:val="29"/>
          <w:szCs w:val="29"/>
        </w:rPr>
      </w:pPr>
      <w:bookmarkStart w:id="238" w:name="_Toc64913990"/>
      <w:r w:rsidRPr="00E914BE">
        <w:rPr>
          <w:sz w:val="29"/>
          <w:szCs w:val="29"/>
        </w:rPr>
        <w:lastRenderedPageBreak/>
        <w:t>Analysis and Results</w:t>
      </w:r>
      <w:bookmarkEnd w:id="238"/>
    </w:p>
    <w:p w14:paraId="0179A928" w14:textId="4E0E0BC1" w:rsidR="00A2634D" w:rsidRDefault="002A1C5B" w:rsidP="004159AA">
      <w:pPr>
        <w:spacing w:before="100" w:beforeAutospacing="1" w:after="100" w:afterAutospacing="1"/>
        <w:ind w:firstLine="360"/>
        <w:contextualSpacing/>
      </w:pPr>
      <w:r>
        <w:t>This chapter</w:t>
      </w:r>
      <w:r w:rsidR="00B5238D">
        <w:t xml:space="preserve"> explains the results obtained by the tests performed in </w:t>
      </w:r>
      <w:r w:rsidR="008E41A8">
        <w:t>the methodology</w:t>
      </w:r>
      <w:r w:rsidR="00B5238D">
        <w:t xml:space="preserve">. </w:t>
      </w:r>
      <w:r w:rsidR="00EF7A82">
        <w:t>First discussed are</w:t>
      </w:r>
      <w:r w:rsidR="00B87CC7">
        <w:t xml:space="preserve"> the</w:t>
      </w:r>
      <w:r w:rsidR="00EF7A82">
        <w:t xml:space="preserve"> </w:t>
      </w:r>
      <w:r w:rsidR="0062170F">
        <w:t xml:space="preserve">integration </w:t>
      </w:r>
      <w:r w:rsidR="0077320F">
        <w:t>tests performed t</w:t>
      </w:r>
      <w:r w:rsidR="00AD4D76">
        <w:t xml:space="preserve">o determine equivalency of our Palmer-based </w:t>
      </w:r>
      <w:r w:rsidR="00EA3CD8">
        <w:t xml:space="preserve">Flight Dynamics Model (FDM) designed using the </w:t>
      </w:r>
      <w:r w:rsidR="009F10F8">
        <w:t>Entity-Component-System</w:t>
      </w:r>
      <w:r w:rsidR="00670303">
        <w:t xml:space="preserve"> (ECS)</w:t>
      </w:r>
      <w:r w:rsidR="009F10F8">
        <w:t xml:space="preserve"> </w:t>
      </w:r>
      <w:r w:rsidR="00EA3CD8">
        <w:t>written in Rust</w:t>
      </w:r>
      <w:r w:rsidR="0077320F">
        <w:t xml:space="preserve"> compared to the </w:t>
      </w:r>
      <w:r w:rsidR="007F005F">
        <w:t xml:space="preserve">original </w:t>
      </w:r>
      <w:r w:rsidR="007D0B9F">
        <w:t xml:space="preserve">imperative </w:t>
      </w:r>
      <w:r w:rsidR="0077320F">
        <w:t>C-based</w:t>
      </w:r>
      <w:r w:rsidR="00B10F34">
        <w:t xml:space="preserve"> FDM</w:t>
      </w:r>
      <w:r w:rsidR="00B87CC7">
        <w:t xml:space="preserve">. Next, </w:t>
      </w:r>
      <w:r w:rsidR="0062170F">
        <w:t>the integration</w:t>
      </w:r>
      <w:r w:rsidR="00D24FCE">
        <w:t xml:space="preserve"> tests comparing the</w:t>
      </w:r>
      <w:r w:rsidR="00AD4D76">
        <w:t xml:space="preserve"> Bourg-based</w:t>
      </w:r>
      <w:r w:rsidR="0077320F">
        <w:t xml:space="preserve"> </w:t>
      </w:r>
      <w:r w:rsidR="009F10F8">
        <w:t>Rust/</w:t>
      </w:r>
      <w:r w:rsidR="00EA3CD8">
        <w:t>ECS</w:t>
      </w:r>
      <w:r w:rsidR="007F005F">
        <w:t xml:space="preserve"> FDM</w:t>
      </w:r>
      <w:r w:rsidR="0077320F">
        <w:t xml:space="preserve"> </w:t>
      </w:r>
      <w:r w:rsidR="008D1E16">
        <w:t>to the</w:t>
      </w:r>
      <w:r w:rsidR="00D24FCE">
        <w:t xml:space="preserve"> original FDM</w:t>
      </w:r>
      <w:r w:rsidR="007F005F">
        <w:t xml:space="preserve"> written using </w:t>
      </w:r>
      <w:r w:rsidR="008D1E16">
        <w:t>Object-Oriented Programming</w:t>
      </w:r>
      <w:r w:rsidR="007F005F">
        <w:t xml:space="preserve"> </w:t>
      </w:r>
      <w:r w:rsidR="0035180E">
        <w:t xml:space="preserve">(OOP) </w:t>
      </w:r>
      <w:r w:rsidR="007F005F">
        <w:t>and C++</w:t>
      </w:r>
      <w:r w:rsidR="00B87CC7">
        <w:t xml:space="preserve"> are discussed</w:t>
      </w:r>
      <w:r w:rsidR="0077320F">
        <w:t>.</w:t>
      </w:r>
      <w:r w:rsidR="00365DB4">
        <w:t xml:space="preserve"> Next, the</w:t>
      </w:r>
      <w:r w:rsidR="00FB5667">
        <w:t xml:space="preserv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w:t>
      </w:r>
      <w:r w:rsidR="006676BD">
        <w:t xml:space="preserve">FDM </w:t>
      </w:r>
      <w:r w:rsidR="00883166">
        <w:t>compared to the</w:t>
      </w:r>
      <w:r w:rsidR="00574F9C">
        <w:t xml:space="preserve"> </w:t>
      </w:r>
      <w:r w:rsidR="00883166">
        <w:t xml:space="preserve">original </w:t>
      </w:r>
      <w:r w:rsidR="00574F9C">
        <w:t xml:space="preserve">C++ </w:t>
      </w:r>
      <w:r w:rsidR="00883166">
        <w:t>code</w:t>
      </w:r>
      <w:r w:rsidR="00365DB4">
        <w:t xml:space="preserve"> is verified</w:t>
      </w:r>
      <w:r w:rsidR="00FB5667">
        <w:t>.</w:t>
      </w:r>
      <w:r w:rsidR="00724060">
        <w:t xml:space="preserve"> Additionally, the benchmarking results between the two FDMs </w:t>
      </w:r>
      <w:r w:rsidR="00F648E9">
        <w:t>are</w:t>
      </w:r>
      <w:r w:rsidR="00724060">
        <w:t xml:space="preserve"> presented.</w:t>
      </w:r>
      <w:r w:rsidR="0077320F">
        <w:t xml:space="preserve"> Lastly,</w:t>
      </w:r>
      <w:r w:rsidR="00883166">
        <w:t xml:space="preserve"> the</w:t>
      </w:r>
      <w:r w:rsidR="0077320F">
        <w:t xml:space="preserve"> </w:t>
      </w:r>
      <w:r w:rsidR="00494483">
        <w:t>completed</w:t>
      </w:r>
      <w:r w:rsidR="00112836">
        <w:t xml:space="preserve"> </w:t>
      </w:r>
      <w:r w:rsidR="0077320F">
        <w:t xml:space="preserve">flight simulators </w:t>
      </w:r>
      <w:r w:rsidR="00055D4E">
        <w:t xml:space="preserve">using </w:t>
      </w:r>
      <w:r w:rsidR="00494483">
        <w:t>the</w:t>
      </w:r>
      <w:r w:rsidR="009A293F">
        <w:t xml:space="preserve"> </w:t>
      </w:r>
      <w:r w:rsidR="00CD4F3C">
        <w:t>FDMs</w:t>
      </w:r>
      <w:r w:rsidR="00883166">
        <w:t xml:space="preserve"> are examined</w:t>
      </w:r>
      <w:r w:rsidR="00CD4F3C">
        <w:t>.</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39" w:name="_Toc60590600"/>
      <w:bookmarkStart w:id="240" w:name="_Toc60590983"/>
      <w:bookmarkStart w:id="241" w:name="_Toc60591090"/>
      <w:bookmarkStart w:id="242" w:name="_Toc60591197"/>
      <w:bookmarkStart w:id="243" w:name="_Toc60594846"/>
      <w:bookmarkStart w:id="244" w:name="_Toc60594988"/>
      <w:bookmarkStart w:id="245" w:name="_Toc60595094"/>
      <w:bookmarkStart w:id="246" w:name="_Toc60595211"/>
      <w:bookmarkStart w:id="247" w:name="_Toc61301327"/>
      <w:bookmarkStart w:id="248" w:name="_Toc61609802"/>
      <w:bookmarkStart w:id="249" w:name="_Toc62139986"/>
      <w:bookmarkStart w:id="250" w:name="_Toc62474358"/>
      <w:bookmarkStart w:id="251" w:name="_Toc62935856"/>
      <w:bookmarkStart w:id="252" w:name="_Toc62935965"/>
      <w:bookmarkStart w:id="253" w:name="_Toc63595758"/>
      <w:bookmarkStart w:id="254" w:name="_Toc63596170"/>
      <w:bookmarkStart w:id="255" w:name="_Toc64913991"/>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56" w:name="_Toc62935857"/>
      <w:bookmarkStart w:id="257" w:name="_Toc62935966"/>
      <w:bookmarkStart w:id="258" w:name="_Toc63595759"/>
      <w:bookmarkStart w:id="259" w:name="_Toc63596171"/>
      <w:bookmarkStart w:id="260" w:name="_Toc64913992"/>
      <w:bookmarkEnd w:id="256"/>
      <w:bookmarkEnd w:id="257"/>
      <w:bookmarkEnd w:id="258"/>
      <w:bookmarkEnd w:id="259"/>
      <w:bookmarkEnd w:id="260"/>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61" w:name="_Toc64913993"/>
      <w:r>
        <w:t>Palmer-based</w:t>
      </w:r>
      <w:r w:rsidR="007168FC">
        <w:t xml:space="preserve"> FDM Equivalency Verification</w:t>
      </w:r>
      <w:bookmarkEnd w:id="261"/>
    </w:p>
    <w:p w14:paraId="57497AE2" w14:textId="2A3E79F9"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w:t>
      </w:r>
      <w:r w:rsidR="00AB2CF2">
        <w:t>ECS</w:t>
      </w:r>
      <w:r w:rsidR="001A572F">
        <w:t xml:space="preserve"> </w:t>
      </w:r>
      <w:r w:rsidR="000A5E32">
        <w:t xml:space="preserve">FDM </w:t>
      </w:r>
      <w:r w:rsidR="00C07007">
        <w:t xml:space="preserve">versus the </w:t>
      </w:r>
      <w:r w:rsidR="00A15FD8">
        <w:t xml:space="preserve">original </w:t>
      </w:r>
      <w:r w:rsidR="00C07007">
        <w:t>C-</w:t>
      </w:r>
      <w:r>
        <w:t>base</w:t>
      </w:r>
      <w:r w:rsidR="001A572F">
        <w:t xml:space="preserve">d </w:t>
      </w:r>
      <w:r w:rsidR="000A5E32">
        <w:t xml:space="preserve">FDM </w:t>
      </w:r>
      <w:r w:rsidR="00A15FD8">
        <w:t>u</w:t>
      </w:r>
      <w:r>
        <w:t xml:space="preserve">nder some specific scenarios </w:t>
      </w:r>
      <w:r w:rsidR="00D24FCE">
        <w:t>laid out in Chapter III</w:t>
      </w:r>
      <w:r w:rsidR="00E42693">
        <w:t xml:space="preserv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544166">
        <w:t xml:space="preserve"> a</w:t>
      </w:r>
      <w:r w:rsidR="000259ED">
        <w:t xml:space="preserve">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62" w:name="_Toc64913994"/>
      <w:r>
        <w:lastRenderedPageBreak/>
        <w:t>Bourg-based</w:t>
      </w:r>
      <w:r w:rsidR="00112836" w:rsidRPr="005442A9">
        <w:t xml:space="preserve"> </w:t>
      </w:r>
      <w:r w:rsidR="00076CD5" w:rsidRPr="005442A9">
        <w:t>FDM Equivalency Verification</w:t>
      </w:r>
      <w:bookmarkEnd w:id="262"/>
    </w:p>
    <w:p w14:paraId="11561D25" w14:textId="5707FC46"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w:t>
      </w:r>
      <w:r w:rsidR="004E5CBC">
        <w:t xml:space="preserve">original </w:t>
      </w:r>
      <w:r w:rsidRPr="005442A9">
        <w:t xml:space="preserve">C++/OOP FDM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781800">
        <w:t>s use</w:t>
      </w:r>
      <w:r w:rsidR="000259ED">
        <w:t xml:space="preserve"> of 32-bit floating-</w:t>
      </w:r>
      <w:r w:rsidR="00C2113A">
        <w:t>point numbers, whereas the Palmer-based model uses</w:t>
      </w:r>
      <w:r w:rsidR="005203D0">
        <w:t xml:space="preserve"> more precise</w:t>
      </w:r>
      <w:r w:rsidR="0034283F">
        <w:t xml:space="preserve"> 64-bit floating-</w:t>
      </w:r>
      <w:r w:rsidR="00FF3DAB">
        <w:t>point numbers</w:t>
      </w:r>
      <w:r w:rsidR="00C2113A">
        <w:t xml:space="preserve"> throughout the software.</w:t>
      </w:r>
      <w:r w:rsidR="00234BC5">
        <w:t xml:space="preserve"> </w:t>
      </w:r>
      <w:r w:rsidR="00C1464A">
        <w:t>Each test focused on determining the accuracy of a specific flight control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63" w:name="_Toc64913995"/>
      <w:r>
        <w:t>C</w:t>
      </w:r>
      <w:r w:rsidR="00B4117A">
        <w:t>ustom</w:t>
      </w:r>
      <w:r>
        <w:t xml:space="preserve"> T</w:t>
      </w:r>
      <w:r w:rsidR="00B4117A">
        <w:t>ype Modules</w:t>
      </w:r>
      <w:bookmarkEnd w:id="263"/>
    </w:p>
    <w:p w14:paraId="4DB83209" w14:textId="1335AD02"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rsidR="007F3ABC">
        <w:t xml:space="preserve"> re-implemented FDM, </w:t>
      </w:r>
      <w:r w:rsidR="00105D8C">
        <w:t>Rust unit tests</w:t>
      </w:r>
      <w:r w:rsidR="007F3ABC">
        <w:t xml:space="preserve"> were added</w:t>
      </w:r>
      <w:r w:rsidR="00105D8C">
        <w:t xml:space="preserve">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4AAF6407" w14:textId="5CB31A2C" w:rsidR="00E32BA1" w:rsidRPr="005442A9" w:rsidRDefault="00E32BA1" w:rsidP="00E32BA1">
      <w:pPr>
        <w:pStyle w:val="Heading2"/>
        <w:numPr>
          <w:ilvl w:val="1"/>
          <w:numId w:val="17"/>
        </w:numPr>
        <w:spacing w:before="100" w:beforeAutospacing="1" w:after="100" w:afterAutospacing="1"/>
        <w:contextualSpacing/>
      </w:pPr>
      <w:bookmarkStart w:id="264" w:name="_Toc64913996"/>
      <w:r>
        <w:t>FDM Benchmarking</w:t>
      </w:r>
      <w:bookmarkEnd w:id="264"/>
    </w:p>
    <w:p w14:paraId="0D3AD2D6" w14:textId="4332706F" w:rsidR="00E32BA1" w:rsidRDefault="00E32BA1" w:rsidP="004159AA">
      <w:pPr>
        <w:spacing w:before="100" w:beforeAutospacing="1" w:after="100" w:afterAutospacing="1"/>
        <w:ind w:firstLine="360"/>
        <w:contextualSpacing/>
      </w:pPr>
      <w:r>
        <w:t xml:space="preserve">The criterion benchmark results determined that the Palmer model is faster </w:t>
      </w:r>
      <w:r w:rsidR="00F0502D">
        <w:t xml:space="preserve">on average </w:t>
      </w:r>
      <w:r w:rsidR="007D60F2">
        <w:t>than the Bourg model. Figure 13</w:t>
      </w:r>
      <w:r>
        <w:t xml:space="preserve"> below is the comparison graph generated by criterion that shows the performance difference. </w:t>
      </w:r>
      <w:r w:rsidR="00D77420">
        <w:t>The graph shows that</w:t>
      </w:r>
      <w:r w:rsidR="007C5250">
        <w:t xml:space="preserve"> the Palmer model is faster, about twice as fast, than the Bourg model for every frame rate input</w:t>
      </w:r>
      <w:r w:rsidR="00D77420">
        <w:t xml:space="preserve">. </w:t>
      </w:r>
      <w:r w:rsidR="004C765F">
        <w:t xml:space="preserve">It is not important to get caught up on the numerical results as the results are dependent on the machine running the benchmarks. For example, a machine plugged into power will result in a lower average time for either model. </w:t>
      </w:r>
      <w:r w:rsidR="00D77420">
        <w:t xml:space="preserve">However, </w:t>
      </w:r>
      <w:r w:rsidR="004C765F">
        <w:t xml:space="preserve">the </w:t>
      </w:r>
      <w:r w:rsidR="00AB66CA">
        <w:t xml:space="preserve">trend regardless of machine </w:t>
      </w:r>
      <w:r w:rsidR="004C765F">
        <w:t>should demonstrate that the P</w:t>
      </w:r>
      <w:r w:rsidR="007678F8">
        <w:t xml:space="preserve">almer </w:t>
      </w:r>
      <w:r w:rsidR="00C47A57">
        <w:t xml:space="preserve">model </w:t>
      </w:r>
      <w:r w:rsidR="00AB66CA">
        <w:t xml:space="preserve">is faster by some </w:t>
      </w:r>
      <w:r w:rsidR="004C765F">
        <w:t>ratio</w:t>
      </w:r>
      <w:r w:rsidR="001A6598">
        <w:t xml:space="preserve">, which also depends on the machine. </w:t>
      </w:r>
    </w:p>
    <w:p w14:paraId="4FB72028" w14:textId="7114B06F" w:rsidR="005C0A6F" w:rsidRDefault="00E32BA1" w:rsidP="005C0A6F">
      <w:pPr>
        <w:keepNext/>
        <w:spacing w:before="100" w:beforeAutospacing="1" w:after="100" w:afterAutospacing="1"/>
        <w:ind w:firstLine="360"/>
        <w:contextualSpacing/>
        <w:jc w:val="center"/>
      </w:pPr>
      <w:r>
        <w:rPr>
          <w:noProof/>
        </w:rPr>
        <w:drawing>
          <wp:inline distT="0" distB="0" distL="0" distR="0" wp14:anchorId="618A16ED" wp14:editId="40C17DDC">
            <wp:extent cx="4948559" cy="29972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ench.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6282" cy="3013991"/>
                    </a:xfrm>
                    <a:prstGeom prst="rect">
                      <a:avLst/>
                    </a:prstGeom>
                  </pic:spPr>
                </pic:pic>
              </a:graphicData>
            </a:graphic>
          </wp:inline>
        </w:drawing>
      </w:r>
    </w:p>
    <w:p w14:paraId="59F85067" w14:textId="170C0EB4" w:rsidR="00E32BA1" w:rsidRDefault="005C0A6F" w:rsidP="005C0A6F">
      <w:pPr>
        <w:pStyle w:val="Caption"/>
        <w:jc w:val="center"/>
        <w:rPr>
          <w:b w:val="0"/>
        </w:rPr>
      </w:pPr>
      <w:bookmarkStart w:id="265" w:name="_Toc64914342"/>
      <w:r w:rsidRPr="005C0A6F">
        <w:rPr>
          <w:b w:val="0"/>
        </w:rPr>
        <w:t xml:space="preserve">Figure </w:t>
      </w:r>
      <w:r w:rsidRPr="005C0A6F">
        <w:rPr>
          <w:b w:val="0"/>
        </w:rPr>
        <w:fldChar w:fldCharType="begin"/>
      </w:r>
      <w:r w:rsidRPr="005C0A6F">
        <w:rPr>
          <w:b w:val="0"/>
        </w:rPr>
        <w:instrText xml:space="preserve"> SEQ Figure \* ARABIC </w:instrText>
      </w:r>
      <w:r w:rsidRPr="005C0A6F">
        <w:rPr>
          <w:b w:val="0"/>
        </w:rPr>
        <w:fldChar w:fldCharType="separate"/>
      </w:r>
      <w:r w:rsidRPr="005C0A6F">
        <w:rPr>
          <w:b w:val="0"/>
          <w:noProof/>
        </w:rPr>
        <w:t>13</w:t>
      </w:r>
      <w:r w:rsidRPr="005C0A6F">
        <w:rPr>
          <w:b w:val="0"/>
        </w:rPr>
        <w:fldChar w:fldCharType="end"/>
      </w:r>
      <w:r w:rsidRPr="005C0A6F">
        <w:rPr>
          <w:b w:val="0"/>
        </w:rPr>
        <w:t>: Performance Benchmark of Bourg and Palmer Models</w:t>
      </w:r>
      <w:bookmarkEnd w:id="265"/>
    </w:p>
    <w:p w14:paraId="449CE03D" w14:textId="373237BF" w:rsidR="00247EE6" w:rsidRPr="00247EE6" w:rsidRDefault="00EC783B" w:rsidP="00EC783B">
      <w:pPr>
        <w:tabs>
          <w:tab w:val="left" w:pos="450"/>
        </w:tabs>
      </w:pPr>
      <w:r>
        <w:tab/>
        <w:t xml:space="preserve">This benchmark outcome is sensible considering that the Palmer model is more simplistic than the Bourg model. </w:t>
      </w:r>
      <w:r w:rsidR="001A4FE0">
        <w:t>The Bourg model contains more detail in terms of how each airplane component contains mass</w:t>
      </w:r>
      <w:r w:rsidR="00DF7245">
        <w:t>/surface</w:t>
      </w:r>
      <w:r w:rsidR="001A4FE0">
        <w:t xml:space="preserve"> properties that contribute to the calculation of lift and drag forces. Furthermore, the lift and drag coefficients are computed in relation to </w:t>
      </w:r>
      <w:r w:rsidR="00DF7245">
        <w:t>the airplane’s</w:t>
      </w:r>
      <w:r w:rsidR="004A28E9">
        <w:t xml:space="preserve"> more detailed</w:t>
      </w:r>
      <w:r w:rsidR="00DF7245">
        <w:t xml:space="preserve"> lifting surfaces wh</w:t>
      </w:r>
      <w:r w:rsidR="00DE6153">
        <w:t>ile also taking into account a</w:t>
      </w:r>
      <w:r w:rsidR="00DF7245">
        <w:t xml:space="preserve"> rudder </w:t>
      </w:r>
      <w:r w:rsidR="00DA019E">
        <w:t>is</w:t>
      </w:r>
      <w:r w:rsidR="001A4FE0">
        <w:t xml:space="preserve"> more complex than Palmer’s model. </w:t>
      </w:r>
      <w:r w:rsidR="00FE1565">
        <w:t xml:space="preserve">So, it is reasonable that the Palmer model is quicker. </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66" w:name="_Toc64913997"/>
      <w:r w:rsidRPr="005442A9">
        <w:t>Flight Simulators</w:t>
      </w:r>
      <w:bookmarkEnd w:id="266"/>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4524EA22" w:rsidR="00BC0130" w:rsidRDefault="00AA3E85" w:rsidP="00866BCF">
      <w:pPr>
        <w:spacing w:before="100" w:beforeAutospacing="1" w:after="100" w:afterAutospacing="1"/>
        <w:ind w:firstLine="360"/>
        <w:contextualSpacing/>
      </w:pPr>
      <w:r>
        <w:t>Overall</w:t>
      </w:r>
      <w:r w:rsidR="00785BE6">
        <w:t xml:space="preserve">, </w:t>
      </w:r>
      <w:r w:rsidR="00EC2B23">
        <w:t>both simulators' flight experience</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E80188">
        <w:t xml:space="preserve"> to a</w:t>
      </w:r>
      <w:r w:rsidR="00B133D1">
        <w:t xml:space="preserve"> floa</w:t>
      </w:r>
      <w:r w:rsidR="000259ED">
        <w:t>ting-</w:t>
      </w:r>
      <w:r w:rsidR="00B133D1">
        <w:t xml:space="preserve">point </w:t>
      </w:r>
      <w:r w:rsidR="00A13C54">
        <w:t xml:space="preserve">margin of </w:t>
      </w:r>
      <w:r w:rsidR="00B133D1">
        <w:t xml:space="preserve">error. </w:t>
      </w:r>
      <w:r w:rsidR="005F1438">
        <w:t>Figure 14</w:t>
      </w:r>
      <w:r w:rsidR="00ED3C55">
        <w:t xml:space="preserve"> below </w:t>
      </w:r>
      <w:r w:rsidR="00EC2B23">
        <w:t>shows</w:t>
      </w:r>
      <w:r w:rsidR="00ED3C55">
        <w:t xml:space="preserve"> what a user sees when </w:t>
      </w:r>
      <w:r w:rsidR="00C354EF">
        <w:t xml:space="preserve">executing the software </w:t>
      </w:r>
      <w:r w:rsidR="00D34FB3">
        <w:t>created in this research within FlightGear.</w:t>
      </w:r>
    </w:p>
    <w:p w14:paraId="35BFC218" w14:textId="05C9DA21"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36F2E1B4">
            <wp:extent cx="4963795" cy="393197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7">
                      <a:extLst>
                        <a:ext uri="{28A0092B-C50C-407E-A947-70E740481C1C}">
                          <a14:useLocalDpi xmlns:a14="http://schemas.microsoft.com/office/drawing/2010/main" val="0"/>
                        </a:ext>
                      </a:extLst>
                    </a:blip>
                    <a:stretch>
                      <a:fillRect/>
                    </a:stretch>
                  </pic:blipFill>
                  <pic:spPr>
                    <a:xfrm>
                      <a:off x="0" y="0"/>
                      <a:ext cx="4963795" cy="3931970"/>
                    </a:xfrm>
                    <a:prstGeom prst="rect">
                      <a:avLst/>
                    </a:prstGeom>
                  </pic:spPr>
                </pic:pic>
              </a:graphicData>
            </a:graphic>
          </wp:inline>
        </w:drawing>
      </w:r>
    </w:p>
    <w:p w14:paraId="68D8BC0C" w14:textId="216D9B9F" w:rsidR="00FF18BF" w:rsidRDefault="00474962" w:rsidP="003F6CCF">
      <w:pPr>
        <w:pStyle w:val="Caption"/>
        <w:jc w:val="center"/>
        <w:rPr>
          <w:b w:val="0"/>
        </w:rPr>
      </w:pPr>
      <w:bookmarkStart w:id="267" w:name="_Toc64914343"/>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5C0A6F">
        <w:rPr>
          <w:b w:val="0"/>
          <w:noProof/>
        </w:rPr>
        <w:t>14</w:t>
      </w:r>
      <w:r w:rsidRPr="00474962">
        <w:rPr>
          <w:b w:val="0"/>
        </w:rPr>
        <w:fldChar w:fldCharType="end"/>
      </w:r>
      <w:r w:rsidRPr="00474962">
        <w:rPr>
          <w:b w:val="0"/>
        </w:rPr>
        <w:t>: FlightGear Display During Simulation</w:t>
      </w:r>
      <w:bookmarkEnd w:id="267"/>
    </w:p>
    <w:p w14:paraId="4DBF5EFC" w14:textId="5C53A785" w:rsidR="00BE1208" w:rsidRDefault="00BE1208" w:rsidP="00BE1208">
      <w:pPr>
        <w:pStyle w:val="Heading2"/>
        <w:numPr>
          <w:ilvl w:val="1"/>
          <w:numId w:val="17"/>
        </w:numPr>
        <w:spacing w:before="100" w:beforeAutospacing="1" w:after="100" w:afterAutospacing="1"/>
        <w:contextualSpacing/>
      </w:pPr>
      <w:bookmarkStart w:id="268" w:name="_Toc64913998"/>
      <w:r>
        <w:t>Summary</w:t>
      </w:r>
      <w:bookmarkEnd w:id="268"/>
    </w:p>
    <w:p w14:paraId="2F3B7793" w14:textId="06B35E95" w:rsidR="00BE1208" w:rsidRDefault="00BE1208" w:rsidP="00BE1208">
      <w:pPr>
        <w:spacing w:before="100" w:beforeAutospacing="1" w:after="100" w:afterAutospacing="1"/>
        <w:ind w:firstLine="360"/>
        <w:contextualSpacing/>
      </w:pPr>
      <w:r>
        <w:t xml:space="preserve">This research’s goal of </w:t>
      </w:r>
      <w:r w:rsidR="00C8434B">
        <w:t>building</w:t>
      </w:r>
      <w:r>
        <w:t xml:space="preserve"> ECS/Rust-based interactive flight simulators using published FDMs was completed. The FDM created that is based on Palmer’s </w:t>
      </w:r>
      <w:r>
        <w:fldChar w:fldCharType="begin" w:fldLock="1"/>
      </w:r>
      <w:r>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5]","plainTextFormattedCitation":"[35]","previouslyFormattedCitation":"[35]"},"properties":{"noteIndex":0},"schema":"https://github.com/citation-style-language/schema/raw/master/csl-citation.json"}</w:instrText>
      </w:r>
      <w:r>
        <w:fldChar w:fldCharType="separate"/>
      </w:r>
      <w:r w:rsidRPr="00BE1208">
        <w:rPr>
          <w:noProof/>
        </w:rPr>
        <w:t>[35]</w:t>
      </w:r>
      <w:r>
        <w:fldChar w:fldCharType="end"/>
      </w:r>
      <w:r>
        <w:t xml:space="preserve"> original FDM was determined to be accurate to a floating-point tolerance of 0.000001. The FDM based on Bourg’s </w:t>
      </w:r>
      <w:r>
        <w:fldChar w:fldCharType="begin" w:fldLock="1"/>
      </w:r>
      <w:r w:rsidR="00584980">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BE1208">
        <w:rPr>
          <w:noProof/>
        </w:rPr>
        <w:t>[3]</w:t>
      </w:r>
      <w:r>
        <w:fldChar w:fldCharType="end"/>
      </w:r>
      <w:r>
        <w:t xml:space="preserve"> original FDM was determined to be accurate to a floating-point tolerance of 0.01. The results were gained by testing the FDMs created against their original code in Rust integration tests. A series of flight simulation scenarios were performed on the original FDMs</w:t>
      </w:r>
      <w:r w:rsidR="00C8434B">
        <w:t>. T</w:t>
      </w:r>
      <w:r>
        <w:t>he flight data generated on th</w:t>
      </w:r>
      <w:r w:rsidR="00C8434B">
        <w:t>at scenario's last frame</w:t>
      </w:r>
      <w:r>
        <w:t xml:space="preserve"> was used in the Rust integration test that performs that same scenario on the ECS FDMs. </w:t>
      </w:r>
      <w:r w:rsidR="00AB616B">
        <w:t>For each test, t</w:t>
      </w:r>
      <w:r>
        <w:t>he flight da</w:t>
      </w:r>
      <w:r w:rsidR="00AA558F">
        <w:t>ta generated by the</w:t>
      </w:r>
      <w:r w:rsidR="00AB616B">
        <w:t xml:space="preserve"> Palmer-based ECS FDM</w:t>
      </w:r>
      <w:r w:rsidR="00AA558F">
        <w:t xml:space="preserve"> was</w:t>
      </w:r>
      <w:r w:rsidR="00AB616B">
        <w:t xml:space="preserve"> accurate to the original by a floating-point tolerance of 0.000001</w:t>
      </w:r>
      <w:r w:rsidR="00C8434B">
        <w:t>,</w:t>
      </w:r>
      <w:r w:rsidR="00AB616B">
        <w:t xml:space="preserve"> and the Bourg-based ECS FDM was accurate to the original by a floating-point tolerance </w:t>
      </w:r>
      <w:r w:rsidR="00495E6C">
        <w:t>of 0.01.</w:t>
      </w:r>
      <w:r w:rsidR="00AB616B">
        <w:t xml:space="preserve"> </w:t>
      </w:r>
      <w:r w:rsidR="00495E6C">
        <w:t>This difference in tolerance can be attributed to the fact that the Palmer model uses 64-bit floating-point values in code</w:t>
      </w:r>
      <w:r w:rsidR="00C8434B">
        <w:t>,</w:t>
      </w:r>
      <w:r w:rsidR="00495E6C">
        <w:t xml:space="preserve"> whereas the Bourg-model uses less accurate 32-bit floating-point values.</w:t>
      </w:r>
    </w:p>
    <w:p w14:paraId="2A403A6B" w14:textId="40B6262B" w:rsidR="00EB56EB" w:rsidRDefault="00EB56EB" w:rsidP="00BE1208">
      <w:pPr>
        <w:spacing w:before="100" w:beforeAutospacing="1" w:after="100" w:afterAutospacing="1"/>
        <w:ind w:firstLine="360"/>
        <w:contextualSpacing/>
      </w:pPr>
      <w:r>
        <w:t>The benchmarking completed between the two FDMs resulted in the Palmer model being faster</w:t>
      </w:r>
      <w:r w:rsidR="00F0502D">
        <w:t xml:space="preserve"> on average</w:t>
      </w:r>
      <w:r>
        <w:t xml:space="preserve"> than the Bourg model. This is due to the level of detail that the Bourg models the airplane’s lifting surfaces, like the wings, and how each airplane component affects the lift and drag forces. </w:t>
      </w:r>
    </w:p>
    <w:p w14:paraId="198197ED" w14:textId="0332993E" w:rsidR="003C3331" w:rsidRDefault="003C3331" w:rsidP="00BE1208">
      <w:pPr>
        <w:spacing w:before="100" w:beforeAutospacing="1" w:after="100" w:afterAutospacing="1"/>
        <w:ind w:firstLine="360"/>
        <w:contextualSpacing/>
      </w:pPr>
      <w:r>
        <w:t>The creation of flight simulators that use the ECS FDMs was a success.</w:t>
      </w:r>
      <w:r w:rsidR="00D457CB">
        <w:t xml:space="preserve"> Additional ECS Systems and Components were added to the FDMs to support keyboard input and UDP packet </w:t>
      </w:r>
      <w:r w:rsidR="00B436E1">
        <w:t xml:space="preserve">updating and sending </w:t>
      </w:r>
      <w:r w:rsidR="00D457CB">
        <w:t>for graphic visualization. Overall, u</w:t>
      </w:r>
      <w:r>
        <w:t xml:space="preserve">sing FlightGear for visualization, a user can execute the software built in this research, using either the Bourg or Palmer examples, and </w:t>
      </w:r>
      <w:r w:rsidR="00CD010F">
        <w:t>can fly a simulated airplane</w:t>
      </w:r>
      <w:r w:rsidR="008D169D">
        <w:t xml:space="preserve"> with realistic behavior</w:t>
      </w:r>
      <w:r w:rsidR="00CD010F">
        <w:t xml:space="preserve"> anywhere in the world. </w:t>
      </w:r>
      <w:r w:rsidR="00481D12">
        <w:t>Reference</w:t>
      </w:r>
      <w:r w:rsidR="00604699">
        <w:t xml:space="preserve"> Appendix A to configure FlightGear for use upon executing the application, and reference Appendix B for the keyboard controls.</w:t>
      </w:r>
    </w:p>
    <w:p w14:paraId="104E8FA2" w14:textId="4AD2AC58" w:rsidR="00BE1208" w:rsidRDefault="00BE1208" w:rsidP="00BE1208">
      <w:pPr>
        <w:ind w:firstLine="360"/>
      </w:pPr>
    </w:p>
    <w:p w14:paraId="34EE2159" w14:textId="77777777" w:rsidR="00BE1208" w:rsidRPr="00BE1208" w:rsidRDefault="00BE1208" w:rsidP="00BE1208">
      <w:pPr>
        <w:ind w:firstLine="360"/>
      </w:pPr>
    </w:p>
    <w:p w14:paraId="524AA6FD" w14:textId="77777777" w:rsidR="00BE1208" w:rsidRPr="00BE1208" w:rsidRDefault="00BE1208" w:rsidP="00BE1208">
      <w:pPr>
        <w:ind w:left="600"/>
      </w:pPr>
    </w:p>
    <w:p w14:paraId="425C0FD4" w14:textId="3B962545" w:rsidR="00974E98" w:rsidRDefault="00974E98" w:rsidP="00974E98"/>
    <w:p w14:paraId="0A20AE59" w14:textId="50227AE8" w:rsidR="00974E98" w:rsidRDefault="00974E98" w:rsidP="00974E98"/>
    <w:p w14:paraId="29985366" w14:textId="671F67D3"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69" w:name="_Toc64913999"/>
      <w:r w:rsidRPr="00E914BE">
        <w:rPr>
          <w:sz w:val="29"/>
          <w:szCs w:val="29"/>
        </w:rPr>
        <w:t>Conclusion</w:t>
      </w:r>
      <w:bookmarkEnd w:id="269"/>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5D4B6289" w:rsidR="004E158B" w:rsidRDefault="00991F30" w:rsidP="00FC26A2">
      <w:pPr>
        <w:spacing w:before="100" w:beforeAutospacing="1" w:after="100" w:afterAutospacing="1"/>
        <w:contextualSpacing/>
      </w:pPr>
      <w:r>
        <w:t>The resul</w:t>
      </w:r>
      <w:r w:rsidR="00521848">
        <w:t>ts found</w:t>
      </w:r>
      <w:r w:rsidR="002E2DE9" w:rsidRPr="002E2DE9">
        <w:t xml:space="preserve"> during </w:t>
      </w:r>
      <w:r w:rsidR="002E2DE9">
        <w:t xml:space="preserve">testing and </w:t>
      </w:r>
      <w:r w:rsidR="002E2DE9" w:rsidRPr="002E2DE9">
        <w:t>analysis</w:t>
      </w:r>
      <w:r w:rsidR="005C0255">
        <w:t xml:space="preserve"> of the </w:t>
      </w:r>
      <w:r w:rsidR="00B20F19">
        <w:t>two Flight Dynamics Models</w:t>
      </w:r>
      <w:r w:rsidR="005C0255">
        <w:t xml:space="preserve"> </w:t>
      </w:r>
      <w:r w:rsidR="000238A4">
        <w:t xml:space="preserve">(FDM) </w:t>
      </w:r>
      <w:r w:rsidR="005C0255">
        <w:t>and their subsequent flight simulators</w:t>
      </w:r>
      <w:r w:rsidR="00521848">
        <w:t xml:space="preserve"> are reiterated</w:t>
      </w:r>
      <w:r w:rsidR="005C0255">
        <w:t>.</w:t>
      </w:r>
      <w:r>
        <w:t xml:space="preserve"> Next, th</w:t>
      </w:r>
      <w:r w:rsidR="00521848">
        <w:t>is research's contribution impact</w:t>
      </w:r>
      <w:r w:rsidR="002E2DE9">
        <w:t xml:space="preserve"> on the field of simulation and modeling</w:t>
      </w:r>
      <w:r>
        <w:t xml:space="preserve"> </w:t>
      </w:r>
      <w:r w:rsidR="00FE2D3B">
        <w:t>is</w:t>
      </w:r>
      <w:r>
        <w:t xml:space="preserve"> described</w:t>
      </w:r>
      <w:r w:rsidR="00E63DB4">
        <w:t xml:space="preserve">, and </w:t>
      </w:r>
      <w:r w:rsidR="002E2DE9">
        <w:t>possible future research extending this thesis</w:t>
      </w:r>
      <w:r w:rsidR="00137C3B">
        <w:t xml:space="preserve"> concerning</w:t>
      </w:r>
      <w:r w:rsidR="005C0255">
        <w:t xml:space="preserve"> the Entity-Component-System</w:t>
      </w:r>
      <w:r w:rsidR="00486CF0">
        <w:t xml:space="preserve"> architecture</w:t>
      </w:r>
      <w:r w:rsidR="00EA5F0F">
        <w:t xml:space="preserve"> (ECS)</w:t>
      </w:r>
      <w:r w:rsidR="00E63DB4">
        <w:t xml:space="preserve"> is explained</w:t>
      </w:r>
      <w:r w:rsidR="00486CF0">
        <w:t>.</w:t>
      </w:r>
      <w:r w:rsidR="00D9145D">
        <w:t xml:space="preserve"> </w:t>
      </w:r>
    </w:p>
    <w:p w14:paraId="14451B6F" w14:textId="77777777" w:rsidR="001C5288" w:rsidRPr="001C5288" w:rsidRDefault="001C5288" w:rsidP="00BE1208">
      <w:pPr>
        <w:pStyle w:val="ListParagraph"/>
        <w:keepNext/>
        <w:numPr>
          <w:ilvl w:val="0"/>
          <w:numId w:val="17"/>
        </w:numPr>
        <w:spacing w:before="100" w:beforeAutospacing="1" w:after="100" w:afterAutospacing="1"/>
        <w:outlineLvl w:val="1"/>
        <w:rPr>
          <w:b/>
          <w:bCs/>
          <w:vanish/>
        </w:rPr>
      </w:pPr>
      <w:bookmarkStart w:id="270" w:name="_Toc60590619"/>
      <w:bookmarkStart w:id="271" w:name="_Toc60591002"/>
      <w:bookmarkStart w:id="272" w:name="_Toc60591109"/>
      <w:bookmarkStart w:id="273" w:name="_Toc60591216"/>
      <w:bookmarkStart w:id="274" w:name="_Toc60594865"/>
      <w:bookmarkStart w:id="275" w:name="_Toc60595007"/>
      <w:bookmarkStart w:id="276" w:name="_Toc60595113"/>
      <w:bookmarkStart w:id="277" w:name="_Toc60595230"/>
      <w:bookmarkStart w:id="278" w:name="_Toc61301346"/>
      <w:bookmarkStart w:id="279" w:name="_Toc61609808"/>
      <w:bookmarkStart w:id="280" w:name="_Toc62139992"/>
      <w:bookmarkStart w:id="281" w:name="_Toc62474364"/>
      <w:bookmarkStart w:id="282" w:name="_Toc62935863"/>
      <w:bookmarkStart w:id="283" w:name="_Toc62935972"/>
      <w:bookmarkStart w:id="284" w:name="_Toc63595765"/>
      <w:bookmarkStart w:id="285" w:name="_Toc63596177"/>
      <w:bookmarkStart w:id="286" w:name="_Toc64914000"/>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p w14:paraId="3BA6D53D" w14:textId="76F33047" w:rsidR="00E97EE9" w:rsidRDefault="00E97EE9" w:rsidP="00BE1208">
      <w:pPr>
        <w:pStyle w:val="Heading2"/>
        <w:numPr>
          <w:ilvl w:val="1"/>
          <w:numId w:val="17"/>
        </w:numPr>
        <w:spacing w:before="100" w:beforeAutospacing="1" w:after="100" w:afterAutospacing="1"/>
        <w:ind w:left="630"/>
        <w:contextualSpacing/>
      </w:pPr>
      <w:bookmarkStart w:id="287" w:name="_Toc64914001"/>
      <w:r>
        <w:t>Research Conclusions</w:t>
      </w:r>
      <w:bookmarkEnd w:id="287"/>
    </w:p>
    <w:p w14:paraId="78FEC9EA" w14:textId="6AC08BEE"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EA5F0F">
        <w:t>ECS</w:t>
      </w:r>
      <w:r w:rsidR="009F6F6F">
        <w:t xml:space="preserve"> architecture in flight simulation is </w:t>
      </w:r>
      <w:r w:rsidR="00521848">
        <w:t>feasible and a good decision when considering its performance</w:t>
      </w:r>
      <w:r w:rsidR="009F6F6F">
        <w:t xml:space="preserve"> and improvements in ease of coding. </w:t>
      </w:r>
      <w:r w:rsidR="00616E43">
        <w:t xml:space="preserve">Furthermore, the memory-safety guarantee made by the Rust programming </w:t>
      </w:r>
      <w:r w:rsidR="00616E43">
        <w:lastRenderedPageBreak/>
        <w:t>la</w:t>
      </w:r>
      <w:r w:rsidR="00200585">
        <w:t>nguage, while retaining systems-</w:t>
      </w:r>
      <w:r w:rsidR="00616E43">
        <w:t xml:space="preserve">level language performance, was useful in coding flight simulators. </w:t>
      </w:r>
      <w:r w:rsidR="00FA14A5">
        <w:t>Everything considered, t</w:t>
      </w:r>
      <w:r w:rsidR="00673D1A">
        <w:t xml:space="preserve">hrough the re-implementation of two </w:t>
      </w:r>
      <w:r w:rsidR="000238A4">
        <w:t>FDMs</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2C4BB4">
        <w:t xml:space="preserve"> the </w:t>
      </w:r>
      <w:r w:rsidR="00673D1A">
        <w:t>viability of the ECS architecture</w:t>
      </w:r>
      <w:r w:rsidR="002C4BB4">
        <w:t xml:space="preserve"> was confirmed</w:t>
      </w:r>
      <w:r w:rsidR="00673D1A">
        <w:t xml:space="preserve">. </w:t>
      </w:r>
    </w:p>
    <w:p w14:paraId="0A60E4EA" w14:textId="7CD7503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 xml:space="preserve">implemented FDM was based on </w:t>
      </w:r>
      <w:r w:rsidR="00521848">
        <w:t>Grant Palmer's works</w:t>
      </w:r>
      <w:r w:rsidR="00FE4F24">
        <w:t xml:space="preserve"> </w:t>
      </w:r>
      <w:r>
        <w:t xml:space="preserve">in his </w:t>
      </w:r>
      <w:r w:rsidR="0084263E">
        <w:t xml:space="preserve">published </w:t>
      </w:r>
      <w:r>
        <w:t>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F85D3D">
        <w:t xml:space="preserve"> The</w:t>
      </w:r>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w:t>
      </w:r>
      <w:r w:rsidR="004E5CBC">
        <w:t xml:space="preserve">original </w:t>
      </w:r>
      <w:r w:rsidR="006E484F">
        <w:t>imperative</w:t>
      </w:r>
      <w:r w:rsidR="00D07C68">
        <w:t xml:space="preserve"> C</w:t>
      </w:r>
      <w:r w:rsidR="00673D1A">
        <w:t xml:space="preserve">-based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and took the last frames flight data</w:t>
      </w:r>
      <w:r w:rsidR="00521848">
        <w:t>,</w:t>
      </w:r>
      <w:r w:rsidR="00F95E6A">
        <w:t xml:space="preserve"> and compared it to the flight data generated under the same parameters by the original</w:t>
      </w:r>
      <w:r w:rsidR="004E5CBC">
        <w:t xml:space="preserve"> code</w:t>
      </w:r>
      <w:r w:rsidR="00F95E6A">
        <w:t xml:space="preserve">. </w:t>
      </w:r>
      <w:r w:rsidR="00385519">
        <w:t>The Rust integration tests all p</w:t>
      </w:r>
      <w:r w:rsidR="00BD1EFC">
        <w:t>asse</w:t>
      </w:r>
      <w:r w:rsidR="00521848">
        <w:t>d with a</w:t>
      </w:r>
      <w:r w:rsidR="00BD1EFC">
        <w:t xml:space="preserve"> floating-</w:t>
      </w:r>
      <w:r w:rsidR="005F7737">
        <w:t xml:space="preserve">point tolerance of </w:t>
      </w:r>
      <w:r w:rsidR="005F7737" w:rsidRPr="005F7737">
        <w:t>0.000001</w:t>
      </w:r>
      <w:r w:rsidR="00CE2535">
        <w:t>, verifying that the FDM works as expected.</w:t>
      </w:r>
    </w:p>
    <w:p w14:paraId="2D0AA192" w14:textId="28247B1A" w:rsidR="00D13D51" w:rsidRDefault="00FE4F24" w:rsidP="00FC26A2">
      <w:pPr>
        <w:spacing w:before="100" w:beforeAutospacing="1" w:after="100" w:afterAutospacing="1"/>
        <w:ind w:firstLine="360"/>
        <w:contextualSpacing/>
      </w:pPr>
      <w:r>
        <w:t>T</w:t>
      </w:r>
      <w:r w:rsidR="00ED609B">
        <w:t>he second re</w:t>
      </w:r>
      <w:r>
        <w:t xml:space="preserve">-implemented FDM is based on </w:t>
      </w:r>
      <w:r w:rsidR="00521848">
        <w:t>David Bourg's works</w:t>
      </w:r>
      <w:r w:rsidR="00ED609B">
        <w:t xml:space="preserve"> in his </w:t>
      </w:r>
      <w:r w:rsidR="0084263E">
        <w:t xml:space="preserve">published </w:t>
      </w:r>
      <w:r w:rsidR="00ED609B">
        <w:t xml:space="preserve">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B83B4E">
        <w:t>L</w:t>
      </w:r>
      <w:r w:rsidR="007209A4">
        <w:t xml:space="preserve">ike the previous </w:t>
      </w:r>
      <w:r w:rsidR="007E7D2F">
        <w:t>tests,</w:t>
      </w:r>
      <w:r w:rsidR="007209A4">
        <w:t xml:space="preserve"> the FDMs</w:t>
      </w:r>
      <w:r w:rsidR="007E7D2F">
        <w:t xml:space="preserve"> ran</w:t>
      </w:r>
      <w:r w:rsidR="007209A4">
        <w:t xml:space="preserve"> through a fligh</w:t>
      </w:r>
      <w:r w:rsidR="00CD1327">
        <w:t>t path performing some maneuver</w:t>
      </w:r>
      <w:r w:rsidR="00750204">
        <w:t>s</w:t>
      </w:r>
      <w:r w:rsidR="00770755">
        <w:t xml:space="preserve"> </w:t>
      </w:r>
      <w:r w:rsidR="007209A4">
        <w:t xml:space="preserve">and </w:t>
      </w:r>
      <w:r w:rsidR="009304C3">
        <w:t xml:space="preserve">compared the </w:t>
      </w:r>
      <w:r w:rsidR="007209A4">
        <w:t xml:space="preserve">flight data from the last frame </w:t>
      </w:r>
      <w:r w:rsidR="00B9035F">
        <w:t>of the original</w:t>
      </w:r>
      <w:r w:rsidR="009304C3">
        <w:t xml:space="preserve">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A151B10" w:rsidR="00FE4F24" w:rsidRDefault="00582B24" w:rsidP="00FC26A2">
      <w:pPr>
        <w:spacing w:before="100" w:beforeAutospacing="1" w:after="100" w:afterAutospacing="1"/>
        <w:ind w:firstLine="360"/>
        <w:contextualSpacing/>
      </w:pPr>
      <w:r>
        <w:lastRenderedPageBreak/>
        <w:t xml:space="preserve">Furthermore, </w:t>
      </w:r>
      <w:r w:rsidR="00521848">
        <w:t>concerning</w:t>
      </w:r>
      <w:r w:rsidR="00033751">
        <w:t xml:space="preserve"> Bourg’s flight model,</w:t>
      </w:r>
      <w:r>
        <w:t xml:space="preserve"> the </w:t>
      </w:r>
      <w:r w:rsidR="00FE3570">
        <w:t xml:space="preserve">custom vector, </w:t>
      </w:r>
      <w:r w:rsidR="00D13D51">
        <w:t>matrix, and quaternion module</w:t>
      </w:r>
      <w:r w:rsidR="00410B34">
        <w:t>s</w:t>
      </w:r>
      <w:r w:rsidR="00FE3570">
        <w:t xml:space="preserve"> that were re-implemented in Rust based on Bourg’s custom C++ classes</w:t>
      </w:r>
      <w:r w:rsidR="00033751">
        <w:t xml:space="preserve"> were tested</w:t>
      </w:r>
      <w:r w:rsidR="00FE3570">
        <w:t xml:space="preserve">. </w:t>
      </w:r>
      <w:r w:rsidR="00E73F52">
        <w:t>Rust unit tests</w:t>
      </w:r>
      <w:r w:rsidR="009847B0">
        <w:t xml:space="preserve"> were set up</w:t>
      </w:r>
      <w:r w:rsidR="00E73F52">
        <w:t xml:space="preserve">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w:t>
      </w:r>
      <w:r w:rsidR="00C01571">
        <w:t xml:space="preserve">+ with some input to gather the baseline </w:t>
      </w:r>
      <w:r w:rsidR="0035566E">
        <w:t>data to be c</w:t>
      </w:r>
      <w:r w:rsidR="001E5099">
        <w:t>ompared</w:t>
      </w:r>
      <w:r w:rsidR="00B9035F">
        <w:t xml:space="preserve"> in the unit tests. The original</w:t>
      </w:r>
      <w:r w:rsidR="0035566E">
        <w:t xml:space="preserve"> data was copied to each respective unit test to be compar</w:t>
      </w:r>
      <w:r w:rsidR="00410B34">
        <w:t>ed to the output of our Rust implementation</w:t>
      </w:r>
      <w:r w:rsidR="0035566E">
        <w:t>. All the tests passed</w:t>
      </w:r>
      <w:r w:rsidR="00831C5F">
        <w:t xml:space="preserve"> with no need for </w:t>
      </w:r>
      <w:r w:rsidR="00261B18">
        <w:t>tolerance</w:t>
      </w:r>
      <w:r w:rsidR="0035566E">
        <w:t xml:space="preserve">, </w:t>
      </w:r>
      <w:r w:rsidR="00261B18">
        <w:t>verifying that these Ru</w:t>
      </w:r>
      <w:r w:rsidR="00281610">
        <w:t>st modules function as expected.</w:t>
      </w:r>
    </w:p>
    <w:p w14:paraId="06BC0151" w14:textId="21520E12" w:rsidR="00647DB1" w:rsidRDefault="00647DB1" w:rsidP="002F3ABA">
      <w:pPr>
        <w:spacing w:before="100" w:beforeAutospacing="1" w:after="100" w:afterAutospacing="1"/>
        <w:ind w:firstLine="360"/>
        <w:contextualSpacing/>
      </w:pPr>
      <w:r>
        <w:t xml:space="preserve">Using the Rust crate called criterion, a benchmark comparison determined that the Palmer model is faster on average than the Bourg model. </w:t>
      </w:r>
      <w:r w:rsidR="002F3ABA">
        <w:t xml:space="preserve">The benches were input with a single number of frames to execute for each of the multiple frame rate inputs. The benches demonstrated consisted of 100 frames for each 10, 30, 60, 100 FPS bench. The benchmark results completed between the two FDMs </w:t>
      </w:r>
      <w:r w:rsidR="0021324D">
        <w:t>are due to the</w:t>
      </w:r>
      <w:r w:rsidR="002F3ABA">
        <w:t xml:space="preserve"> detail that the Bourg models the airplane’s lifting surfaces, like </w:t>
      </w:r>
      <w:r w:rsidR="00D26F19">
        <w:t>the wings, and how multiple</w:t>
      </w:r>
      <w:r w:rsidR="002F3ABA">
        <w:t xml:space="preserve"> airplane component affects the lift and drag forces. </w:t>
      </w:r>
    </w:p>
    <w:p w14:paraId="6A1712DD" w14:textId="6665E7B0"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w:t>
      </w:r>
      <w:r w:rsidR="00521848">
        <w:t>ECS design's decoupling nature</w:t>
      </w:r>
      <w:r w:rsidR="00014139">
        <w:t xml:space="preserve">, </w:t>
      </w:r>
      <w:r w:rsidR="00CF0A25">
        <w:t>this</w:t>
      </w:r>
      <w:r w:rsidR="00014139">
        <w:t xml:space="preserve"> extension of </w:t>
      </w:r>
      <w:r w:rsidR="00CF0A25">
        <w:t xml:space="preserve">each FDM into </w:t>
      </w:r>
      <w:r w:rsidR="00014139">
        <w:t xml:space="preserve">flight simulators is effortless. </w:t>
      </w:r>
      <w:r w:rsidR="00521848">
        <w:t>Although not measured in this thesis but evident in [9], the performance benefits of ECS</w:t>
      </w:r>
      <w:r w:rsidR="001E6A8C">
        <w:t xml:space="preserve"> are </w:t>
      </w:r>
      <w:r w:rsidR="00521848">
        <w:t>indeed</w:t>
      </w:r>
      <w:r w:rsidR="001E6A8C">
        <w:t xml:space="preserve">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76BFDCC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w:t>
      </w:r>
      <w:r w:rsidR="00521848">
        <w:t>Rust integration testing results</w:t>
      </w:r>
      <w:r w:rsidR="00030A84">
        <w:t xml:space="preserve">, </w:t>
      </w:r>
      <w:r w:rsidR="00B5305C">
        <w:t xml:space="preserve">replicate the realistic flight dynamics that the </w:t>
      </w:r>
      <w:r w:rsidR="007C718E">
        <w:t>original</w:t>
      </w:r>
      <w:r w:rsidR="00B5305C">
        <w:t xml:space="preserve"> FDMs employ.</w:t>
      </w:r>
      <w:r w:rsidR="00FA6AD7">
        <w:t xml:space="preserve"> Next, </w:t>
      </w:r>
      <w:r w:rsidR="00832965">
        <w:t xml:space="preserve">it is known that </w:t>
      </w:r>
      <w:r w:rsidR="00521848">
        <w:t>by using SPECS, the simulators are</w:t>
      </w:r>
      <w:r w:rsidR="00FA6AD7">
        <w:t xml:space="preserve"> managing memory efficiently and parallelizing the Systems when possible. Lastly, b</w:t>
      </w:r>
      <w:r>
        <w:t xml:space="preserve">y </w:t>
      </w:r>
      <w:r w:rsidR="00295BFF">
        <w:t xml:space="preserve">programming with the </w:t>
      </w:r>
      <w:r w:rsidR="005F6E43">
        <w:t xml:space="preserve">Rust </w:t>
      </w:r>
      <w:r w:rsidR="00295BFF">
        <w:t>language</w:t>
      </w:r>
      <w:r w:rsidR="006B5F70">
        <w:t xml:space="preserve">, it is guaranteed that </w:t>
      </w:r>
      <w:r>
        <w:t xml:space="preserve">memory issues such as data races, dangling references, and buffer overflows are not in the simulation software. </w:t>
      </w:r>
    </w:p>
    <w:p w14:paraId="0D300DA6" w14:textId="5B48F583" w:rsidR="00251273" w:rsidRDefault="00251273" w:rsidP="00BE1208">
      <w:pPr>
        <w:pStyle w:val="Heading2"/>
        <w:numPr>
          <w:ilvl w:val="1"/>
          <w:numId w:val="17"/>
        </w:numPr>
        <w:spacing w:before="100" w:beforeAutospacing="1" w:after="100" w:afterAutospacing="1"/>
        <w:ind w:left="630"/>
        <w:contextualSpacing/>
      </w:pPr>
      <w:bookmarkStart w:id="288" w:name="_Toc64914002"/>
      <w:r>
        <w:lastRenderedPageBreak/>
        <w:t>Significance of Research</w:t>
      </w:r>
      <w:bookmarkEnd w:id="288"/>
    </w:p>
    <w:p w14:paraId="129FBB5A" w14:textId="4EF0A54A"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 xml:space="preserve">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w:t>
      </w:r>
      <w:r w:rsidR="007D28A0">
        <w:t>ECS architecture's decoupling na</w:t>
      </w:r>
      <w:r>
        <w:t>ture; this is a valuable fe</w:t>
      </w:r>
      <w:r w:rsidR="00651421">
        <w:t>ature that could save time and e</w:t>
      </w:r>
      <w:r>
        <w:t>ffort when maintaining the codebase later in its lifespan.</w:t>
      </w:r>
    </w:p>
    <w:p w14:paraId="7DB34A5E" w14:textId="09B82ECF" w:rsidR="00AA0E9F" w:rsidRDefault="00AA0E9F" w:rsidP="00BE1208">
      <w:pPr>
        <w:pStyle w:val="Heading2"/>
        <w:numPr>
          <w:ilvl w:val="1"/>
          <w:numId w:val="17"/>
        </w:numPr>
        <w:spacing w:before="100" w:beforeAutospacing="1" w:after="100" w:afterAutospacing="1"/>
        <w:ind w:left="630"/>
        <w:contextualSpacing/>
      </w:pPr>
      <w:bookmarkStart w:id="289" w:name="_Toc64914003"/>
      <w:r>
        <w:t>Future Research</w:t>
      </w:r>
      <w:bookmarkEnd w:id="289"/>
    </w:p>
    <w:p w14:paraId="1F070201" w14:textId="3367F121"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w:t>
      </w:r>
      <w:r w:rsidR="000C5F37">
        <w:t xml:space="preserve">An </w:t>
      </w:r>
      <w:r w:rsidR="00B35499">
        <w:t>important aspect of ECS is that the Components are split into chunks</w:t>
      </w:r>
      <w:r w:rsidR="007647B9">
        <w:t xml:space="preserve"> that are as small as possible </w:t>
      </w:r>
      <w:r w:rsidR="00B35499">
        <w:t xml:space="preserve">to improve efficiency by bringing only what is necessary into </w:t>
      </w:r>
      <w:r w:rsidR="00D5798A">
        <w:t xml:space="preserve">the </w:t>
      </w:r>
      <w:r w:rsidR="00525979">
        <w:t xml:space="preserve">cache. Though </w:t>
      </w:r>
      <w:r w:rsidR="00B35499">
        <w:t>the way the EquationsOfMotion Sys</w:t>
      </w:r>
      <w:r w:rsidR="00525979">
        <w:t>tem is coded</w:t>
      </w:r>
      <w:r w:rsidR="00484DF7">
        <w:t>, it</w:t>
      </w:r>
      <w:r w:rsidR="00B35499">
        <w:t xml:space="preserve"> does need the entire DataFDM Component. However, an improvement in the ECS design would be that of determining the data dependencies within the EquationsOfMotion System. If someone w</w:t>
      </w:r>
      <w:r w:rsidR="007D28A0">
        <w:t>ere to determine what parts of the System depended on what data and</w:t>
      </w:r>
      <w:r w:rsidR="00B35499">
        <w:t xml:space="preserve">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37FD5326" w14:textId="7C9900D9" w:rsidR="005A5D50" w:rsidRDefault="00A42267" w:rsidP="0060790B">
      <w:pPr>
        <w:spacing w:before="100" w:beforeAutospacing="1" w:after="100" w:afterAutospacing="1"/>
        <w:ind w:firstLine="360"/>
        <w:contextualSpacing/>
      </w:pPr>
      <w:r>
        <w:t xml:space="preserve">Another design improvement would be </w:t>
      </w:r>
      <w:r w:rsidR="007D28A0">
        <w:t>implementing</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14C28BB5" w14:textId="5BC62CF3" w:rsidR="005E6432" w:rsidRDefault="005E6432" w:rsidP="0060790B">
      <w:pPr>
        <w:spacing w:before="100" w:beforeAutospacing="1" w:after="100" w:afterAutospacing="1"/>
        <w:ind w:firstLine="360"/>
        <w:contextualSpacing/>
      </w:pPr>
    </w:p>
    <w:p w14:paraId="5CB75818" w14:textId="11825B52" w:rsidR="005E6432" w:rsidRDefault="005E6432" w:rsidP="0060790B">
      <w:pPr>
        <w:spacing w:before="100" w:beforeAutospacing="1" w:after="100" w:afterAutospacing="1"/>
        <w:ind w:firstLine="360"/>
        <w:contextualSpacing/>
      </w:pPr>
    </w:p>
    <w:p w14:paraId="50F617F4" w14:textId="4A493F72" w:rsidR="005E6432" w:rsidRDefault="005E6432" w:rsidP="0060790B">
      <w:pPr>
        <w:spacing w:before="100" w:beforeAutospacing="1" w:after="100" w:afterAutospacing="1"/>
        <w:ind w:firstLine="360"/>
        <w:contextualSpacing/>
      </w:pPr>
    </w:p>
    <w:p w14:paraId="7713C6A3" w14:textId="5370230C" w:rsidR="005E6432" w:rsidRDefault="005E6432" w:rsidP="0060790B">
      <w:pPr>
        <w:spacing w:before="100" w:beforeAutospacing="1" w:after="100" w:afterAutospacing="1"/>
        <w:ind w:firstLine="360"/>
        <w:contextualSpacing/>
      </w:pPr>
    </w:p>
    <w:p w14:paraId="0FFD62F9" w14:textId="300360C2" w:rsidR="005E6432" w:rsidRDefault="005E6432" w:rsidP="0060790B">
      <w:pPr>
        <w:spacing w:before="100" w:beforeAutospacing="1" w:after="100" w:afterAutospacing="1"/>
        <w:ind w:firstLine="360"/>
        <w:contextualSpacing/>
      </w:pPr>
    </w:p>
    <w:p w14:paraId="0CA3C799" w14:textId="04FDCF40" w:rsidR="005E6432" w:rsidRDefault="005E6432" w:rsidP="0060790B">
      <w:pPr>
        <w:spacing w:before="100" w:beforeAutospacing="1" w:after="100" w:afterAutospacing="1"/>
        <w:ind w:firstLine="360"/>
        <w:contextualSpacing/>
      </w:pPr>
    </w:p>
    <w:p w14:paraId="18046C45" w14:textId="669494DE" w:rsidR="005E6432" w:rsidRDefault="005E6432" w:rsidP="0060790B">
      <w:pPr>
        <w:spacing w:before="100" w:beforeAutospacing="1" w:after="100" w:afterAutospacing="1"/>
        <w:ind w:firstLine="360"/>
        <w:contextualSpacing/>
      </w:pPr>
    </w:p>
    <w:p w14:paraId="6D1FEB2D" w14:textId="654D04B6" w:rsidR="005E6432" w:rsidRDefault="005E6432" w:rsidP="0060790B">
      <w:pPr>
        <w:spacing w:before="100" w:beforeAutospacing="1" w:after="100" w:afterAutospacing="1"/>
        <w:ind w:firstLine="360"/>
        <w:contextualSpacing/>
      </w:pPr>
    </w:p>
    <w:p w14:paraId="56BA9F1F" w14:textId="324A4CC1" w:rsidR="005E6432" w:rsidRDefault="005E6432" w:rsidP="0060790B">
      <w:pPr>
        <w:spacing w:before="100" w:beforeAutospacing="1" w:after="100" w:afterAutospacing="1"/>
        <w:ind w:firstLine="360"/>
        <w:contextualSpacing/>
      </w:pPr>
    </w:p>
    <w:p w14:paraId="676F470D" w14:textId="276AE064" w:rsidR="005E6432" w:rsidRDefault="005E6432" w:rsidP="0060790B">
      <w:pPr>
        <w:spacing w:before="100" w:beforeAutospacing="1" w:after="100" w:afterAutospacing="1"/>
        <w:ind w:firstLine="360"/>
        <w:contextualSpacing/>
      </w:pPr>
    </w:p>
    <w:p w14:paraId="4A2F26E2" w14:textId="3FCB1DC9" w:rsidR="005E6432" w:rsidRDefault="005E6432" w:rsidP="0060790B">
      <w:pPr>
        <w:spacing w:before="100" w:beforeAutospacing="1" w:after="100" w:afterAutospacing="1"/>
        <w:ind w:firstLine="360"/>
        <w:contextualSpacing/>
      </w:pPr>
    </w:p>
    <w:p w14:paraId="6E428E85" w14:textId="0909B3C1" w:rsidR="005E6432" w:rsidRDefault="005E6432" w:rsidP="0060790B">
      <w:pPr>
        <w:spacing w:before="100" w:beforeAutospacing="1" w:after="100" w:afterAutospacing="1"/>
        <w:ind w:firstLine="360"/>
        <w:contextualSpacing/>
      </w:pPr>
    </w:p>
    <w:p w14:paraId="5441A47D" w14:textId="00742B93" w:rsidR="005E6432" w:rsidRDefault="005E6432" w:rsidP="0060790B">
      <w:pPr>
        <w:spacing w:before="100" w:beforeAutospacing="1" w:after="100" w:afterAutospacing="1"/>
        <w:ind w:firstLine="360"/>
        <w:contextualSpacing/>
      </w:pPr>
    </w:p>
    <w:p w14:paraId="03B85649" w14:textId="0ADC6417" w:rsidR="005E6432" w:rsidRDefault="005E6432" w:rsidP="0060790B">
      <w:pPr>
        <w:spacing w:before="100" w:beforeAutospacing="1" w:after="100" w:afterAutospacing="1"/>
        <w:ind w:firstLine="360"/>
        <w:contextualSpacing/>
      </w:pPr>
    </w:p>
    <w:p w14:paraId="43F880A6" w14:textId="63F38CB1" w:rsidR="005E6432" w:rsidRDefault="005E6432" w:rsidP="0060790B">
      <w:pPr>
        <w:spacing w:before="100" w:beforeAutospacing="1" w:after="100" w:afterAutospacing="1"/>
        <w:ind w:firstLine="360"/>
        <w:contextualSpacing/>
      </w:pPr>
    </w:p>
    <w:p w14:paraId="11695DDC" w14:textId="77777777" w:rsidR="005E6432" w:rsidRDefault="005E6432" w:rsidP="0060790B">
      <w:pPr>
        <w:spacing w:before="100" w:beforeAutospacing="1" w:after="100" w:afterAutospacing="1"/>
        <w:ind w:firstLine="360"/>
        <w:contextualSpacing/>
      </w:pPr>
    </w:p>
    <w:p w14:paraId="01920001" w14:textId="711321FC" w:rsidR="003B589A" w:rsidRPr="00B16165" w:rsidRDefault="005D6D70" w:rsidP="006E6B73">
      <w:pPr>
        <w:pStyle w:val="Heading1"/>
        <w:rPr>
          <w:sz w:val="29"/>
          <w:szCs w:val="29"/>
        </w:rPr>
      </w:pPr>
      <w:bookmarkStart w:id="290" w:name="_Toc64914004"/>
      <w:r w:rsidRPr="00B16165">
        <w:rPr>
          <w:sz w:val="29"/>
          <w:szCs w:val="29"/>
        </w:rPr>
        <w:t>Appendix A: Configuring FlightGear as a Visual System</w:t>
      </w:r>
      <w:bookmarkEnd w:id="290"/>
    </w:p>
    <w:p w14:paraId="7E660C58" w14:textId="42F0BD12" w:rsidR="003B589A" w:rsidRDefault="00381A61" w:rsidP="00842693">
      <w:pPr>
        <w:spacing w:before="100" w:beforeAutospacing="1" w:after="100" w:afterAutospacing="1"/>
        <w:contextualSpacing/>
      </w:pPr>
      <w:r>
        <w:t>The command line to execute the FlightGear application for simu</w:t>
      </w:r>
      <w:r w:rsidR="00E1774F">
        <w:t>lation use in</w:t>
      </w:r>
      <w:r>
        <w:t xml:space="preserve"> this research is</w:t>
      </w:r>
      <w:r w:rsidR="00D27DC4">
        <w:t>:</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3EB0DE43" w:rsidR="00D27DC4" w:rsidRDefault="00203EE3" w:rsidP="00842693">
      <w:pPr>
        <w:spacing w:before="100" w:beforeAutospacing="1" w:after="100" w:afterAutospacing="1"/>
        <w:contextualSpacing/>
      </w:pPr>
      <w:r>
        <w:t>Command line breakdown</w:t>
      </w:r>
      <w:r w:rsidR="00D27DC4">
        <w:t>:</w:t>
      </w:r>
    </w:p>
    <w:p w14:paraId="194B8C18" w14:textId="43D11FE6" w:rsidR="00EA668D" w:rsidRDefault="003C0BD3" w:rsidP="00AC1730">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w:t>
      </w:r>
      <w:r w:rsidR="00E75260">
        <w:t>light Dynamics Model</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584980">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2]"},"properties":{"noteIndex":0},"schema":"https://github.com/citation-style-language/schema/raw/master/csl-citation.json"}</w:instrText>
      </w:r>
      <w:r w:rsidR="00472C76">
        <w:fldChar w:fldCharType="separate"/>
      </w:r>
      <w:r w:rsidR="00584980" w:rsidRPr="00584980">
        <w:rPr>
          <w:noProof/>
        </w:rPr>
        <w:t>[43]</w:t>
      </w:r>
      <w:r w:rsidR="00472C76">
        <w:fldChar w:fldCharType="end"/>
      </w:r>
      <w:r>
        <w:t>.</w:t>
      </w:r>
    </w:p>
    <w:p w14:paraId="4917CEFD" w14:textId="3E5B6DF3" w:rsidR="00125E43" w:rsidRPr="00B16165" w:rsidRDefault="00BF5959" w:rsidP="00842693">
      <w:pPr>
        <w:pStyle w:val="Heading1"/>
        <w:rPr>
          <w:sz w:val="29"/>
          <w:szCs w:val="29"/>
        </w:rPr>
      </w:pPr>
      <w:bookmarkStart w:id="291" w:name="_Toc64914005"/>
      <w:r w:rsidRPr="00B16165">
        <w:rPr>
          <w:sz w:val="29"/>
          <w:szCs w:val="29"/>
        </w:rPr>
        <w:t>Appendix B: Flight Simulator Keyboard Controls</w:t>
      </w:r>
      <w:bookmarkEnd w:id="291"/>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92" w:name="_Toc6491435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92"/>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93" w:name="_Toc64914356"/>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93"/>
    </w:p>
    <w:p w14:paraId="6C374D42" w14:textId="6E44DE82" w:rsidR="00BF5959" w:rsidRDefault="00BF5959" w:rsidP="00BF5959"/>
    <w:p w14:paraId="6ECA845D" w14:textId="24D00A30" w:rsidR="00944D2A" w:rsidRDefault="00944D2A" w:rsidP="00BF5959"/>
    <w:p w14:paraId="19F3695D" w14:textId="092748EC" w:rsidR="00944D2A" w:rsidRDefault="00944D2A" w:rsidP="00BF5959"/>
    <w:p w14:paraId="1520DB8B" w14:textId="5509571C" w:rsidR="00521312" w:rsidRPr="00521312" w:rsidRDefault="00521312" w:rsidP="00521312">
      <w:pPr>
        <w:pStyle w:val="Heading1"/>
        <w:rPr>
          <w:sz w:val="29"/>
          <w:szCs w:val="29"/>
        </w:rPr>
      </w:pPr>
      <w:bookmarkStart w:id="294" w:name="_Toc64914006"/>
      <w:r>
        <w:rPr>
          <w:sz w:val="29"/>
          <w:szCs w:val="29"/>
        </w:rPr>
        <w:t>Bibliography</w:t>
      </w:r>
      <w:bookmarkEnd w:id="294"/>
    </w:p>
    <w:p w14:paraId="496AE60F" w14:textId="4321A46F" w:rsidR="00584980" w:rsidRPr="00584980" w:rsidRDefault="00472C76" w:rsidP="0058498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84980" w:rsidRPr="00584980">
        <w:rPr>
          <w:noProof/>
          <w:szCs w:val="24"/>
        </w:rPr>
        <w:t>[1]</w:t>
      </w:r>
      <w:r w:rsidR="00584980" w:rsidRPr="00584980">
        <w:rPr>
          <w:noProof/>
          <w:szCs w:val="24"/>
        </w:rPr>
        <w:tab/>
        <w:t>slide-rs hackers, “Specs.” https://crates.io/crates/specs.</w:t>
      </w:r>
    </w:p>
    <w:p w14:paraId="2508B155"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w:t>
      </w:r>
      <w:r w:rsidRPr="00584980">
        <w:rPr>
          <w:noProof/>
          <w:szCs w:val="24"/>
        </w:rPr>
        <w:tab/>
        <w:t xml:space="preserve">G. Palmer, </w:t>
      </w:r>
      <w:r w:rsidRPr="00584980">
        <w:rPr>
          <w:i/>
          <w:iCs/>
          <w:noProof/>
          <w:szCs w:val="24"/>
        </w:rPr>
        <w:t>Physics for game programmers</w:t>
      </w:r>
      <w:r w:rsidRPr="00584980">
        <w:rPr>
          <w:noProof/>
          <w:szCs w:val="24"/>
        </w:rPr>
        <w:t>. Apress, 2005.</w:t>
      </w:r>
    </w:p>
    <w:p w14:paraId="5987C239"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w:t>
      </w:r>
      <w:r w:rsidRPr="00584980">
        <w:rPr>
          <w:noProof/>
          <w:szCs w:val="24"/>
        </w:rPr>
        <w:tab/>
        <w:t xml:space="preserve">D. M. Bourg and B. Bywalec, </w:t>
      </w:r>
      <w:r w:rsidRPr="00584980">
        <w:rPr>
          <w:i/>
          <w:iCs/>
          <w:noProof/>
          <w:szCs w:val="24"/>
        </w:rPr>
        <w:t>Physics for Game Developers, Second Edition</w:t>
      </w:r>
      <w:r w:rsidRPr="00584980">
        <w:rPr>
          <w:noProof/>
          <w:szCs w:val="24"/>
        </w:rPr>
        <w:t>. O’Reilly Media, 2013.</w:t>
      </w:r>
    </w:p>
    <w:p w14:paraId="4832F553"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4]</w:t>
      </w:r>
      <w:r w:rsidRPr="00584980">
        <w:rPr>
          <w:noProof/>
          <w:szCs w:val="24"/>
        </w:rPr>
        <w:tab/>
        <w:t>“FlightGear Flight Simulator.” https://www.flightgear.org/.</w:t>
      </w:r>
    </w:p>
    <w:p w14:paraId="65FA4B37"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5]</w:t>
      </w:r>
      <w:r w:rsidRPr="00584980">
        <w:rPr>
          <w:noProof/>
          <w:szCs w:val="24"/>
        </w:rPr>
        <w:tab/>
        <w:t xml:space="preserve">R. R. Hill and J. O. Miller, “A History Of United States Military Simulation,” </w:t>
      </w:r>
      <w:r w:rsidRPr="00584980">
        <w:rPr>
          <w:i/>
          <w:iCs/>
          <w:noProof/>
          <w:szCs w:val="24"/>
        </w:rPr>
        <w:t>2017 Winter Simul. Conf.</w:t>
      </w:r>
      <w:r w:rsidRPr="00584980">
        <w:rPr>
          <w:noProof/>
          <w:szCs w:val="24"/>
        </w:rPr>
        <w:t>, 2017.</w:t>
      </w:r>
    </w:p>
    <w:p w14:paraId="4E24638F"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6]</w:t>
      </w:r>
      <w:r w:rsidRPr="00584980">
        <w:rPr>
          <w:noProof/>
          <w:szCs w:val="24"/>
        </w:rPr>
        <w:tab/>
        <w:t>J. A. Vagedes, D. D. Hodson, S. L. Nykl, and J. R. Millar, “ECS Architecture for Modern Military Simulators,” 2019.</w:t>
      </w:r>
    </w:p>
    <w:p w14:paraId="650C31F9"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7]</w:t>
      </w:r>
      <w:r w:rsidRPr="00584980">
        <w:rPr>
          <w:noProof/>
          <w:szCs w:val="24"/>
        </w:rPr>
        <w:tab/>
        <w:t>“Create a world with more play,” 2020. https://unity.com/solutions/game.</w:t>
      </w:r>
    </w:p>
    <w:p w14:paraId="1FE6132C"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8]</w:t>
      </w:r>
      <w:r w:rsidRPr="00584980">
        <w:rPr>
          <w:noProof/>
          <w:szCs w:val="24"/>
        </w:rPr>
        <w:tab/>
        <w:t>“Unity helps bring the masses together in Mediatonic’s absurd multiplayer,” 2020. https://unity.com/case-study/mediatonic-fall-guys.</w:t>
      </w:r>
    </w:p>
    <w:p w14:paraId="587A402C"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9]</w:t>
      </w:r>
      <w:r w:rsidRPr="00584980">
        <w:rPr>
          <w:noProof/>
          <w:szCs w:val="24"/>
        </w:rPr>
        <w:tab/>
        <w:t>J. A. Vagedes, “A Study of Execution Performance for Rust-Based Object vs Data Oriented Architectures,” Air Force Institute of Technology, 2020.</w:t>
      </w:r>
    </w:p>
    <w:p w14:paraId="64FCB2DF"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0]</w:t>
      </w:r>
      <w:r w:rsidRPr="00584980">
        <w:rPr>
          <w:noProof/>
          <w:szCs w:val="24"/>
        </w:rPr>
        <w:tab/>
        <w:t xml:space="preserve">“Flight Dynamics Model,” </w:t>
      </w:r>
      <w:r w:rsidRPr="00584980">
        <w:rPr>
          <w:i/>
          <w:iCs/>
          <w:noProof/>
          <w:szCs w:val="24"/>
        </w:rPr>
        <w:t>FlightGear Wiki</w:t>
      </w:r>
      <w:r w:rsidRPr="00584980">
        <w:rPr>
          <w:noProof/>
          <w:szCs w:val="24"/>
        </w:rPr>
        <w:t>. http://wiki.flightgear.org/Flight_Dynamics_Model.</w:t>
      </w:r>
    </w:p>
    <w:p w14:paraId="4D66FB83"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1]</w:t>
      </w:r>
      <w:r w:rsidRPr="00584980">
        <w:rPr>
          <w:noProof/>
          <w:szCs w:val="24"/>
        </w:rPr>
        <w:tab/>
        <w:t xml:space="preserve">“Degrees of freedom (mechanics),” </w:t>
      </w:r>
      <w:r w:rsidRPr="00584980">
        <w:rPr>
          <w:i/>
          <w:iCs/>
          <w:noProof/>
          <w:szCs w:val="24"/>
        </w:rPr>
        <w:t>Wikipedia</w:t>
      </w:r>
      <w:r w:rsidRPr="00584980">
        <w:rPr>
          <w:noProof/>
          <w:szCs w:val="24"/>
        </w:rPr>
        <w:t>, 2020. https://en.wikipedia.org/wiki/Degrees_of_freedom_(mechanics).</w:t>
      </w:r>
    </w:p>
    <w:p w14:paraId="02CBBD04"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2]</w:t>
      </w:r>
      <w:r w:rsidRPr="00584980">
        <w:rPr>
          <w:noProof/>
          <w:szCs w:val="24"/>
        </w:rPr>
        <w:tab/>
        <w:t xml:space="preserve">M. T.S., </w:t>
      </w:r>
      <w:r w:rsidRPr="00584980">
        <w:rPr>
          <w:i/>
          <w:iCs/>
          <w:noProof/>
          <w:szCs w:val="24"/>
        </w:rPr>
        <w:t>Rust In Action</w:t>
      </w:r>
      <w:r w:rsidRPr="00584980">
        <w:rPr>
          <w:noProof/>
          <w:szCs w:val="24"/>
        </w:rPr>
        <w:t>, Manning Ea. Manning Publications, 2019.</w:t>
      </w:r>
    </w:p>
    <w:p w14:paraId="5D1EEF8F"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3]</w:t>
      </w:r>
      <w:r w:rsidRPr="00584980">
        <w:rPr>
          <w:noProof/>
          <w:szCs w:val="24"/>
        </w:rPr>
        <w:tab/>
        <w:t xml:space="preserve">W. Durham, </w:t>
      </w:r>
      <w:r w:rsidRPr="00584980">
        <w:rPr>
          <w:i/>
          <w:iCs/>
          <w:noProof/>
          <w:szCs w:val="24"/>
        </w:rPr>
        <w:t>Aircraft Flight Dynamics and Control</w:t>
      </w:r>
      <w:r w:rsidRPr="00584980">
        <w:rPr>
          <w:noProof/>
          <w:szCs w:val="24"/>
        </w:rPr>
        <w:t>. Wiley, 2013.</w:t>
      </w:r>
    </w:p>
    <w:p w14:paraId="06D92822"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4]</w:t>
      </w:r>
      <w:r w:rsidRPr="00584980">
        <w:rPr>
          <w:noProof/>
          <w:szCs w:val="24"/>
        </w:rPr>
        <w:tab/>
        <w:t xml:space="preserve">“Flight dynamics (fixed-wing aircraft),” </w:t>
      </w:r>
      <w:r w:rsidRPr="00584980">
        <w:rPr>
          <w:i/>
          <w:iCs/>
          <w:noProof/>
          <w:szCs w:val="24"/>
        </w:rPr>
        <w:t>Wikipedia</w:t>
      </w:r>
      <w:r w:rsidRPr="00584980">
        <w:rPr>
          <w:noProof/>
          <w:szCs w:val="24"/>
        </w:rPr>
        <w:t>, 2020. https://en.wikipedia.org/wiki/Flight_dynamics_(fixed-wing_aircraft).</w:t>
      </w:r>
    </w:p>
    <w:p w14:paraId="53E54909"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5]</w:t>
      </w:r>
      <w:r w:rsidRPr="00584980">
        <w:rPr>
          <w:noProof/>
          <w:szCs w:val="24"/>
        </w:rPr>
        <w:tab/>
        <w:t xml:space="preserve">“Airfoil,” </w:t>
      </w:r>
      <w:r w:rsidRPr="00584980">
        <w:rPr>
          <w:i/>
          <w:iCs/>
          <w:noProof/>
          <w:szCs w:val="24"/>
        </w:rPr>
        <w:t>Wikipedia</w:t>
      </w:r>
      <w:r w:rsidRPr="00584980">
        <w:rPr>
          <w:noProof/>
          <w:szCs w:val="24"/>
        </w:rPr>
        <w:t>, 2020. https://en.wikipedia.org/wiki/Airfoil.</w:t>
      </w:r>
    </w:p>
    <w:p w14:paraId="1E2FD050"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6]</w:t>
      </w:r>
      <w:r w:rsidRPr="00584980">
        <w:rPr>
          <w:noProof/>
          <w:szCs w:val="24"/>
        </w:rPr>
        <w:tab/>
        <w:t xml:space="preserve">“Flight control surfaces,” </w:t>
      </w:r>
      <w:r w:rsidRPr="00584980">
        <w:rPr>
          <w:i/>
          <w:iCs/>
          <w:noProof/>
          <w:szCs w:val="24"/>
        </w:rPr>
        <w:t>Wikipedia</w:t>
      </w:r>
      <w:r w:rsidRPr="00584980">
        <w:rPr>
          <w:noProof/>
          <w:szCs w:val="24"/>
        </w:rPr>
        <w:t>, 2020. https://en.wikipedia.org/wiki/Flight_control_surfaces.</w:t>
      </w:r>
    </w:p>
    <w:p w14:paraId="2B575213"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7]</w:t>
      </w:r>
      <w:r w:rsidRPr="00584980">
        <w:rPr>
          <w:noProof/>
          <w:szCs w:val="24"/>
        </w:rPr>
        <w:tab/>
        <w:t xml:space="preserve">“Local tangent plane coordinates,” </w:t>
      </w:r>
      <w:r w:rsidRPr="00584980">
        <w:rPr>
          <w:i/>
          <w:iCs/>
          <w:noProof/>
          <w:szCs w:val="24"/>
        </w:rPr>
        <w:t>Wikipedia</w:t>
      </w:r>
      <w:r w:rsidRPr="00584980">
        <w:rPr>
          <w:noProof/>
          <w:szCs w:val="24"/>
        </w:rPr>
        <w:t>. https://en.wikipedia.org/wiki/Local_tangent_plane_coordinates.</w:t>
      </w:r>
    </w:p>
    <w:p w14:paraId="4FF4618B"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8]</w:t>
      </w:r>
      <w:r w:rsidRPr="00584980">
        <w:rPr>
          <w:noProof/>
          <w:szCs w:val="24"/>
        </w:rPr>
        <w:tab/>
        <w:t xml:space="preserve">“Moment of inertia,” </w:t>
      </w:r>
      <w:r w:rsidRPr="00584980">
        <w:rPr>
          <w:i/>
          <w:iCs/>
          <w:noProof/>
          <w:szCs w:val="24"/>
        </w:rPr>
        <w:t>Wikipedia</w:t>
      </w:r>
      <w:r w:rsidRPr="00584980">
        <w:rPr>
          <w:noProof/>
          <w:szCs w:val="24"/>
        </w:rPr>
        <w:t>, 2020. https://en.wikipedia.org/wiki/Moment_of_inertia.</w:t>
      </w:r>
    </w:p>
    <w:p w14:paraId="6D4EE5A3"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19]</w:t>
      </w:r>
      <w:r w:rsidRPr="00584980">
        <w:rPr>
          <w:noProof/>
          <w:szCs w:val="24"/>
        </w:rPr>
        <w:tab/>
        <w:t>G. Fiedler, “Integration Basics,” 2014. https://gafferongames.com/post/integration_basics/.</w:t>
      </w:r>
    </w:p>
    <w:p w14:paraId="06CC9DBF"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0]</w:t>
      </w:r>
      <w:r w:rsidRPr="00584980">
        <w:rPr>
          <w:noProof/>
          <w:szCs w:val="24"/>
        </w:rPr>
        <w:tab/>
        <w:t>G. Fiedler, “Fix Your Timestep!,” 2014. https://gafferongames.com/post/fix_your_timestep/.</w:t>
      </w:r>
    </w:p>
    <w:p w14:paraId="72CC61DB"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1]</w:t>
      </w:r>
      <w:r w:rsidRPr="00584980">
        <w:rPr>
          <w:noProof/>
          <w:szCs w:val="24"/>
        </w:rPr>
        <w:tab/>
        <w:t>R. Nystrom, “Game Programming Patterns,” 2014. https://gameprogrammingpatterns.com/game-loop.html.</w:t>
      </w:r>
    </w:p>
    <w:p w14:paraId="25D2F49D"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2]</w:t>
      </w:r>
      <w:r w:rsidRPr="00584980">
        <w:rPr>
          <w:noProof/>
          <w:szCs w:val="24"/>
        </w:rPr>
        <w:tab/>
        <w:t xml:space="preserve">A. Rhemann, “A Handbook of Flight Simulation Fidelity Requirements for Human Factors Research,” </w:t>
      </w:r>
      <w:r w:rsidRPr="00584980">
        <w:rPr>
          <w:i/>
          <w:iCs/>
          <w:noProof/>
          <w:szCs w:val="24"/>
        </w:rPr>
        <w:t>Natl. Tech. Inf. Serv.</w:t>
      </w:r>
      <w:r w:rsidRPr="00584980">
        <w:rPr>
          <w:noProof/>
          <w:szCs w:val="24"/>
        </w:rPr>
        <w:t>, 1995.</w:t>
      </w:r>
    </w:p>
    <w:p w14:paraId="28FEEDCC"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3]</w:t>
      </w:r>
      <w:r w:rsidRPr="00584980">
        <w:rPr>
          <w:noProof/>
          <w:szCs w:val="24"/>
        </w:rPr>
        <w:tab/>
        <w:t xml:space="preserve">G. Dussart, V. Portapas, A. Pontillo, and M. Lone, “Flight Dynamic Modelling and Simulation of Large Flexible Aircraft,” </w:t>
      </w:r>
      <w:r w:rsidRPr="00584980">
        <w:rPr>
          <w:i/>
          <w:iCs/>
          <w:noProof/>
          <w:szCs w:val="24"/>
        </w:rPr>
        <w:t>Flight Phys. - Model. Tech. Technol.</w:t>
      </w:r>
      <w:r w:rsidRPr="00584980">
        <w:rPr>
          <w:noProof/>
          <w:szCs w:val="24"/>
        </w:rPr>
        <w:t>, 2018, doi: 10.5772/intechopen.71050.</w:t>
      </w:r>
    </w:p>
    <w:p w14:paraId="56F57EE1"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4]</w:t>
      </w:r>
      <w:r w:rsidRPr="00584980">
        <w:rPr>
          <w:noProof/>
          <w:szCs w:val="24"/>
        </w:rPr>
        <w:tab/>
        <w:t xml:space="preserve">M. M. Duquette, “The development and application of SimpleFlight, a variable-fidelity flight dynamics model,” </w:t>
      </w:r>
      <w:r w:rsidRPr="00584980">
        <w:rPr>
          <w:i/>
          <w:iCs/>
          <w:noProof/>
          <w:szCs w:val="24"/>
        </w:rPr>
        <w:t>Collect. Tech. Pap. - 2007 AIAA Model. Simul. Technol. Conf.</w:t>
      </w:r>
      <w:r w:rsidRPr="00584980">
        <w:rPr>
          <w:noProof/>
          <w:szCs w:val="24"/>
        </w:rPr>
        <w:t>, vol. 1, no. August, pp. 133–149, 2007, doi: 10.2514/6.2007-6372.</w:t>
      </w:r>
    </w:p>
    <w:p w14:paraId="23115A6D"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5]</w:t>
      </w:r>
      <w:r w:rsidRPr="00584980">
        <w:rPr>
          <w:noProof/>
          <w:szCs w:val="24"/>
        </w:rPr>
        <w:tab/>
        <w:t xml:space="preserve">Unity, “Overview - Intro To The Entity Component System And C# Job System 1/5,” </w:t>
      </w:r>
      <w:r w:rsidRPr="00584980">
        <w:rPr>
          <w:i/>
          <w:iCs/>
          <w:noProof/>
          <w:szCs w:val="24"/>
        </w:rPr>
        <w:t>YouTube</w:t>
      </w:r>
      <w:r w:rsidRPr="00584980">
        <w:rPr>
          <w:noProof/>
          <w:szCs w:val="24"/>
        </w:rPr>
        <w:t>, 2018. https://www.youtube.com/watch?v=WLfhUKp2gag&amp;t=186s&amp;ab_channel=Unity.</w:t>
      </w:r>
    </w:p>
    <w:p w14:paraId="6BC6D585"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6]</w:t>
      </w:r>
      <w:r w:rsidRPr="00584980">
        <w:rPr>
          <w:noProof/>
          <w:szCs w:val="24"/>
        </w:rPr>
        <w:tab/>
        <w:t xml:space="preserve">Unity, “Overview - Intro To The Entity Component System And C# Job System 2/5,” </w:t>
      </w:r>
      <w:r w:rsidRPr="00584980">
        <w:rPr>
          <w:i/>
          <w:iCs/>
          <w:noProof/>
          <w:szCs w:val="24"/>
        </w:rPr>
        <w:t>YouTube</w:t>
      </w:r>
      <w:r w:rsidRPr="00584980">
        <w:rPr>
          <w:noProof/>
          <w:szCs w:val="24"/>
        </w:rPr>
        <w:t>, 2018. https://www.youtube.com/watch?v=z9WE3fwre-k&amp;t=1s&amp;ab_channel=Unity.</w:t>
      </w:r>
    </w:p>
    <w:p w14:paraId="45FA4BEC"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7]</w:t>
      </w:r>
      <w:r w:rsidRPr="00584980">
        <w:rPr>
          <w:noProof/>
          <w:szCs w:val="24"/>
        </w:rPr>
        <w:tab/>
        <w:t xml:space="preserve">T. Schaller, </w:t>
      </w:r>
      <w:r w:rsidRPr="00584980">
        <w:rPr>
          <w:i/>
          <w:iCs/>
          <w:noProof/>
          <w:szCs w:val="24"/>
        </w:rPr>
        <w:t>The Specs Book</w:t>
      </w:r>
      <w:r w:rsidRPr="00584980">
        <w:rPr>
          <w:noProof/>
          <w:szCs w:val="24"/>
        </w:rPr>
        <w:t>, 1st Editio. Crates.io, 2019.</w:t>
      </w:r>
    </w:p>
    <w:p w14:paraId="2E3F7946"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8]</w:t>
      </w:r>
      <w:r w:rsidRPr="00584980">
        <w:rPr>
          <w:noProof/>
          <w:szCs w:val="24"/>
        </w:rPr>
        <w:tab/>
        <w:t xml:space="preserve">Steve Klabnik and C. Nichols, </w:t>
      </w:r>
      <w:r w:rsidRPr="00584980">
        <w:rPr>
          <w:i/>
          <w:iCs/>
          <w:noProof/>
          <w:szCs w:val="24"/>
        </w:rPr>
        <w:t>The Rust Programming Language</w:t>
      </w:r>
      <w:r w:rsidRPr="00584980">
        <w:rPr>
          <w:noProof/>
          <w:szCs w:val="24"/>
        </w:rPr>
        <w:t>. 2015.</w:t>
      </w:r>
    </w:p>
    <w:p w14:paraId="541C326B"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29]</w:t>
      </w:r>
      <w:r w:rsidRPr="00584980">
        <w:rPr>
          <w:noProof/>
          <w:szCs w:val="24"/>
        </w:rPr>
        <w:tab/>
        <w:t xml:space="preserve">S. Klabnik and C. Nichols, </w:t>
      </w:r>
      <w:r w:rsidRPr="00584980">
        <w:rPr>
          <w:i/>
          <w:iCs/>
          <w:noProof/>
          <w:szCs w:val="24"/>
        </w:rPr>
        <w:t>The Rustonomicon</w:t>
      </w:r>
      <w:r w:rsidRPr="00584980">
        <w:rPr>
          <w:noProof/>
          <w:szCs w:val="24"/>
        </w:rPr>
        <w:t>. 2019.</w:t>
      </w:r>
    </w:p>
    <w:p w14:paraId="58C7115B"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0]</w:t>
      </w:r>
      <w:r w:rsidRPr="00584980">
        <w:rPr>
          <w:noProof/>
          <w:szCs w:val="24"/>
        </w:rPr>
        <w:tab/>
        <w:t>R. Apodaca, “Rust Ownership By Example,” 2020. https://depth-first.com/articles/2020/01/27/rust-ownership-by-example/.</w:t>
      </w:r>
    </w:p>
    <w:p w14:paraId="67F1ABC5"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1]</w:t>
      </w:r>
      <w:r w:rsidRPr="00584980">
        <w:rPr>
          <w:noProof/>
          <w:szCs w:val="24"/>
        </w:rPr>
        <w:tab/>
        <w:t>“The Rust’s Community Crate Registry.” https://crates.io/.</w:t>
      </w:r>
    </w:p>
    <w:p w14:paraId="3D578AFE"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2]</w:t>
      </w:r>
      <w:r w:rsidRPr="00584980">
        <w:rPr>
          <w:noProof/>
          <w:szCs w:val="24"/>
        </w:rPr>
        <w:tab/>
        <w:t xml:space="preserve">“Command line options,” </w:t>
      </w:r>
      <w:r w:rsidRPr="00584980">
        <w:rPr>
          <w:i/>
          <w:iCs/>
          <w:noProof/>
          <w:szCs w:val="24"/>
        </w:rPr>
        <w:t>FlightGear Wiki</w:t>
      </w:r>
      <w:r w:rsidRPr="00584980">
        <w:rPr>
          <w:noProof/>
          <w:szCs w:val="24"/>
        </w:rPr>
        <w:t>. http://wiki.flightgear.org/Command_line_options.</w:t>
      </w:r>
    </w:p>
    <w:p w14:paraId="627C17B9"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3]</w:t>
      </w:r>
      <w:r w:rsidRPr="00584980">
        <w:rPr>
          <w:noProof/>
          <w:szCs w:val="24"/>
        </w:rPr>
        <w:tab/>
        <w:t>B. Beej and J. Hall, “Using Internet Sockets,” 2019.</w:t>
      </w:r>
    </w:p>
    <w:p w14:paraId="4DA71229"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4]</w:t>
      </w:r>
      <w:r w:rsidRPr="00584980">
        <w:rPr>
          <w:noProof/>
          <w:szCs w:val="24"/>
        </w:rPr>
        <w:tab/>
        <w:t>“Rust By Example.” https://doc.rust-lang.org/rust-by-example/.</w:t>
      </w:r>
    </w:p>
    <w:p w14:paraId="1D7095B3"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5]</w:t>
      </w:r>
      <w:r w:rsidRPr="00584980">
        <w:rPr>
          <w:noProof/>
          <w:szCs w:val="24"/>
        </w:rPr>
        <w:tab/>
        <w:t xml:space="preserve">G. Palmer, “Source code for ‘Physics for Game Programmers,’” </w:t>
      </w:r>
      <w:r w:rsidRPr="00584980">
        <w:rPr>
          <w:i/>
          <w:iCs/>
          <w:noProof/>
          <w:szCs w:val="24"/>
        </w:rPr>
        <w:t>Apress</w:t>
      </w:r>
      <w:r w:rsidRPr="00584980">
        <w:rPr>
          <w:noProof/>
          <w:szCs w:val="24"/>
        </w:rPr>
        <w:t>. https://github.com/Apress/physics-for-game-programmers.</w:t>
      </w:r>
    </w:p>
    <w:p w14:paraId="032BAF99"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6]</w:t>
      </w:r>
      <w:r w:rsidRPr="00584980">
        <w:rPr>
          <w:noProof/>
          <w:szCs w:val="24"/>
        </w:rPr>
        <w:tab/>
        <w:t>M. Dilger, “float-cmp.” https://crates.io/crates/float-cmp.</w:t>
      </w:r>
    </w:p>
    <w:p w14:paraId="3DFC4392"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7]</w:t>
      </w:r>
      <w:r w:rsidRPr="00584980">
        <w:rPr>
          <w:noProof/>
          <w:szCs w:val="24"/>
        </w:rPr>
        <w:tab/>
        <w:t>B. Hesiler, “criterion.” https://crates.io/crates/criterion.</w:t>
      </w:r>
    </w:p>
    <w:p w14:paraId="11B8FA5B"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8]</w:t>
      </w:r>
      <w:r w:rsidRPr="00584980">
        <w:rPr>
          <w:noProof/>
          <w:szCs w:val="24"/>
        </w:rPr>
        <w:tab/>
        <w:t>K. Witters, “deWiTTERS Game Loop,” 2009. https://dewitters.com/dewitters-gameloop/.</w:t>
      </w:r>
    </w:p>
    <w:p w14:paraId="00693607"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39]</w:t>
      </w:r>
      <w:r w:rsidRPr="00584980">
        <w:rPr>
          <w:noProof/>
          <w:szCs w:val="24"/>
        </w:rPr>
        <w:tab/>
        <w:t>Ostrosco, “device_query.” https://crates.io/crates/device_query.</w:t>
      </w:r>
    </w:p>
    <w:p w14:paraId="5F4A4A29"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40]</w:t>
      </w:r>
      <w:r w:rsidRPr="00584980">
        <w:rPr>
          <w:noProof/>
          <w:szCs w:val="24"/>
        </w:rPr>
        <w:tab/>
        <w:t>D. Tolnay, “bincode.” https://crates.io/crates/bincode.</w:t>
      </w:r>
    </w:p>
    <w:p w14:paraId="400BF9C3"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41]</w:t>
      </w:r>
      <w:r w:rsidRPr="00584980">
        <w:rPr>
          <w:noProof/>
          <w:szCs w:val="24"/>
        </w:rPr>
        <w:tab/>
        <w:t>D. Tolnay, “serde.” https://crates.io/crates/serde.</w:t>
      </w:r>
    </w:p>
    <w:p w14:paraId="26798129" w14:textId="77777777" w:rsidR="00584980" w:rsidRPr="00584980" w:rsidRDefault="00584980" w:rsidP="00584980">
      <w:pPr>
        <w:widowControl w:val="0"/>
        <w:autoSpaceDE w:val="0"/>
        <w:autoSpaceDN w:val="0"/>
        <w:adjustRightInd w:val="0"/>
        <w:ind w:left="640" w:hanging="640"/>
        <w:rPr>
          <w:noProof/>
          <w:szCs w:val="24"/>
        </w:rPr>
      </w:pPr>
      <w:r w:rsidRPr="00584980">
        <w:rPr>
          <w:noProof/>
          <w:szCs w:val="24"/>
        </w:rPr>
        <w:t>[42]</w:t>
      </w:r>
      <w:r w:rsidRPr="00584980">
        <w:rPr>
          <w:noProof/>
          <w:szCs w:val="24"/>
        </w:rPr>
        <w:tab/>
        <w:t>D. Kramer, “coord_transforms.” https://crates.io/crates/coord_transforms.</w:t>
      </w:r>
    </w:p>
    <w:p w14:paraId="1E5CDB23" w14:textId="77777777" w:rsidR="00584980" w:rsidRPr="00584980" w:rsidRDefault="00584980" w:rsidP="00584980">
      <w:pPr>
        <w:widowControl w:val="0"/>
        <w:autoSpaceDE w:val="0"/>
        <w:autoSpaceDN w:val="0"/>
        <w:adjustRightInd w:val="0"/>
        <w:ind w:left="640" w:hanging="640"/>
        <w:rPr>
          <w:noProof/>
        </w:rPr>
      </w:pPr>
      <w:r w:rsidRPr="00584980">
        <w:rPr>
          <w:noProof/>
          <w:szCs w:val="24"/>
        </w:rPr>
        <w:t>[43]</w:t>
      </w:r>
      <w:r w:rsidRPr="00584980">
        <w:rPr>
          <w:noProof/>
          <w:szCs w:val="24"/>
        </w:rPr>
        <w:tab/>
        <w:t xml:space="preserve">“Property Tree/Sockets,” </w:t>
      </w:r>
      <w:r w:rsidRPr="00584980">
        <w:rPr>
          <w:i/>
          <w:iCs/>
          <w:noProof/>
          <w:szCs w:val="24"/>
        </w:rPr>
        <w:t>FlightGear Wiki</w:t>
      </w:r>
      <w:r w:rsidRPr="00584980">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320662" w:rsidRDefault="00320662">
      <w:pPr>
        <w:spacing w:line="240" w:lineRule="auto"/>
      </w:pPr>
      <w:r>
        <w:separator/>
      </w:r>
    </w:p>
  </w:endnote>
  <w:endnote w:type="continuationSeparator" w:id="0">
    <w:p w14:paraId="50510EA8" w14:textId="77777777" w:rsidR="00320662" w:rsidRDefault="00320662">
      <w:pPr>
        <w:spacing w:line="240" w:lineRule="auto"/>
      </w:pPr>
      <w:r>
        <w:continuationSeparator/>
      </w:r>
    </w:p>
  </w:endnote>
  <w:endnote w:type="continuationNotice" w:id="1">
    <w:p w14:paraId="74837833" w14:textId="77777777" w:rsidR="00320662" w:rsidRDefault="0032066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320662" w:rsidRDefault="00320662"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77DEA1B7" w:rsidR="00320662" w:rsidRDefault="00320662">
    <w:pPr>
      <w:pStyle w:val="Footer"/>
      <w:jc w:val="center"/>
    </w:pPr>
    <w:r>
      <w:fldChar w:fldCharType="begin"/>
    </w:r>
    <w:r>
      <w:instrText xml:space="preserve"> PAGE   \* MERGEFORMAT </w:instrText>
    </w:r>
    <w:r>
      <w:fldChar w:fldCharType="separate"/>
    </w:r>
    <w:r w:rsidR="0040499D">
      <w:rPr>
        <w:noProof/>
      </w:rPr>
      <w:t>26</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320662" w:rsidRDefault="00320662">
      <w:pPr>
        <w:spacing w:line="240" w:lineRule="auto"/>
      </w:pPr>
      <w:r>
        <w:separator/>
      </w:r>
    </w:p>
  </w:footnote>
  <w:footnote w:type="continuationSeparator" w:id="0">
    <w:p w14:paraId="4CD35367" w14:textId="77777777" w:rsidR="00320662" w:rsidRDefault="00320662">
      <w:pPr>
        <w:spacing w:line="240" w:lineRule="auto"/>
      </w:pPr>
      <w:r>
        <w:continuationSeparator/>
      </w:r>
    </w:p>
  </w:footnote>
  <w:footnote w:type="continuationNotice" w:id="1">
    <w:p w14:paraId="699D2EB3" w14:textId="77777777" w:rsidR="00320662" w:rsidRDefault="00320662">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1C10913"/>
    <w:multiLevelType w:val="hybridMultilevel"/>
    <w:tmpl w:val="251AD0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65B7D"/>
    <w:multiLevelType w:val="hybridMultilevel"/>
    <w:tmpl w:val="251AD0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AB75C5"/>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4"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C4C0D4A"/>
    <w:multiLevelType w:val="hybridMultilevel"/>
    <w:tmpl w:val="251AD0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4"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2"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23"/>
  </w:num>
  <w:num w:numId="3">
    <w:abstractNumId w:val="26"/>
  </w:num>
  <w:num w:numId="4">
    <w:abstractNumId w:val="34"/>
  </w:num>
  <w:num w:numId="5">
    <w:abstractNumId w:val="17"/>
  </w:num>
  <w:num w:numId="6">
    <w:abstractNumId w:val="7"/>
  </w:num>
  <w:num w:numId="7">
    <w:abstractNumId w:val="38"/>
  </w:num>
  <w:num w:numId="8">
    <w:abstractNumId w:val="37"/>
  </w:num>
  <w:num w:numId="9">
    <w:abstractNumId w:val="25"/>
  </w:num>
  <w:num w:numId="10">
    <w:abstractNumId w:val="8"/>
  </w:num>
  <w:num w:numId="11">
    <w:abstractNumId w:val="35"/>
  </w:num>
  <w:num w:numId="12">
    <w:abstractNumId w:val="33"/>
  </w:num>
  <w:num w:numId="13">
    <w:abstractNumId w:val="30"/>
  </w:num>
  <w:num w:numId="14">
    <w:abstractNumId w:val="20"/>
  </w:num>
  <w:num w:numId="15">
    <w:abstractNumId w:val="39"/>
  </w:num>
  <w:num w:numId="16">
    <w:abstractNumId w:val="13"/>
  </w:num>
  <w:num w:numId="17">
    <w:abstractNumId w:val="4"/>
  </w:num>
  <w:num w:numId="18">
    <w:abstractNumId w:val="42"/>
  </w:num>
  <w:num w:numId="19">
    <w:abstractNumId w:val="12"/>
  </w:num>
  <w:num w:numId="20">
    <w:abstractNumId w:val="40"/>
  </w:num>
  <w:num w:numId="21">
    <w:abstractNumId w:val="11"/>
  </w:num>
  <w:num w:numId="22">
    <w:abstractNumId w:val="28"/>
  </w:num>
  <w:num w:numId="23">
    <w:abstractNumId w:val="15"/>
  </w:num>
  <w:num w:numId="24">
    <w:abstractNumId w:val="32"/>
  </w:num>
  <w:num w:numId="25">
    <w:abstractNumId w:val="36"/>
  </w:num>
  <w:num w:numId="26">
    <w:abstractNumId w:val="31"/>
  </w:num>
  <w:num w:numId="27">
    <w:abstractNumId w:val="19"/>
  </w:num>
  <w:num w:numId="28">
    <w:abstractNumId w:val="16"/>
  </w:num>
  <w:num w:numId="29">
    <w:abstractNumId w:val="3"/>
  </w:num>
  <w:num w:numId="30">
    <w:abstractNumId w:val="24"/>
  </w:num>
  <w:num w:numId="31">
    <w:abstractNumId w:val="5"/>
  </w:num>
  <w:num w:numId="32">
    <w:abstractNumId w:val="10"/>
  </w:num>
  <w:num w:numId="33">
    <w:abstractNumId w:val="0"/>
  </w:num>
  <w:num w:numId="34">
    <w:abstractNumId w:val="2"/>
  </w:num>
  <w:num w:numId="35">
    <w:abstractNumId w:val="9"/>
  </w:num>
  <w:num w:numId="36">
    <w:abstractNumId w:val="29"/>
  </w:num>
  <w:num w:numId="37">
    <w:abstractNumId w:val="21"/>
  </w:num>
  <w:num w:numId="38">
    <w:abstractNumId w:val="6"/>
  </w:num>
  <w:num w:numId="39">
    <w:abstractNumId w:val="18"/>
  </w:num>
  <w:num w:numId="40">
    <w:abstractNumId w:val="27"/>
  </w:num>
  <w:num w:numId="41">
    <w:abstractNumId w:val="14"/>
  </w:num>
  <w:num w:numId="42">
    <w:abstractNumId w:val="1"/>
  </w:num>
  <w:num w:numId="43">
    <w:abstractNumId w:val="2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819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AxNLY0MTMyMLc0MzRW0lEKTi0uzszPAykwqgUAlUBCrCwAAAA="/>
  </w:docVars>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824"/>
    <w:rsid w:val="00003999"/>
    <w:rsid w:val="00003A79"/>
    <w:rsid w:val="00003BEF"/>
    <w:rsid w:val="00004174"/>
    <w:rsid w:val="00004220"/>
    <w:rsid w:val="0000444B"/>
    <w:rsid w:val="000048C9"/>
    <w:rsid w:val="00004D5A"/>
    <w:rsid w:val="00005034"/>
    <w:rsid w:val="000052F8"/>
    <w:rsid w:val="000052FA"/>
    <w:rsid w:val="00005782"/>
    <w:rsid w:val="00005796"/>
    <w:rsid w:val="000059E6"/>
    <w:rsid w:val="00005A7C"/>
    <w:rsid w:val="00005C02"/>
    <w:rsid w:val="00005C2C"/>
    <w:rsid w:val="00006334"/>
    <w:rsid w:val="00006474"/>
    <w:rsid w:val="00006871"/>
    <w:rsid w:val="000068E9"/>
    <w:rsid w:val="00006A93"/>
    <w:rsid w:val="00006BAE"/>
    <w:rsid w:val="0000718C"/>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1D8"/>
    <w:rsid w:val="0001525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8A4"/>
    <w:rsid w:val="00023C21"/>
    <w:rsid w:val="0002403D"/>
    <w:rsid w:val="000240F5"/>
    <w:rsid w:val="000248C5"/>
    <w:rsid w:val="000254B7"/>
    <w:rsid w:val="00025656"/>
    <w:rsid w:val="00025965"/>
    <w:rsid w:val="000259ED"/>
    <w:rsid w:val="00025B9F"/>
    <w:rsid w:val="00025CB5"/>
    <w:rsid w:val="0002661E"/>
    <w:rsid w:val="00027159"/>
    <w:rsid w:val="0002762C"/>
    <w:rsid w:val="000276B1"/>
    <w:rsid w:val="00027EEC"/>
    <w:rsid w:val="00030073"/>
    <w:rsid w:val="00030668"/>
    <w:rsid w:val="00030A84"/>
    <w:rsid w:val="00031FCF"/>
    <w:rsid w:val="00032293"/>
    <w:rsid w:val="000323BD"/>
    <w:rsid w:val="00033464"/>
    <w:rsid w:val="00033751"/>
    <w:rsid w:val="000337A4"/>
    <w:rsid w:val="00033B9E"/>
    <w:rsid w:val="0003485F"/>
    <w:rsid w:val="00034AF2"/>
    <w:rsid w:val="00034BCE"/>
    <w:rsid w:val="00035682"/>
    <w:rsid w:val="000357C7"/>
    <w:rsid w:val="00035B36"/>
    <w:rsid w:val="00036872"/>
    <w:rsid w:val="0003687D"/>
    <w:rsid w:val="00036B37"/>
    <w:rsid w:val="0003723E"/>
    <w:rsid w:val="0003769B"/>
    <w:rsid w:val="00037AD5"/>
    <w:rsid w:val="000401B1"/>
    <w:rsid w:val="0004035C"/>
    <w:rsid w:val="000417E2"/>
    <w:rsid w:val="000426C0"/>
    <w:rsid w:val="00042A25"/>
    <w:rsid w:val="00042A5E"/>
    <w:rsid w:val="00042B01"/>
    <w:rsid w:val="00043685"/>
    <w:rsid w:val="0004390A"/>
    <w:rsid w:val="00043AD2"/>
    <w:rsid w:val="00043D64"/>
    <w:rsid w:val="00043E38"/>
    <w:rsid w:val="00044012"/>
    <w:rsid w:val="00044013"/>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19F1"/>
    <w:rsid w:val="0005230B"/>
    <w:rsid w:val="00052356"/>
    <w:rsid w:val="00052B27"/>
    <w:rsid w:val="00052D14"/>
    <w:rsid w:val="000533BE"/>
    <w:rsid w:val="0005366B"/>
    <w:rsid w:val="00053A52"/>
    <w:rsid w:val="00053E7B"/>
    <w:rsid w:val="0005422E"/>
    <w:rsid w:val="00054722"/>
    <w:rsid w:val="00054D32"/>
    <w:rsid w:val="00055083"/>
    <w:rsid w:val="00055429"/>
    <w:rsid w:val="00055D4E"/>
    <w:rsid w:val="000560D0"/>
    <w:rsid w:val="00056220"/>
    <w:rsid w:val="00056511"/>
    <w:rsid w:val="00056CF7"/>
    <w:rsid w:val="00056FA0"/>
    <w:rsid w:val="000573BC"/>
    <w:rsid w:val="000573C7"/>
    <w:rsid w:val="000577E9"/>
    <w:rsid w:val="00060287"/>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376"/>
    <w:rsid w:val="00071447"/>
    <w:rsid w:val="000721E2"/>
    <w:rsid w:val="0007234A"/>
    <w:rsid w:val="000725C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85E"/>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99C"/>
    <w:rsid w:val="00090BB6"/>
    <w:rsid w:val="00090C34"/>
    <w:rsid w:val="00090CF6"/>
    <w:rsid w:val="00090DD8"/>
    <w:rsid w:val="00090E7C"/>
    <w:rsid w:val="00090FA1"/>
    <w:rsid w:val="000910FA"/>
    <w:rsid w:val="00091243"/>
    <w:rsid w:val="000913F7"/>
    <w:rsid w:val="00092034"/>
    <w:rsid w:val="00092110"/>
    <w:rsid w:val="00092699"/>
    <w:rsid w:val="000926FC"/>
    <w:rsid w:val="00093E1B"/>
    <w:rsid w:val="00094178"/>
    <w:rsid w:val="0009486C"/>
    <w:rsid w:val="00094F31"/>
    <w:rsid w:val="00094FE5"/>
    <w:rsid w:val="000952F3"/>
    <w:rsid w:val="000953BF"/>
    <w:rsid w:val="00096B78"/>
    <w:rsid w:val="00096DCB"/>
    <w:rsid w:val="00097041"/>
    <w:rsid w:val="000978E3"/>
    <w:rsid w:val="00097D62"/>
    <w:rsid w:val="000A0263"/>
    <w:rsid w:val="000A032A"/>
    <w:rsid w:val="000A05EE"/>
    <w:rsid w:val="000A1975"/>
    <w:rsid w:val="000A19D5"/>
    <w:rsid w:val="000A1B59"/>
    <w:rsid w:val="000A1D24"/>
    <w:rsid w:val="000A1E12"/>
    <w:rsid w:val="000A1E49"/>
    <w:rsid w:val="000A2A82"/>
    <w:rsid w:val="000A2B41"/>
    <w:rsid w:val="000A36C9"/>
    <w:rsid w:val="000A3AFA"/>
    <w:rsid w:val="000A4459"/>
    <w:rsid w:val="000A5A3E"/>
    <w:rsid w:val="000A5E32"/>
    <w:rsid w:val="000A5FC5"/>
    <w:rsid w:val="000A62BF"/>
    <w:rsid w:val="000A6478"/>
    <w:rsid w:val="000A7647"/>
    <w:rsid w:val="000A7840"/>
    <w:rsid w:val="000A789A"/>
    <w:rsid w:val="000A7EFB"/>
    <w:rsid w:val="000B038D"/>
    <w:rsid w:val="000B0852"/>
    <w:rsid w:val="000B1201"/>
    <w:rsid w:val="000B12AC"/>
    <w:rsid w:val="000B12AD"/>
    <w:rsid w:val="000B17C3"/>
    <w:rsid w:val="000B2350"/>
    <w:rsid w:val="000B29AF"/>
    <w:rsid w:val="000B2E1E"/>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5F37"/>
    <w:rsid w:val="000C600F"/>
    <w:rsid w:val="000C603C"/>
    <w:rsid w:val="000C6821"/>
    <w:rsid w:val="000C6C00"/>
    <w:rsid w:val="000C6C4A"/>
    <w:rsid w:val="000C7855"/>
    <w:rsid w:val="000C7B53"/>
    <w:rsid w:val="000D0478"/>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87A"/>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793"/>
    <w:rsid w:val="000E5B99"/>
    <w:rsid w:val="000E5CAB"/>
    <w:rsid w:val="000E697A"/>
    <w:rsid w:val="000E6A28"/>
    <w:rsid w:val="000E71C6"/>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0A4"/>
    <w:rsid w:val="000F682F"/>
    <w:rsid w:val="000F68B6"/>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D28"/>
    <w:rsid w:val="00110F45"/>
    <w:rsid w:val="00111219"/>
    <w:rsid w:val="001114F4"/>
    <w:rsid w:val="00111897"/>
    <w:rsid w:val="001118EA"/>
    <w:rsid w:val="001119B8"/>
    <w:rsid w:val="00111D74"/>
    <w:rsid w:val="00112836"/>
    <w:rsid w:val="00112C3D"/>
    <w:rsid w:val="001133C6"/>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B0C"/>
    <w:rsid w:val="00120D16"/>
    <w:rsid w:val="00120F7D"/>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1DD"/>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A40"/>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3E32"/>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227"/>
    <w:rsid w:val="00150999"/>
    <w:rsid w:val="001518E1"/>
    <w:rsid w:val="00151AA8"/>
    <w:rsid w:val="00151D05"/>
    <w:rsid w:val="00151EC9"/>
    <w:rsid w:val="001520C0"/>
    <w:rsid w:val="001524DF"/>
    <w:rsid w:val="00152C36"/>
    <w:rsid w:val="00152DEF"/>
    <w:rsid w:val="00152EA7"/>
    <w:rsid w:val="00152F57"/>
    <w:rsid w:val="001530AD"/>
    <w:rsid w:val="00153153"/>
    <w:rsid w:val="0015386A"/>
    <w:rsid w:val="00153966"/>
    <w:rsid w:val="001539BE"/>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6FCD"/>
    <w:rsid w:val="00157351"/>
    <w:rsid w:val="00157840"/>
    <w:rsid w:val="00157BBD"/>
    <w:rsid w:val="00157E52"/>
    <w:rsid w:val="0016016C"/>
    <w:rsid w:val="00160284"/>
    <w:rsid w:val="00160468"/>
    <w:rsid w:val="00160838"/>
    <w:rsid w:val="001608C3"/>
    <w:rsid w:val="00160AA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4EFE"/>
    <w:rsid w:val="00165338"/>
    <w:rsid w:val="00165513"/>
    <w:rsid w:val="0016568A"/>
    <w:rsid w:val="001657C7"/>
    <w:rsid w:val="00165D4C"/>
    <w:rsid w:val="00165E0B"/>
    <w:rsid w:val="00165F99"/>
    <w:rsid w:val="00166464"/>
    <w:rsid w:val="00166846"/>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991"/>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0D58"/>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5E"/>
    <w:rsid w:val="00187E88"/>
    <w:rsid w:val="00187EB3"/>
    <w:rsid w:val="00187F12"/>
    <w:rsid w:val="001900C1"/>
    <w:rsid w:val="00190178"/>
    <w:rsid w:val="001908D0"/>
    <w:rsid w:val="0019092B"/>
    <w:rsid w:val="00190BBA"/>
    <w:rsid w:val="00190BE5"/>
    <w:rsid w:val="00190EE0"/>
    <w:rsid w:val="00191973"/>
    <w:rsid w:val="00192082"/>
    <w:rsid w:val="00192209"/>
    <w:rsid w:val="0019251F"/>
    <w:rsid w:val="00192737"/>
    <w:rsid w:val="00192DF9"/>
    <w:rsid w:val="001931E1"/>
    <w:rsid w:val="001935DE"/>
    <w:rsid w:val="001936DE"/>
    <w:rsid w:val="0019381A"/>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4FE0"/>
    <w:rsid w:val="001A548C"/>
    <w:rsid w:val="001A572F"/>
    <w:rsid w:val="001A5730"/>
    <w:rsid w:val="001A5848"/>
    <w:rsid w:val="001A5BFD"/>
    <w:rsid w:val="001A5EFD"/>
    <w:rsid w:val="001A6024"/>
    <w:rsid w:val="001A6271"/>
    <w:rsid w:val="001A6584"/>
    <w:rsid w:val="001A6598"/>
    <w:rsid w:val="001A66CC"/>
    <w:rsid w:val="001A6863"/>
    <w:rsid w:val="001A6B2F"/>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3A9"/>
    <w:rsid w:val="001B4572"/>
    <w:rsid w:val="001B48CD"/>
    <w:rsid w:val="001B50A4"/>
    <w:rsid w:val="001B5245"/>
    <w:rsid w:val="001B5383"/>
    <w:rsid w:val="001B552F"/>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A04"/>
    <w:rsid w:val="001C4C03"/>
    <w:rsid w:val="001C4CB8"/>
    <w:rsid w:val="001C4DF0"/>
    <w:rsid w:val="001C5288"/>
    <w:rsid w:val="001C53BB"/>
    <w:rsid w:val="001C5411"/>
    <w:rsid w:val="001C5635"/>
    <w:rsid w:val="001C5BAE"/>
    <w:rsid w:val="001C5CDC"/>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A8B"/>
    <w:rsid w:val="001D1C34"/>
    <w:rsid w:val="001D1D57"/>
    <w:rsid w:val="001D28BF"/>
    <w:rsid w:val="001D417E"/>
    <w:rsid w:val="001D41D1"/>
    <w:rsid w:val="001D431F"/>
    <w:rsid w:val="001D47A4"/>
    <w:rsid w:val="001D55D1"/>
    <w:rsid w:val="001D6A4C"/>
    <w:rsid w:val="001D73CC"/>
    <w:rsid w:val="001D7660"/>
    <w:rsid w:val="001D7663"/>
    <w:rsid w:val="001E000E"/>
    <w:rsid w:val="001E0310"/>
    <w:rsid w:val="001E076E"/>
    <w:rsid w:val="001E1D12"/>
    <w:rsid w:val="001E1F8C"/>
    <w:rsid w:val="001E25DB"/>
    <w:rsid w:val="001E2793"/>
    <w:rsid w:val="001E2A1C"/>
    <w:rsid w:val="001E2B49"/>
    <w:rsid w:val="001E32B8"/>
    <w:rsid w:val="001E3313"/>
    <w:rsid w:val="001E3721"/>
    <w:rsid w:val="001E37BF"/>
    <w:rsid w:val="001E4334"/>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6C80"/>
    <w:rsid w:val="001F70E3"/>
    <w:rsid w:val="001F7669"/>
    <w:rsid w:val="001F77CF"/>
    <w:rsid w:val="001F7FEF"/>
    <w:rsid w:val="00200585"/>
    <w:rsid w:val="0020132A"/>
    <w:rsid w:val="00202C1B"/>
    <w:rsid w:val="00202CF5"/>
    <w:rsid w:val="00202F11"/>
    <w:rsid w:val="00202F34"/>
    <w:rsid w:val="002037C7"/>
    <w:rsid w:val="00203EE3"/>
    <w:rsid w:val="00204039"/>
    <w:rsid w:val="0020433A"/>
    <w:rsid w:val="00205075"/>
    <w:rsid w:val="00205114"/>
    <w:rsid w:val="002051C7"/>
    <w:rsid w:val="00206106"/>
    <w:rsid w:val="002067FC"/>
    <w:rsid w:val="002068EF"/>
    <w:rsid w:val="00206F4C"/>
    <w:rsid w:val="002075EA"/>
    <w:rsid w:val="00207A69"/>
    <w:rsid w:val="00207C35"/>
    <w:rsid w:val="00207CC7"/>
    <w:rsid w:val="00207E1D"/>
    <w:rsid w:val="002102AA"/>
    <w:rsid w:val="002104DC"/>
    <w:rsid w:val="0021070E"/>
    <w:rsid w:val="00210F16"/>
    <w:rsid w:val="002126D1"/>
    <w:rsid w:val="00212737"/>
    <w:rsid w:val="00212918"/>
    <w:rsid w:val="00212E82"/>
    <w:rsid w:val="0021324D"/>
    <w:rsid w:val="002134EF"/>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61D"/>
    <w:rsid w:val="00216EFF"/>
    <w:rsid w:val="00216F79"/>
    <w:rsid w:val="0021727C"/>
    <w:rsid w:val="002173EE"/>
    <w:rsid w:val="00217CC0"/>
    <w:rsid w:val="002202B7"/>
    <w:rsid w:val="002205A6"/>
    <w:rsid w:val="002207EE"/>
    <w:rsid w:val="002212FD"/>
    <w:rsid w:val="002213C4"/>
    <w:rsid w:val="00221696"/>
    <w:rsid w:val="00221A49"/>
    <w:rsid w:val="00221E0E"/>
    <w:rsid w:val="002226DB"/>
    <w:rsid w:val="002233FC"/>
    <w:rsid w:val="002238D0"/>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E76"/>
    <w:rsid w:val="00233F71"/>
    <w:rsid w:val="002341B5"/>
    <w:rsid w:val="0023479E"/>
    <w:rsid w:val="00234958"/>
    <w:rsid w:val="00234BC5"/>
    <w:rsid w:val="0023655A"/>
    <w:rsid w:val="00236827"/>
    <w:rsid w:val="00236A44"/>
    <w:rsid w:val="00236E88"/>
    <w:rsid w:val="002371E8"/>
    <w:rsid w:val="002373EC"/>
    <w:rsid w:val="002373F0"/>
    <w:rsid w:val="0023762C"/>
    <w:rsid w:val="00237A79"/>
    <w:rsid w:val="00237CD1"/>
    <w:rsid w:val="00240101"/>
    <w:rsid w:val="00240342"/>
    <w:rsid w:val="0024088D"/>
    <w:rsid w:val="002409B4"/>
    <w:rsid w:val="00240DA0"/>
    <w:rsid w:val="00241050"/>
    <w:rsid w:val="00241259"/>
    <w:rsid w:val="0024157F"/>
    <w:rsid w:val="0024221C"/>
    <w:rsid w:val="002422D7"/>
    <w:rsid w:val="0024273E"/>
    <w:rsid w:val="00242AD4"/>
    <w:rsid w:val="00242B32"/>
    <w:rsid w:val="00242CA5"/>
    <w:rsid w:val="00242E80"/>
    <w:rsid w:val="002435CD"/>
    <w:rsid w:val="0024373F"/>
    <w:rsid w:val="00243D02"/>
    <w:rsid w:val="00244ADD"/>
    <w:rsid w:val="00244B00"/>
    <w:rsid w:val="00244B93"/>
    <w:rsid w:val="00244DDE"/>
    <w:rsid w:val="00244EE0"/>
    <w:rsid w:val="00245221"/>
    <w:rsid w:val="00245E13"/>
    <w:rsid w:val="00245EFD"/>
    <w:rsid w:val="00245F09"/>
    <w:rsid w:val="00246344"/>
    <w:rsid w:val="00246F25"/>
    <w:rsid w:val="00247021"/>
    <w:rsid w:val="00247286"/>
    <w:rsid w:val="002474E3"/>
    <w:rsid w:val="0024765B"/>
    <w:rsid w:val="0024770C"/>
    <w:rsid w:val="0024773F"/>
    <w:rsid w:val="00247EE6"/>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119"/>
    <w:rsid w:val="002532EC"/>
    <w:rsid w:val="002536CB"/>
    <w:rsid w:val="00253BE4"/>
    <w:rsid w:val="002544B5"/>
    <w:rsid w:val="00254C05"/>
    <w:rsid w:val="00254C84"/>
    <w:rsid w:val="00254D97"/>
    <w:rsid w:val="00254E09"/>
    <w:rsid w:val="0025502D"/>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21D"/>
    <w:rsid w:val="00263770"/>
    <w:rsid w:val="00263B8D"/>
    <w:rsid w:val="00263CE2"/>
    <w:rsid w:val="00263DB2"/>
    <w:rsid w:val="0026436D"/>
    <w:rsid w:val="00264586"/>
    <w:rsid w:val="00264865"/>
    <w:rsid w:val="002649E3"/>
    <w:rsid w:val="0026568A"/>
    <w:rsid w:val="00265EDD"/>
    <w:rsid w:val="00266537"/>
    <w:rsid w:val="00266A52"/>
    <w:rsid w:val="002701B2"/>
    <w:rsid w:val="002702E2"/>
    <w:rsid w:val="0027045F"/>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5C2"/>
    <w:rsid w:val="00274A23"/>
    <w:rsid w:val="002753E2"/>
    <w:rsid w:val="00275839"/>
    <w:rsid w:val="00275901"/>
    <w:rsid w:val="00275D26"/>
    <w:rsid w:val="00275D7F"/>
    <w:rsid w:val="00276108"/>
    <w:rsid w:val="002764D3"/>
    <w:rsid w:val="00276647"/>
    <w:rsid w:val="002776D8"/>
    <w:rsid w:val="00277BFF"/>
    <w:rsid w:val="00277D1C"/>
    <w:rsid w:val="00277F07"/>
    <w:rsid w:val="00277FAC"/>
    <w:rsid w:val="00280076"/>
    <w:rsid w:val="00280324"/>
    <w:rsid w:val="00280367"/>
    <w:rsid w:val="00280470"/>
    <w:rsid w:val="00280D66"/>
    <w:rsid w:val="00280E48"/>
    <w:rsid w:val="00281014"/>
    <w:rsid w:val="00281055"/>
    <w:rsid w:val="00281127"/>
    <w:rsid w:val="00281610"/>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5A7"/>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5C7"/>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09C"/>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1922"/>
    <w:rsid w:val="002A1AED"/>
    <w:rsid w:val="002A1C5B"/>
    <w:rsid w:val="002A2599"/>
    <w:rsid w:val="002A340A"/>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EEF"/>
    <w:rsid w:val="002B5F99"/>
    <w:rsid w:val="002B655F"/>
    <w:rsid w:val="002B6966"/>
    <w:rsid w:val="002B6A02"/>
    <w:rsid w:val="002B755A"/>
    <w:rsid w:val="002B761E"/>
    <w:rsid w:val="002B796F"/>
    <w:rsid w:val="002B7B82"/>
    <w:rsid w:val="002B7CA7"/>
    <w:rsid w:val="002B7F18"/>
    <w:rsid w:val="002C010F"/>
    <w:rsid w:val="002C031E"/>
    <w:rsid w:val="002C0A02"/>
    <w:rsid w:val="002C0B59"/>
    <w:rsid w:val="002C13EF"/>
    <w:rsid w:val="002C1467"/>
    <w:rsid w:val="002C17E4"/>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BB4"/>
    <w:rsid w:val="002C4FF3"/>
    <w:rsid w:val="002C52DC"/>
    <w:rsid w:val="002C54A3"/>
    <w:rsid w:val="002C54D0"/>
    <w:rsid w:val="002C56DA"/>
    <w:rsid w:val="002C5B8B"/>
    <w:rsid w:val="002C6201"/>
    <w:rsid w:val="002C6603"/>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4C"/>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36B"/>
    <w:rsid w:val="002E6694"/>
    <w:rsid w:val="002E69AB"/>
    <w:rsid w:val="002E6BDE"/>
    <w:rsid w:val="002E70AE"/>
    <w:rsid w:val="002E7460"/>
    <w:rsid w:val="002E7863"/>
    <w:rsid w:val="002E7C32"/>
    <w:rsid w:val="002F0EC4"/>
    <w:rsid w:val="002F1008"/>
    <w:rsid w:val="002F212D"/>
    <w:rsid w:val="002F292E"/>
    <w:rsid w:val="002F2EA5"/>
    <w:rsid w:val="002F2FAE"/>
    <w:rsid w:val="002F3ABA"/>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A59"/>
    <w:rsid w:val="00303DD6"/>
    <w:rsid w:val="00303E44"/>
    <w:rsid w:val="00303F68"/>
    <w:rsid w:val="00303F73"/>
    <w:rsid w:val="0030413D"/>
    <w:rsid w:val="003044EE"/>
    <w:rsid w:val="003048D0"/>
    <w:rsid w:val="00304B17"/>
    <w:rsid w:val="00304E55"/>
    <w:rsid w:val="003050E3"/>
    <w:rsid w:val="0030510E"/>
    <w:rsid w:val="00305206"/>
    <w:rsid w:val="0030572A"/>
    <w:rsid w:val="00305CA6"/>
    <w:rsid w:val="00305F82"/>
    <w:rsid w:val="00306265"/>
    <w:rsid w:val="0030717C"/>
    <w:rsid w:val="00307220"/>
    <w:rsid w:val="003074CC"/>
    <w:rsid w:val="0031035E"/>
    <w:rsid w:val="00310635"/>
    <w:rsid w:val="00310671"/>
    <w:rsid w:val="0031088A"/>
    <w:rsid w:val="00310F16"/>
    <w:rsid w:val="0031107A"/>
    <w:rsid w:val="00311550"/>
    <w:rsid w:val="003116CD"/>
    <w:rsid w:val="00311D28"/>
    <w:rsid w:val="003124FD"/>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662"/>
    <w:rsid w:val="003208B1"/>
    <w:rsid w:val="00320F00"/>
    <w:rsid w:val="003217E5"/>
    <w:rsid w:val="0032199C"/>
    <w:rsid w:val="00321BFD"/>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0666"/>
    <w:rsid w:val="003310D5"/>
    <w:rsid w:val="003313EE"/>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0BEB"/>
    <w:rsid w:val="00340CB8"/>
    <w:rsid w:val="00341407"/>
    <w:rsid w:val="0034181D"/>
    <w:rsid w:val="00341BB5"/>
    <w:rsid w:val="00341C83"/>
    <w:rsid w:val="003420ED"/>
    <w:rsid w:val="003420F6"/>
    <w:rsid w:val="0034283F"/>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80E"/>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DB4"/>
    <w:rsid w:val="00365E10"/>
    <w:rsid w:val="00365E29"/>
    <w:rsid w:val="00365F2D"/>
    <w:rsid w:val="003662DA"/>
    <w:rsid w:val="0036643C"/>
    <w:rsid w:val="003665F1"/>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1A61"/>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605"/>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44E5"/>
    <w:rsid w:val="003953B7"/>
    <w:rsid w:val="00395B9E"/>
    <w:rsid w:val="00395E2B"/>
    <w:rsid w:val="00396C03"/>
    <w:rsid w:val="00396EB0"/>
    <w:rsid w:val="003974F1"/>
    <w:rsid w:val="003976C6"/>
    <w:rsid w:val="00397AC8"/>
    <w:rsid w:val="00397DF1"/>
    <w:rsid w:val="003A0417"/>
    <w:rsid w:val="003A051A"/>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A7F89"/>
    <w:rsid w:val="003B02B2"/>
    <w:rsid w:val="003B045D"/>
    <w:rsid w:val="003B04A2"/>
    <w:rsid w:val="003B10F9"/>
    <w:rsid w:val="003B1204"/>
    <w:rsid w:val="003B138B"/>
    <w:rsid w:val="003B1684"/>
    <w:rsid w:val="003B17EA"/>
    <w:rsid w:val="003B1968"/>
    <w:rsid w:val="003B1B21"/>
    <w:rsid w:val="003B21EB"/>
    <w:rsid w:val="003B2849"/>
    <w:rsid w:val="003B2C99"/>
    <w:rsid w:val="003B345E"/>
    <w:rsid w:val="003B3534"/>
    <w:rsid w:val="003B3872"/>
    <w:rsid w:val="003B3ACA"/>
    <w:rsid w:val="003B3DA2"/>
    <w:rsid w:val="003B4089"/>
    <w:rsid w:val="003B446C"/>
    <w:rsid w:val="003B48EA"/>
    <w:rsid w:val="003B4DBA"/>
    <w:rsid w:val="003B5290"/>
    <w:rsid w:val="003B563E"/>
    <w:rsid w:val="003B577E"/>
    <w:rsid w:val="003B589A"/>
    <w:rsid w:val="003B5AFA"/>
    <w:rsid w:val="003B5BDC"/>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331"/>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2BFA"/>
    <w:rsid w:val="003D36AB"/>
    <w:rsid w:val="003D36D7"/>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588"/>
    <w:rsid w:val="003F1C3C"/>
    <w:rsid w:val="003F1F7E"/>
    <w:rsid w:val="003F23F7"/>
    <w:rsid w:val="003F2581"/>
    <w:rsid w:val="003F2622"/>
    <w:rsid w:val="003F29E1"/>
    <w:rsid w:val="003F2E09"/>
    <w:rsid w:val="003F32D2"/>
    <w:rsid w:val="003F3BA0"/>
    <w:rsid w:val="003F3C5A"/>
    <w:rsid w:val="003F4813"/>
    <w:rsid w:val="003F4BE8"/>
    <w:rsid w:val="003F4BEE"/>
    <w:rsid w:val="003F4D26"/>
    <w:rsid w:val="003F52D1"/>
    <w:rsid w:val="003F543F"/>
    <w:rsid w:val="003F5979"/>
    <w:rsid w:val="003F5DFE"/>
    <w:rsid w:val="003F6593"/>
    <w:rsid w:val="003F6A52"/>
    <w:rsid w:val="003F6CCF"/>
    <w:rsid w:val="003F6E5F"/>
    <w:rsid w:val="003F780C"/>
    <w:rsid w:val="003F78AF"/>
    <w:rsid w:val="003F7A77"/>
    <w:rsid w:val="003F7C74"/>
    <w:rsid w:val="003F7F4B"/>
    <w:rsid w:val="003F7F55"/>
    <w:rsid w:val="003F7FFE"/>
    <w:rsid w:val="004008D3"/>
    <w:rsid w:val="00401841"/>
    <w:rsid w:val="0040234A"/>
    <w:rsid w:val="004023C5"/>
    <w:rsid w:val="00402DF3"/>
    <w:rsid w:val="00403544"/>
    <w:rsid w:val="0040499D"/>
    <w:rsid w:val="00404CD6"/>
    <w:rsid w:val="00405091"/>
    <w:rsid w:val="004058B9"/>
    <w:rsid w:val="00405DE6"/>
    <w:rsid w:val="00405FA3"/>
    <w:rsid w:val="004060B3"/>
    <w:rsid w:val="00407665"/>
    <w:rsid w:val="00407762"/>
    <w:rsid w:val="004078FD"/>
    <w:rsid w:val="00407981"/>
    <w:rsid w:val="00410B04"/>
    <w:rsid w:val="00410B34"/>
    <w:rsid w:val="00411068"/>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637"/>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49"/>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DB5"/>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18"/>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8A2"/>
    <w:rsid w:val="0045597C"/>
    <w:rsid w:val="00455F0E"/>
    <w:rsid w:val="00456050"/>
    <w:rsid w:val="00456339"/>
    <w:rsid w:val="00456422"/>
    <w:rsid w:val="00456649"/>
    <w:rsid w:val="004568CD"/>
    <w:rsid w:val="00457070"/>
    <w:rsid w:val="00457710"/>
    <w:rsid w:val="004579F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39F"/>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217"/>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68"/>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1D12"/>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61"/>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5E6C"/>
    <w:rsid w:val="00496523"/>
    <w:rsid w:val="004967B5"/>
    <w:rsid w:val="00496C6C"/>
    <w:rsid w:val="00497280"/>
    <w:rsid w:val="0049730D"/>
    <w:rsid w:val="0049755D"/>
    <w:rsid w:val="004975B3"/>
    <w:rsid w:val="00497993"/>
    <w:rsid w:val="004979B9"/>
    <w:rsid w:val="00497B2E"/>
    <w:rsid w:val="00497C13"/>
    <w:rsid w:val="004A021B"/>
    <w:rsid w:val="004A0892"/>
    <w:rsid w:val="004A1055"/>
    <w:rsid w:val="004A1151"/>
    <w:rsid w:val="004A15AC"/>
    <w:rsid w:val="004A171E"/>
    <w:rsid w:val="004A2253"/>
    <w:rsid w:val="004A28E9"/>
    <w:rsid w:val="004A322E"/>
    <w:rsid w:val="004A347D"/>
    <w:rsid w:val="004A3D21"/>
    <w:rsid w:val="004A3D73"/>
    <w:rsid w:val="004A414C"/>
    <w:rsid w:val="004A431A"/>
    <w:rsid w:val="004A4472"/>
    <w:rsid w:val="004A47BF"/>
    <w:rsid w:val="004A4C45"/>
    <w:rsid w:val="004A62AA"/>
    <w:rsid w:val="004A64FD"/>
    <w:rsid w:val="004A6708"/>
    <w:rsid w:val="004A6DBE"/>
    <w:rsid w:val="004A6ED8"/>
    <w:rsid w:val="004A7350"/>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48A4"/>
    <w:rsid w:val="004B53EB"/>
    <w:rsid w:val="004B56CE"/>
    <w:rsid w:val="004B582F"/>
    <w:rsid w:val="004B5E9A"/>
    <w:rsid w:val="004B6775"/>
    <w:rsid w:val="004B6CE9"/>
    <w:rsid w:val="004B6F60"/>
    <w:rsid w:val="004B774D"/>
    <w:rsid w:val="004B7A3F"/>
    <w:rsid w:val="004B7BE6"/>
    <w:rsid w:val="004B7D7F"/>
    <w:rsid w:val="004B7DB4"/>
    <w:rsid w:val="004B7FCB"/>
    <w:rsid w:val="004C0098"/>
    <w:rsid w:val="004C00EB"/>
    <w:rsid w:val="004C033E"/>
    <w:rsid w:val="004C0444"/>
    <w:rsid w:val="004C111A"/>
    <w:rsid w:val="004C116F"/>
    <w:rsid w:val="004C117F"/>
    <w:rsid w:val="004C1271"/>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0FA"/>
    <w:rsid w:val="004C6517"/>
    <w:rsid w:val="004C6616"/>
    <w:rsid w:val="004C6AEA"/>
    <w:rsid w:val="004C6E22"/>
    <w:rsid w:val="004C735B"/>
    <w:rsid w:val="004C765F"/>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1C3"/>
    <w:rsid w:val="004E4652"/>
    <w:rsid w:val="004E4980"/>
    <w:rsid w:val="004E50F6"/>
    <w:rsid w:val="004E523D"/>
    <w:rsid w:val="004E555F"/>
    <w:rsid w:val="004E5822"/>
    <w:rsid w:val="004E5CBC"/>
    <w:rsid w:val="004E68FE"/>
    <w:rsid w:val="004E6B6D"/>
    <w:rsid w:val="004E6F0F"/>
    <w:rsid w:val="004E75B5"/>
    <w:rsid w:val="004E777B"/>
    <w:rsid w:val="004E7EF0"/>
    <w:rsid w:val="004F01CC"/>
    <w:rsid w:val="004F0584"/>
    <w:rsid w:val="004F0971"/>
    <w:rsid w:val="004F0D76"/>
    <w:rsid w:val="004F197E"/>
    <w:rsid w:val="004F1F8B"/>
    <w:rsid w:val="004F212C"/>
    <w:rsid w:val="004F2398"/>
    <w:rsid w:val="004F2791"/>
    <w:rsid w:val="004F2A34"/>
    <w:rsid w:val="004F2F51"/>
    <w:rsid w:val="004F2FB0"/>
    <w:rsid w:val="004F341A"/>
    <w:rsid w:val="004F3515"/>
    <w:rsid w:val="004F369E"/>
    <w:rsid w:val="004F3B25"/>
    <w:rsid w:val="004F4007"/>
    <w:rsid w:val="004F4171"/>
    <w:rsid w:val="004F4306"/>
    <w:rsid w:val="004F43EE"/>
    <w:rsid w:val="004F4594"/>
    <w:rsid w:val="004F4861"/>
    <w:rsid w:val="004F4A51"/>
    <w:rsid w:val="004F50A7"/>
    <w:rsid w:val="004F510D"/>
    <w:rsid w:val="004F51C2"/>
    <w:rsid w:val="004F5492"/>
    <w:rsid w:val="004F567D"/>
    <w:rsid w:val="004F5932"/>
    <w:rsid w:val="004F5DEF"/>
    <w:rsid w:val="004F5F1D"/>
    <w:rsid w:val="004F68DF"/>
    <w:rsid w:val="004F7534"/>
    <w:rsid w:val="004F76C1"/>
    <w:rsid w:val="005003C2"/>
    <w:rsid w:val="0050041B"/>
    <w:rsid w:val="00500D0C"/>
    <w:rsid w:val="00500E06"/>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25"/>
    <w:rsid w:val="005053DC"/>
    <w:rsid w:val="005053E8"/>
    <w:rsid w:val="0050585B"/>
    <w:rsid w:val="00505B33"/>
    <w:rsid w:val="00505ECA"/>
    <w:rsid w:val="00506073"/>
    <w:rsid w:val="0050611A"/>
    <w:rsid w:val="005066DA"/>
    <w:rsid w:val="00506976"/>
    <w:rsid w:val="00506EB9"/>
    <w:rsid w:val="0050757A"/>
    <w:rsid w:val="00507761"/>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3BBF"/>
    <w:rsid w:val="00514745"/>
    <w:rsid w:val="00514935"/>
    <w:rsid w:val="00514CE0"/>
    <w:rsid w:val="00514E85"/>
    <w:rsid w:val="00514EE6"/>
    <w:rsid w:val="00515493"/>
    <w:rsid w:val="00515BBE"/>
    <w:rsid w:val="00515DD1"/>
    <w:rsid w:val="00516266"/>
    <w:rsid w:val="005163FF"/>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48"/>
    <w:rsid w:val="0052188E"/>
    <w:rsid w:val="0052189A"/>
    <w:rsid w:val="00521E29"/>
    <w:rsid w:val="0052292A"/>
    <w:rsid w:val="00523284"/>
    <w:rsid w:val="005232A1"/>
    <w:rsid w:val="005237D2"/>
    <w:rsid w:val="0052422D"/>
    <w:rsid w:val="005246FA"/>
    <w:rsid w:val="00524A7B"/>
    <w:rsid w:val="00524C1C"/>
    <w:rsid w:val="00524C39"/>
    <w:rsid w:val="00524E2E"/>
    <w:rsid w:val="005250F2"/>
    <w:rsid w:val="00525979"/>
    <w:rsid w:val="00525B55"/>
    <w:rsid w:val="00525E1C"/>
    <w:rsid w:val="00526248"/>
    <w:rsid w:val="00526422"/>
    <w:rsid w:val="005267F7"/>
    <w:rsid w:val="00526B56"/>
    <w:rsid w:val="00526FD6"/>
    <w:rsid w:val="0052728D"/>
    <w:rsid w:val="0052738C"/>
    <w:rsid w:val="005275B7"/>
    <w:rsid w:val="00527860"/>
    <w:rsid w:val="00527BF5"/>
    <w:rsid w:val="00527F72"/>
    <w:rsid w:val="005308B0"/>
    <w:rsid w:val="005309B2"/>
    <w:rsid w:val="005317F9"/>
    <w:rsid w:val="00532209"/>
    <w:rsid w:val="005322BA"/>
    <w:rsid w:val="00532EB2"/>
    <w:rsid w:val="0053332F"/>
    <w:rsid w:val="00533928"/>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4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166"/>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7AD"/>
    <w:rsid w:val="00550A8E"/>
    <w:rsid w:val="00550C04"/>
    <w:rsid w:val="00551684"/>
    <w:rsid w:val="00551725"/>
    <w:rsid w:val="005518D7"/>
    <w:rsid w:val="00551CE1"/>
    <w:rsid w:val="00552414"/>
    <w:rsid w:val="005529F2"/>
    <w:rsid w:val="00552D5E"/>
    <w:rsid w:val="00553472"/>
    <w:rsid w:val="00553811"/>
    <w:rsid w:val="00553A0B"/>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98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67D63"/>
    <w:rsid w:val="0057056D"/>
    <w:rsid w:val="0057080C"/>
    <w:rsid w:val="00570C5F"/>
    <w:rsid w:val="00570EDD"/>
    <w:rsid w:val="00570FD0"/>
    <w:rsid w:val="005719FB"/>
    <w:rsid w:val="00571AEF"/>
    <w:rsid w:val="00571D3B"/>
    <w:rsid w:val="00572625"/>
    <w:rsid w:val="005729D0"/>
    <w:rsid w:val="00572C48"/>
    <w:rsid w:val="00572F63"/>
    <w:rsid w:val="005732C8"/>
    <w:rsid w:val="00573597"/>
    <w:rsid w:val="005737A4"/>
    <w:rsid w:val="00573C12"/>
    <w:rsid w:val="005740A3"/>
    <w:rsid w:val="005743EA"/>
    <w:rsid w:val="00574AE5"/>
    <w:rsid w:val="00574CDF"/>
    <w:rsid w:val="00574EAB"/>
    <w:rsid w:val="00574F9C"/>
    <w:rsid w:val="005752A7"/>
    <w:rsid w:val="00575AC8"/>
    <w:rsid w:val="005765A9"/>
    <w:rsid w:val="005769AD"/>
    <w:rsid w:val="00576A2F"/>
    <w:rsid w:val="00576D57"/>
    <w:rsid w:val="00576F18"/>
    <w:rsid w:val="005773D4"/>
    <w:rsid w:val="005774C0"/>
    <w:rsid w:val="00577EBB"/>
    <w:rsid w:val="00577F3D"/>
    <w:rsid w:val="0058113C"/>
    <w:rsid w:val="00582364"/>
    <w:rsid w:val="00582487"/>
    <w:rsid w:val="00582ADD"/>
    <w:rsid w:val="00582B24"/>
    <w:rsid w:val="00583260"/>
    <w:rsid w:val="005835E6"/>
    <w:rsid w:val="00583B94"/>
    <w:rsid w:val="00583BEE"/>
    <w:rsid w:val="005840E7"/>
    <w:rsid w:val="00584291"/>
    <w:rsid w:val="00584829"/>
    <w:rsid w:val="00584910"/>
    <w:rsid w:val="00584980"/>
    <w:rsid w:val="00584D7A"/>
    <w:rsid w:val="00584EDF"/>
    <w:rsid w:val="00585F0B"/>
    <w:rsid w:val="005860AB"/>
    <w:rsid w:val="0058630D"/>
    <w:rsid w:val="0058698A"/>
    <w:rsid w:val="00586C72"/>
    <w:rsid w:val="00586DD0"/>
    <w:rsid w:val="005873CB"/>
    <w:rsid w:val="005875B7"/>
    <w:rsid w:val="005879C9"/>
    <w:rsid w:val="00587F96"/>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3C3"/>
    <w:rsid w:val="005A5988"/>
    <w:rsid w:val="005A5D50"/>
    <w:rsid w:val="005A63F8"/>
    <w:rsid w:val="005A69D3"/>
    <w:rsid w:val="005A6A25"/>
    <w:rsid w:val="005A6D62"/>
    <w:rsid w:val="005A6F64"/>
    <w:rsid w:val="005A7093"/>
    <w:rsid w:val="005A71EA"/>
    <w:rsid w:val="005A7BB5"/>
    <w:rsid w:val="005A7C0E"/>
    <w:rsid w:val="005B0314"/>
    <w:rsid w:val="005B081A"/>
    <w:rsid w:val="005B08E6"/>
    <w:rsid w:val="005B0ACD"/>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5CA"/>
    <w:rsid w:val="005B6804"/>
    <w:rsid w:val="005B6B30"/>
    <w:rsid w:val="005B6F63"/>
    <w:rsid w:val="005B73D0"/>
    <w:rsid w:val="005B7845"/>
    <w:rsid w:val="005C0255"/>
    <w:rsid w:val="005C0362"/>
    <w:rsid w:val="005C0A6F"/>
    <w:rsid w:val="005C0F8A"/>
    <w:rsid w:val="005C11B5"/>
    <w:rsid w:val="005C174B"/>
    <w:rsid w:val="005C184A"/>
    <w:rsid w:val="005C199C"/>
    <w:rsid w:val="005C1D0F"/>
    <w:rsid w:val="005C1F1E"/>
    <w:rsid w:val="005C2153"/>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785"/>
    <w:rsid w:val="005E1CB2"/>
    <w:rsid w:val="005E2232"/>
    <w:rsid w:val="005E2DAE"/>
    <w:rsid w:val="005E3030"/>
    <w:rsid w:val="005E3815"/>
    <w:rsid w:val="005E4664"/>
    <w:rsid w:val="005E4C27"/>
    <w:rsid w:val="005E56B5"/>
    <w:rsid w:val="005E5796"/>
    <w:rsid w:val="005E5A4A"/>
    <w:rsid w:val="005E6326"/>
    <w:rsid w:val="005E6432"/>
    <w:rsid w:val="005E649B"/>
    <w:rsid w:val="005E655E"/>
    <w:rsid w:val="005E6F08"/>
    <w:rsid w:val="005E7253"/>
    <w:rsid w:val="005E7266"/>
    <w:rsid w:val="005E76C1"/>
    <w:rsid w:val="005E7C63"/>
    <w:rsid w:val="005F011E"/>
    <w:rsid w:val="005F052F"/>
    <w:rsid w:val="005F101A"/>
    <w:rsid w:val="005F10FF"/>
    <w:rsid w:val="005F1438"/>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480"/>
    <w:rsid w:val="00602599"/>
    <w:rsid w:val="00602A0A"/>
    <w:rsid w:val="00602A92"/>
    <w:rsid w:val="00603168"/>
    <w:rsid w:val="0060360C"/>
    <w:rsid w:val="0060396B"/>
    <w:rsid w:val="00603B57"/>
    <w:rsid w:val="00603C6F"/>
    <w:rsid w:val="00603C73"/>
    <w:rsid w:val="00603E2E"/>
    <w:rsid w:val="006040EB"/>
    <w:rsid w:val="006044B0"/>
    <w:rsid w:val="00604699"/>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0B"/>
    <w:rsid w:val="006079D4"/>
    <w:rsid w:val="00607AB7"/>
    <w:rsid w:val="00607C12"/>
    <w:rsid w:val="00607EE2"/>
    <w:rsid w:val="00607F5E"/>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2B0"/>
    <w:rsid w:val="006173E1"/>
    <w:rsid w:val="0061740E"/>
    <w:rsid w:val="00617735"/>
    <w:rsid w:val="00617DA9"/>
    <w:rsid w:val="006203A1"/>
    <w:rsid w:val="006209F2"/>
    <w:rsid w:val="00620DEB"/>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491"/>
    <w:rsid w:val="006248A2"/>
    <w:rsid w:val="00624E0D"/>
    <w:rsid w:val="00624E66"/>
    <w:rsid w:val="00624F84"/>
    <w:rsid w:val="00624FFF"/>
    <w:rsid w:val="00625265"/>
    <w:rsid w:val="00625551"/>
    <w:rsid w:val="006255A2"/>
    <w:rsid w:val="0062566C"/>
    <w:rsid w:val="0062588D"/>
    <w:rsid w:val="00625DED"/>
    <w:rsid w:val="006267CE"/>
    <w:rsid w:val="00626DED"/>
    <w:rsid w:val="00626FE1"/>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6DCB"/>
    <w:rsid w:val="00647752"/>
    <w:rsid w:val="00647797"/>
    <w:rsid w:val="00647DB1"/>
    <w:rsid w:val="00647F0C"/>
    <w:rsid w:val="0065041C"/>
    <w:rsid w:val="00651147"/>
    <w:rsid w:val="0065125A"/>
    <w:rsid w:val="00651319"/>
    <w:rsid w:val="00651421"/>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66A"/>
    <w:rsid w:val="006607C4"/>
    <w:rsid w:val="00660B04"/>
    <w:rsid w:val="00660BFA"/>
    <w:rsid w:val="00660DED"/>
    <w:rsid w:val="00660F0C"/>
    <w:rsid w:val="0066189B"/>
    <w:rsid w:val="00661D18"/>
    <w:rsid w:val="00661FB0"/>
    <w:rsid w:val="00661FC1"/>
    <w:rsid w:val="0066243D"/>
    <w:rsid w:val="006628F0"/>
    <w:rsid w:val="00662907"/>
    <w:rsid w:val="00662B2A"/>
    <w:rsid w:val="00662CAE"/>
    <w:rsid w:val="00662CE0"/>
    <w:rsid w:val="00662DD1"/>
    <w:rsid w:val="006630C0"/>
    <w:rsid w:val="006637C5"/>
    <w:rsid w:val="00663CEF"/>
    <w:rsid w:val="006642E5"/>
    <w:rsid w:val="00664673"/>
    <w:rsid w:val="006648C0"/>
    <w:rsid w:val="00664E4D"/>
    <w:rsid w:val="00664F97"/>
    <w:rsid w:val="006652FB"/>
    <w:rsid w:val="006674E8"/>
    <w:rsid w:val="006676BD"/>
    <w:rsid w:val="00667783"/>
    <w:rsid w:val="00667BD1"/>
    <w:rsid w:val="00667BDD"/>
    <w:rsid w:val="00667EE9"/>
    <w:rsid w:val="00670205"/>
    <w:rsid w:val="00670279"/>
    <w:rsid w:val="00670303"/>
    <w:rsid w:val="0067031D"/>
    <w:rsid w:val="00670A21"/>
    <w:rsid w:val="00670B94"/>
    <w:rsid w:val="00670BDA"/>
    <w:rsid w:val="00670F60"/>
    <w:rsid w:val="00670FC2"/>
    <w:rsid w:val="00671979"/>
    <w:rsid w:val="00671B43"/>
    <w:rsid w:val="00672010"/>
    <w:rsid w:val="006732E9"/>
    <w:rsid w:val="006737E3"/>
    <w:rsid w:val="00673C87"/>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3D1"/>
    <w:rsid w:val="00685E44"/>
    <w:rsid w:val="00686890"/>
    <w:rsid w:val="006872DA"/>
    <w:rsid w:val="00687516"/>
    <w:rsid w:val="006875AD"/>
    <w:rsid w:val="0068771F"/>
    <w:rsid w:val="00687D90"/>
    <w:rsid w:val="006900B2"/>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99"/>
    <w:rsid w:val="006A00BF"/>
    <w:rsid w:val="006A03D5"/>
    <w:rsid w:val="006A03E8"/>
    <w:rsid w:val="006A0417"/>
    <w:rsid w:val="006A0440"/>
    <w:rsid w:val="006A0807"/>
    <w:rsid w:val="006A0EA5"/>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3F73"/>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800"/>
    <w:rsid w:val="006B0DCB"/>
    <w:rsid w:val="006B10B4"/>
    <w:rsid w:val="006B18F5"/>
    <w:rsid w:val="006B196D"/>
    <w:rsid w:val="006B1E89"/>
    <w:rsid w:val="006B1F5C"/>
    <w:rsid w:val="006B2250"/>
    <w:rsid w:val="006B26D8"/>
    <w:rsid w:val="006B2801"/>
    <w:rsid w:val="006B2E7C"/>
    <w:rsid w:val="006B2F93"/>
    <w:rsid w:val="006B36C1"/>
    <w:rsid w:val="006B43DE"/>
    <w:rsid w:val="006B4D68"/>
    <w:rsid w:val="006B519D"/>
    <w:rsid w:val="006B5F70"/>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6058"/>
    <w:rsid w:val="006C6126"/>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5CFC"/>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4B"/>
    <w:rsid w:val="006E46B5"/>
    <w:rsid w:val="006E46DE"/>
    <w:rsid w:val="006E484F"/>
    <w:rsid w:val="006E58A3"/>
    <w:rsid w:val="006E6052"/>
    <w:rsid w:val="006E613C"/>
    <w:rsid w:val="006E6799"/>
    <w:rsid w:val="006E69FE"/>
    <w:rsid w:val="006E6B73"/>
    <w:rsid w:val="006E6EF8"/>
    <w:rsid w:val="006E7950"/>
    <w:rsid w:val="006E7CA9"/>
    <w:rsid w:val="006F0623"/>
    <w:rsid w:val="006F067A"/>
    <w:rsid w:val="006F126F"/>
    <w:rsid w:val="006F17B3"/>
    <w:rsid w:val="006F1858"/>
    <w:rsid w:val="006F2430"/>
    <w:rsid w:val="006F264E"/>
    <w:rsid w:val="006F26F6"/>
    <w:rsid w:val="006F29F2"/>
    <w:rsid w:val="006F2AB6"/>
    <w:rsid w:val="006F2C51"/>
    <w:rsid w:val="006F2C9D"/>
    <w:rsid w:val="006F2F20"/>
    <w:rsid w:val="006F325F"/>
    <w:rsid w:val="006F3401"/>
    <w:rsid w:val="006F3D7F"/>
    <w:rsid w:val="006F3F05"/>
    <w:rsid w:val="006F423E"/>
    <w:rsid w:val="006F44D7"/>
    <w:rsid w:val="006F57FF"/>
    <w:rsid w:val="006F5D57"/>
    <w:rsid w:val="006F6808"/>
    <w:rsid w:val="006F704F"/>
    <w:rsid w:val="006F7190"/>
    <w:rsid w:val="006F71C9"/>
    <w:rsid w:val="006F74E6"/>
    <w:rsid w:val="006F7532"/>
    <w:rsid w:val="006F773C"/>
    <w:rsid w:val="006F7968"/>
    <w:rsid w:val="006F7B3F"/>
    <w:rsid w:val="00700357"/>
    <w:rsid w:val="0070046E"/>
    <w:rsid w:val="00700802"/>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975"/>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9C"/>
    <w:rsid w:val="00711CAC"/>
    <w:rsid w:val="00712058"/>
    <w:rsid w:val="007124C4"/>
    <w:rsid w:val="00712513"/>
    <w:rsid w:val="007125DD"/>
    <w:rsid w:val="007128A1"/>
    <w:rsid w:val="00712975"/>
    <w:rsid w:val="0071343D"/>
    <w:rsid w:val="00713AFB"/>
    <w:rsid w:val="00713B57"/>
    <w:rsid w:val="00713D2B"/>
    <w:rsid w:val="00713DE0"/>
    <w:rsid w:val="00714163"/>
    <w:rsid w:val="007147C3"/>
    <w:rsid w:val="00714933"/>
    <w:rsid w:val="00714F1A"/>
    <w:rsid w:val="00715562"/>
    <w:rsid w:val="00715A54"/>
    <w:rsid w:val="0071661E"/>
    <w:rsid w:val="007167EB"/>
    <w:rsid w:val="007168B3"/>
    <w:rsid w:val="007168FC"/>
    <w:rsid w:val="00717239"/>
    <w:rsid w:val="0071773D"/>
    <w:rsid w:val="00717964"/>
    <w:rsid w:val="00717E5B"/>
    <w:rsid w:val="007200D6"/>
    <w:rsid w:val="007209A4"/>
    <w:rsid w:val="007209DC"/>
    <w:rsid w:val="007210D0"/>
    <w:rsid w:val="00721549"/>
    <w:rsid w:val="00721ABF"/>
    <w:rsid w:val="00721C4C"/>
    <w:rsid w:val="00721EA1"/>
    <w:rsid w:val="00722577"/>
    <w:rsid w:val="0072278A"/>
    <w:rsid w:val="00723E24"/>
    <w:rsid w:val="00724060"/>
    <w:rsid w:val="00724081"/>
    <w:rsid w:val="00724652"/>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1B0A"/>
    <w:rsid w:val="00732031"/>
    <w:rsid w:val="007323EF"/>
    <w:rsid w:val="007326CA"/>
    <w:rsid w:val="0073276B"/>
    <w:rsid w:val="00732E54"/>
    <w:rsid w:val="00732E99"/>
    <w:rsid w:val="00732FD4"/>
    <w:rsid w:val="007330DA"/>
    <w:rsid w:val="0073328A"/>
    <w:rsid w:val="00733683"/>
    <w:rsid w:val="00733720"/>
    <w:rsid w:val="0073395F"/>
    <w:rsid w:val="0073397E"/>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40"/>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04"/>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3F8"/>
    <w:rsid w:val="00754404"/>
    <w:rsid w:val="007545D5"/>
    <w:rsid w:val="00754673"/>
    <w:rsid w:val="0075499F"/>
    <w:rsid w:val="007549D0"/>
    <w:rsid w:val="00755246"/>
    <w:rsid w:val="00755720"/>
    <w:rsid w:val="00755791"/>
    <w:rsid w:val="00755840"/>
    <w:rsid w:val="00755A2B"/>
    <w:rsid w:val="00755C73"/>
    <w:rsid w:val="00755D64"/>
    <w:rsid w:val="00756182"/>
    <w:rsid w:val="0075686C"/>
    <w:rsid w:val="00756870"/>
    <w:rsid w:val="007568DF"/>
    <w:rsid w:val="00756BAC"/>
    <w:rsid w:val="00756E06"/>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7B9"/>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8F8"/>
    <w:rsid w:val="00767C15"/>
    <w:rsid w:val="00767CAF"/>
    <w:rsid w:val="00767E55"/>
    <w:rsid w:val="00767F55"/>
    <w:rsid w:val="00770755"/>
    <w:rsid w:val="00770BE7"/>
    <w:rsid w:val="00770FC1"/>
    <w:rsid w:val="00771036"/>
    <w:rsid w:val="007710FC"/>
    <w:rsid w:val="00771654"/>
    <w:rsid w:val="00771663"/>
    <w:rsid w:val="007716F7"/>
    <w:rsid w:val="007721E9"/>
    <w:rsid w:val="0077296A"/>
    <w:rsid w:val="00772BB7"/>
    <w:rsid w:val="00772F6F"/>
    <w:rsid w:val="0077320F"/>
    <w:rsid w:val="00773293"/>
    <w:rsid w:val="0077346D"/>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00"/>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6F8D"/>
    <w:rsid w:val="00787967"/>
    <w:rsid w:val="00787E17"/>
    <w:rsid w:val="007904FB"/>
    <w:rsid w:val="007905BA"/>
    <w:rsid w:val="00790C84"/>
    <w:rsid w:val="007914D8"/>
    <w:rsid w:val="00791575"/>
    <w:rsid w:val="00791E68"/>
    <w:rsid w:val="00792153"/>
    <w:rsid w:val="007926A4"/>
    <w:rsid w:val="007928E5"/>
    <w:rsid w:val="0079295D"/>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171"/>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7F8"/>
    <w:rsid w:val="007B2CB1"/>
    <w:rsid w:val="007B350B"/>
    <w:rsid w:val="007B3D09"/>
    <w:rsid w:val="007B3DAB"/>
    <w:rsid w:val="007B43AC"/>
    <w:rsid w:val="007B5008"/>
    <w:rsid w:val="007B5553"/>
    <w:rsid w:val="007B5AAF"/>
    <w:rsid w:val="007B6251"/>
    <w:rsid w:val="007B6434"/>
    <w:rsid w:val="007B6A44"/>
    <w:rsid w:val="007B6C8D"/>
    <w:rsid w:val="007B6DDE"/>
    <w:rsid w:val="007B715C"/>
    <w:rsid w:val="007B7632"/>
    <w:rsid w:val="007B780C"/>
    <w:rsid w:val="007B7827"/>
    <w:rsid w:val="007B7CBD"/>
    <w:rsid w:val="007B7CE3"/>
    <w:rsid w:val="007B7DB9"/>
    <w:rsid w:val="007C0B9D"/>
    <w:rsid w:val="007C0DF3"/>
    <w:rsid w:val="007C1058"/>
    <w:rsid w:val="007C11AF"/>
    <w:rsid w:val="007C16A6"/>
    <w:rsid w:val="007C18D5"/>
    <w:rsid w:val="007C1ED2"/>
    <w:rsid w:val="007C21E9"/>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250"/>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8A0"/>
    <w:rsid w:val="007D299E"/>
    <w:rsid w:val="007D31D8"/>
    <w:rsid w:val="007D3493"/>
    <w:rsid w:val="007D3BAB"/>
    <w:rsid w:val="007D3C95"/>
    <w:rsid w:val="007D3EC9"/>
    <w:rsid w:val="007D3F3B"/>
    <w:rsid w:val="007D4043"/>
    <w:rsid w:val="007D425C"/>
    <w:rsid w:val="007D438E"/>
    <w:rsid w:val="007D441C"/>
    <w:rsid w:val="007D4868"/>
    <w:rsid w:val="007D4989"/>
    <w:rsid w:val="007D4E41"/>
    <w:rsid w:val="007D4E50"/>
    <w:rsid w:val="007D58CE"/>
    <w:rsid w:val="007D60F2"/>
    <w:rsid w:val="007D682C"/>
    <w:rsid w:val="007D6B85"/>
    <w:rsid w:val="007D6C1F"/>
    <w:rsid w:val="007D6C43"/>
    <w:rsid w:val="007D6CAB"/>
    <w:rsid w:val="007D6CE5"/>
    <w:rsid w:val="007D71E7"/>
    <w:rsid w:val="007D7A9F"/>
    <w:rsid w:val="007D7C9D"/>
    <w:rsid w:val="007D7D7A"/>
    <w:rsid w:val="007E0124"/>
    <w:rsid w:val="007E01C2"/>
    <w:rsid w:val="007E070A"/>
    <w:rsid w:val="007E0ADB"/>
    <w:rsid w:val="007E0B0C"/>
    <w:rsid w:val="007E2A5F"/>
    <w:rsid w:val="007E3064"/>
    <w:rsid w:val="007E3508"/>
    <w:rsid w:val="007E3561"/>
    <w:rsid w:val="007E3876"/>
    <w:rsid w:val="007E3BD7"/>
    <w:rsid w:val="007E4015"/>
    <w:rsid w:val="007E4109"/>
    <w:rsid w:val="007E4ABE"/>
    <w:rsid w:val="007E4CFC"/>
    <w:rsid w:val="007E4FB9"/>
    <w:rsid w:val="007E56F2"/>
    <w:rsid w:val="007E6816"/>
    <w:rsid w:val="007E68BF"/>
    <w:rsid w:val="007E695D"/>
    <w:rsid w:val="007E697B"/>
    <w:rsid w:val="007E6AFD"/>
    <w:rsid w:val="007E6E71"/>
    <w:rsid w:val="007E7718"/>
    <w:rsid w:val="007E7D2F"/>
    <w:rsid w:val="007E7D61"/>
    <w:rsid w:val="007F005F"/>
    <w:rsid w:val="007F02FB"/>
    <w:rsid w:val="007F035D"/>
    <w:rsid w:val="007F0961"/>
    <w:rsid w:val="007F1DAD"/>
    <w:rsid w:val="007F1DBE"/>
    <w:rsid w:val="007F2B2E"/>
    <w:rsid w:val="007F35EB"/>
    <w:rsid w:val="007F365C"/>
    <w:rsid w:val="007F3ABC"/>
    <w:rsid w:val="007F4257"/>
    <w:rsid w:val="007F4383"/>
    <w:rsid w:val="007F4905"/>
    <w:rsid w:val="007F4BB9"/>
    <w:rsid w:val="007F5087"/>
    <w:rsid w:val="007F5125"/>
    <w:rsid w:val="007F5BA1"/>
    <w:rsid w:val="007F72E3"/>
    <w:rsid w:val="007F73D2"/>
    <w:rsid w:val="007F76F1"/>
    <w:rsid w:val="00800C50"/>
    <w:rsid w:val="00800DB1"/>
    <w:rsid w:val="00800EC0"/>
    <w:rsid w:val="00801187"/>
    <w:rsid w:val="008012ED"/>
    <w:rsid w:val="00801543"/>
    <w:rsid w:val="008016E7"/>
    <w:rsid w:val="0080185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07B6A"/>
    <w:rsid w:val="00810562"/>
    <w:rsid w:val="0081062E"/>
    <w:rsid w:val="00810684"/>
    <w:rsid w:val="00810782"/>
    <w:rsid w:val="00810A02"/>
    <w:rsid w:val="00810AC8"/>
    <w:rsid w:val="00810B7A"/>
    <w:rsid w:val="00811344"/>
    <w:rsid w:val="00811558"/>
    <w:rsid w:val="00811685"/>
    <w:rsid w:val="008117BD"/>
    <w:rsid w:val="00811A01"/>
    <w:rsid w:val="00811DEC"/>
    <w:rsid w:val="008120EE"/>
    <w:rsid w:val="00812352"/>
    <w:rsid w:val="0081293B"/>
    <w:rsid w:val="00812F2A"/>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0338"/>
    <w:rsid w:val="00820F9E"/>
    <w:rsid w:val="008213A4"/>
    <w:rsid w:val="008215F0"/>
    <w:rsid w:val="008218D9"/>
    <w:rsid w:val="00821D21"/>
    <w:rsid w:val="00821DCE"/>
    <w:rsid w:val="00821F03"/>
    <w:rsid w:val="00821FBE"/>
    <w:rsid w:val="00822389"/>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27A62"/>
    <w:rsid w:val="008300E8"/>
    <w:rsid w:val="008309A1"/>
    <w:rsid w:val="00830A6F"/>
    <w:rsid w:val="0083142E"/>
    <w:rsid w:val="008316B4"/>
    <w:rsid w:val="008318C7"/>
    <w:rsid w:val="00831917"/>
    <w:rsid w:val="00831B4C"/>
    <w:rsid w:val="00831C5F"/>
    <w:rsid w:val="00831F3B"/>
    <w:rsid w:val="008322E0"/>
    <w:rsid w:val="0083232F"/>
    <w:rsid w:val="00832730"/>
    <w:rsid w:val="00832920"/>
    <w:rsid w:val="00832965"/>
    <w:rsid w:val="00832AAF"/>
    <w:rsid w:val="00832F04"/>
    <w:rsid w:val="0083322E"/>
    <w:rsid w:val="00833391"/>
    <w:rsid w:val="00833396"/>
    <w:rsid w:val="00833427"/>
    <w:rsid w:val="00833845"/>
    <w:rsid w:val="0083399B"/>
    <w:rsid w:val="00834169"/>
    <w:rsid w:val="00834621"/>
    <w:rsid w:val="00834635"/>
    <w:rsid w:val="008346FF"/>
    <w:rsid w:val="00834D91"/>
    <w:rsid w:val="00835088"/>
    <w:rsid w:val="00835093"/>
    <w:rsid w:val="008353E0"/>
    <w:rsid w:val="008353F0"/>
    <w:rsid w:val="00835CCE"/>
    <w:rsid w:val="00836DBB"/>
    <w:rsid w:val="00836FC3"/>
    <w:rsid w:val="008376FE"/>
    <w:rsid w:val="0083778E"/>
    <w:rsid w:val="00837966"/>
    <w:rsid w:val="0084041B"/>
    <w:rsid w:val="0084047A"/>
    <w:rsid w:val="0084121B"/>
    <w:rsid w:val="0084131E"/>
    <w:rsid w:val="0084141B"/>
    <w:rsid w:val="00841513"/>
    <w:rsid w:val="00842607"/>
    <w:rsid w:val="0084263E"/>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DA"/>
    <w:rsid w:val="00852FEE"/>
    <w:rsid w:val="0085318B"/>
    <w:rsid w:val="008533CC"/>
    <w:rsid w:val="00853B9C"/>
    <w:rsid w:val="00853D19"/>
    <w:rsid w:val="00854140"/>
    <w:rsid w:val="008550C7"/>
    <w:rsid w:val="00855450"/>
    <w:rsid w:val="00855D3F"/>
    <w:rsid w:val="00855EF8"/>
    <w:rsid w:val="008560E9"/>
    <w:rsid w:val="0085620D"/>
    <w:rsid w:val="00856241"/>
    <w:rsid w:val="00856323"/>
    <w:rsid w:val="008565A1"/>
    <w:rsid w:val="008565D5"/>
    <w:rsid w:val="008568EE"/>
    <w:rsid w:val="00856934"/>
    <w:rsid w:val="00856BB2"/>
    <w:rsid w:val="0085727E"/>
    <w:rsid w:val="00857393"/>
    <w:rsid w:val="00857715"/>
    <w:rsid w:val="00857784"/>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203"/>
    <w:rsid w:val="008635C6"/>
    <w:rsid w:val="00863953"/>
    <w:rsid w:val="00863B7B"/>
    <w:rsid w:val="00863F08"/>
    <w:rsid w:val="0086474A"/>
    <w:rsid w:val="00865551"/>
    <w:rsid w:val="008655C5"/>
    <w:rsid w:val="008658ED"/>
    <w:rsid w:val="0086685A"/>
    <w:rsid w:val="00866BCF"/>
    <w:rsid w:val="00866FCD"/>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495"/>
    <w:rsid w:val="00876632"/>
    <w:rsid w:val="00876D1A"/>
    <w:rsid w:val="00876E4E"/>
    <w:rsid w:val="00876FFF"/>
    <w:rsid w:val="0087757D"/>
    <w:rsid w:val="008776BF"/>
    <w:rsid w:val="008777CB"/>
    <w:rsid w:val="00877CAA"/>
    <w:rsid w:val="00877D9D"/>
    <w:rsid w:val="00877E35"/>
    <w:rsid w:val="008805FE"/>
    <w:rsid w:val="00880783"/>
    <w:rsid w:val="00880E2E"/>
    <w:rsid w:val="00880E5B"/>
    <w:rsid w:val="0088120F"/>
    <w:rsid w:val="00881711"/>
    <w:rsid w:val="00881812"/>
    <w:rsid w:val="00881D75"/>
    <w:rsid w:val="0088200F"/>
    <w:rsid w:val="00882084"/>
    <w:rsid w:val="00882399"/>
    <w:rsid w:val="0088253A"/>
    <w:rsid w:val="00882612"/>
    <w:rsid w:val="008826E3"/>
    <w:rsid w:val="00882780"/>
    <w:rsid w:val="008829D0"/>
    <w:rsid w:val="00882DCD"/>
    <w:rsid w:val="00883166"/>
    <w:rsid w:val="008839A2"/>
    <w:rsid w:val="008839D1"/>
    <w:rsid w:val="00884068"/>
    <w:rsid w:val="00884A1F"/>
    <w:rsid w:val="00884E6E"/>
    <w:rsid w:val="00885275"/>
    <w:rsid w:val="008857BE"/>
    <w:rsid w:val="00885977"/>
    <w:rsid w:val="00885ED1"/>
    <w:rsid w:val="00885EE0"/>
    <w:rsid w:val="00885F61"/>
    <w:rsid w:val="0088606D"/>
    <w:rsid w:val="00886177"/>
    <w:rsid w:val="008862CE"/>
    <w:rsid w:val="00886961"/>
    <w:rsid w:val="0088698C"/>
    <w:rsid w:val="00886C47"/>
    <w:rsid w:val="00887906"/>
    <w:rsid w:val="00890508"/>
    <w:rsid w:val="008908B0"/>
    <w:rsid w:val="00890985"/>
    <w:rsid w:val="00890C11"/>
    <w:rsid w:val="00890C7B"/>
    <w:rsid w:val="0089100B"/>
    <w:rsid w:val="00891087"/>
    <w:rsid w:val="00891541"/>
    <w:rsid w:val="00891553"/>
    <w:rsid w:val="008919B8"/>
    <w:rsid w:val="00891B25"/>
    <w:rsid w:val="00891F3E"/>
    <w:rsid w:val="00892338"/>
    <w:rsid w:val="00892883"/>
    <w:rsid w:val="00892889"/>
    <w:rsid w:val="00894467"/>
    <w:rsid w:val="00894C40"/>
    <w:rsid w:val="0089589E"/>
    <w:rsid w:val="00896456"/>
    <w:rsid w:val="008965F6"/>
    <w:rsid w:val="00896B97"/>
    <w:rsid w:val="00896F6F"/>
    <w:rsid w:val="0089724D"/>
    <w:rsid w:val="00897F2F"/>
    <w:rsid w:val="008A016D"/>
    <w:rsid w:val="008A046B"/>
    <w:rsid w:val="008A0CCC"/>
    <w:rsid w:val="008A0D89"/>
    <w:rsid w:val="008A2043"/>
    <w:rsid w:val="008A2769"/>
    <w:rsid w:val="008A2948"/>
    <w:rsid w:val="008A2D66"/>
    <w:rsid w:val="008A2E75"/>
    <w:rsid w:val="008A30B6"/>
    <w:rsid w:val="008A3977"/>
    <w:rsid w:val="008A39F7"/>
    <w:rsid w:val="008A3A79"/>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1B35"/>
    <w:rsid w:val="008B2438"/>
    <w:rsid w:val="008B25A0"/>
    <w:rsid w:val="008B29E0"/>
    <w:rsid w:val="008B2CBB"/>
    <w:rsid w:val="008B2E7C"/>
    <w:rsid w:val="008B337D"/>
    <w:rsid w:val="008B3502"/>
    <w:rsid w:val="008B3530"/>
    <w:rsid w:val="008B36A1"/>
    <w:rsid w:val="008B39B7"/>
    <w:rsid w:val="008B3AA2"/>
    <w:rsid w:val="008B3D6F"/>
    <w:rsid w:val="008B4331"/>
    <w:rsid w:val="008B454F"/>
    <w:rsid w:val="008B46D8"/>
    <w:rsid w:val="008B545F"/>
    <w:rsid w:val="008B570F"/>
    <w:rsid w:val="008B590A"/>
    <w:rsid w:val="008B5923"/>
    <w:rsid w:val="008B5958"/>
    <w:rsid w:val="008B5998"/>
    <w:rsid w:val="008B6137"/>
    <w:rsid w:val="008B727F"/>
    <w:rsid w:val="008B7714"/>
    <w:rsid w:val="008B7B23"/>
    <w:rsid w:val="008B7D38"/>
    <w:rsid w:val="008C0461"/>
    <w:rsid w:val="008C08C9"/>
    <w:rsid w:val="008C1239"/>
    <w:rsid w:val="008C19F8"/>
    <w:rsid w:val="008C1DF2"/>
    <w:rsid w:val="008C22A9"/>
    <w:rsid w:val="008C2AEA"/>
    <w:rsid w:val="008C2E13"/>
    <w:rsid w:val="008C30D0"/>
    <w:rsid w:val="008C36F6"/>
    <w:rsid w:val="008C3DC8"/>
    <w:rsid w:val="008C3F20"/>
    <w:rsid w:val="008C48BF"/>
    <w:rsid w:val="008C5ED6"/>
    <w:rsid w:val="008C66CD"/>
    <w:rsid w:val="008C67BE"/>
    <w:rsid w:val="008C6C79"/>
    <w:rsid w:val="008C6E7E"/>
    <w:rsid w:val="008C7D06"/>
    <w:rsid w:val="008C7E1E"/>
    <w:rsid w:val="008C7E35"/>
    <w:rsid w:val="008D019F"/>
    <w:rsid w:val="008D0291"/>
    <w:rsid w:val="008D02F2"/>
    <w:rsid w:val="008D0462"/>
    <w:rsid w:val="008D08A0"/>
    <w:rsid w:val="008D08D9"/>
    <w:rsid w:val="008D0E36"/>
    <w:rsid w:val="008D0E47"/>
    <w:rsid w:val="008D169D"/>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CF2"/>
    <w:rsid w:val="008E1E3E"/>
    <w:rsid w:val="008E2E59"/>
    <w:rsid w:val="008E3202"/>
    <w:rsid w:val="008E34B4"/>
    <w:rsid w:val="008E3BDD"/>
    <w:rsid w:val="008E41A8"/>
    <w:rsid w:val="008E4800"/>
    <w:rsid w:val="008E49CB"/>
    <w:rsid w:val="008E4C2D"/>
    <w:rsid w:val="008E4E8E"/>
    <w:rsid w:val="008E6718"/>
    <w:rsid w:val="008E7631"/>
    <w:rsid w:val="008E77A2"/>
    <w:rsid w:val="008E7BF2"/>
    <w:rsid w:val="008E7E65"/>
    <w:rsid w:val="008F0B13"/>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87C"/>
    <w:rsid w:val="008F3A83"/>
    <w:rsid w:val="008F3AF0"/>
    <w:rsid w:val="008F3F36"/>
    <w:rsid w:val="008F40F4"/>
    <w:rsid w:val="008F4566"/>
    <w:rsid w:val="008F46DB"/>
    <w:rsid w:val="008F497A"/>
    <w:rsid w:val="008F6355"/>
    <w:rsid w:val="008F67BB"/>
    <w:rsid w:val="008F67FF"/>
    <w:rsid w:val="008F683E"/>
    <w:rsid w:val="008F70F8"/>
    <w:rsid w:val="008F738D"/>
    <w:rsid w:val="008F7704"/>
    <w:rsid w:val="008F7B0C"/>
    <w:rsid w:val="008F7D11"/>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A31"/>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3EBD"/>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1A"/>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2D3F"/>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7C5"/>
    <w:rsid w:val="009508A4"/>
    <w:rsid w:val="0095090F"/>
    <w:rsid w:val="00951166"/>
    <w:rsid w:val="009527D1"/>
    <w:rsid w:val="00952CF8"/>
    <w:rsid w:val="00952E3C"/>
    <w:rsid w:val="00952EE6"/>
    <w:rsid w:val="00953375"/>
    <w:rsid w:val="00953622"/>
    <w:rsid w:val="00953637"/>
    <w:rsid w:val="00953AB6"/>
    <w:rsid w:val="00953E4E"/>
    <w:rsid w:val="00954492"/>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1F98"/>
    <w:rsid w:val="009620F1"/>
    <w:rsid w:val="00962600"/>
    <w:rsid w:val="00962D58"/>
    <w:rsid w:val="00962E61"/>
    <w:rsid w:val="00963495"/>
    <w:rsid w:val="00963920"/>
    <w:rsid w:val="00963991"/>
    <w:rsid w:val="009639A2"/>
    <w:rsid w:val="009639F2"/>
    <w:rsid w:val="009639FC"/>
    <w:rsid w:val="00963F3D"/>
    <w:rsid w:val="00964207"/>
    <w:rsid w:val="0096454E"/>
    <w:rsid w:val="0096537F"/>
    <w:rsid w:val="00965B37"/>
    <w:rsid w:val="00965C65"/>
    <w:rsid w:val="0096611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AA3"/>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7A"/>
    <w:rsid w:val="00976CE0"/>
    <w:rsid w:val="009771AD"/>
    <w:rsid w:val="00977ADB"/>
    <w:rsid w:val="00977B5B"/>
    <w:rsid w:val="00977D86"/>
    <w:rsid w:val="0098009C"/>
    <w:rsid w:val="00980373"/>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7B0"/>
    <w:rsid w:val="009847E1"/>
    <w:rsid w:val="009848F8"/>
    <w:rsid w:val="0098552B"/>
    <w:rsid w:val="009855A1"/>
    <w:rsid w:val="00986108"/>
    <w:rsid w:val="0098677B"/>
    <w:rsid w:val="00986967"/>
    <w:rsid w:val="00986C52"/>
    <w:rsid w:val="00986FF2"/>
    <w:rsid w:val="009877CB"/>
    <w:rsid w:val="00987B61"/>
    <w:rsid w:val="00987C51"/>
    <w:rsid w:val="009906C2"/>
    <w:rsid w:val="00990AD1"/>
    <w:rsid w:val="00990CBE"/>
    <w:rsid w:val="0099112B"/>
    <w:rsid w:val="009916FC"/>
    <w:rsid w:val="00991D20"/>
    <w:rsid w:val="00991F30"/>
    <w:rsid w:val="00992420"/>
    <w:rsid w:val="0099242C"/>
    <w:rsid w:val="00992959"/>
    <w:rsid w:val="00993194"/>
    <w:rsid w:val="009937DF"/>
    <w:rsid w:val="00993F91"/>
    <w:rsid w:val="00994153"/>
    <w:rsid w:val="00994175"/>
    <w:rsid w:val="00994809"/>
    <w:rsid w:val="00994EA5"/>
    <w:rsid w:val="00994F8E"/>
    <w:rsid w:val="009959B4"/>
    <w:rsid w:val="00995A85"/>
    <w:rsid w:val="00995BF1"/>
    <w:rsid w:val="00995E0E"/>
    <w:rsid w:val="00995EA0"/>
    <w:rsid w:val="009964DC"/>
    <w:rsid w:val="009965F7"/>
    <w:rsid w:val="00996633"/>
    <w:rsid w:val="00996EDA"/>
    <w:rsid w:val="00997200"/>
    <w:rsid w:val="0099788B"/>
    <w:rsid w:val="009A01C9"/>
    <w:rsid w:val="009A01F1"/>
    <w:rsid w:val="009A050E"/>
    <w:rsid w:val="009A0564"/>
    <w:rsid w:val="009A0F97"/>
    <w:rsid w:val="009A1300"/>
    <w:rsid w:val="009A135F"/>
    <w:rsid w:val="009A1377"/>
    <w:rsid w:val="009A1A49"/>
    <w:rsid w:val="009A1E0C"/>
    <w:rsid w:val="009A22A4"/>
    <w:rsid w:val="009A293F"/>
    <w:rsid w:val="009A2FEE"/>
    <w:rsid w:val="009A39A9"/>
    <w:rsid w:val="009A3F43"/>
    <w:rsid w:val="009A42A8"/>
    <w:rsid w:val="009A439F"/>
    <w:rsid w:val="009A4570"/>
    <w:rsid w:val="009A4CA5"/>
    <w:rsid w:val="009A55EF"/>
    <w:rsid w:val="009A5943"/>
    <w:rsid w:val="009A5D1D"/>
    <w:rsid w:val="009A5FF6"/>
    <w:rsid w:val="009A6115"/>
    <w:rsid w:val="009A674B"/>
    <w:rsid w:val="009A69E7"/>
    <w:rsid w:val="009A6DC6"/>
    <w:rsid w:val="009A7198"/>
    <w:rsid w:val="009A7321"/>
    <w:rsid w:val="009A79B3"/>
    <w:rsid w:val="009A7C2B"/>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0D38"/>
    <w:rsid w:val="009D1BDE"/>
    <w:rsid w:val="009D1D41"/>
    <w:rsid w:val="009D1DC4"/>
    <w:rsid w:val="009D22B6"/>
    <w:rsid w:val="009D252A"/>
    <w:rsid w:val="009D28C6"/>
    <w:rsid w:val="009D2C7B"/>
    <w:rsid w:val="009D2D0F"/>
    <w:rsid w:val="009D30EA"/>
    <w:rsid w:val="009D369C"/>
    <w:rsid w:val="009D42E6"/>
    <w:rsid w:val="009D4874"/>
    <w:rsid w:val="009D4A3C"/>
    <w:rsid w:val="009D4E9B"/>
    <w:rsid w:val="009D4EDE"/>
    <w:rsid w:val="009D51B8"/>
    <w:rsid w:val="009D51CC"/>
    <w:rsid w:val="009D51F0"/>
    <w:rsid w:val="009D5392"/>
    <w:rsid w:val="009D5403"/>
    <w:rsid w:val="009D5526"/>
    <w:rsid w:val="009D5701"/>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6CA"/>
    <w:rsid w:val="009F0AB6"/>
    <w:rsid w:val="009F0C9D"/>
    <w:rsid w:val="009F0CDE"/>
    <w:rsid w:val="009F0D86"/>
    <w:rsid w:val="009F0F8B"/>
    <w:rsid w:val="009F10A5"/>
    <w:rsid w:val="009F10F8"/>
    <w:rsid w:val="009F115C"/>
    <w:rsid w:val="009F117B"/>
    <w:rsid w:val="009F1562"/>
    <w:rsid w:val="009F1CC0"/>
    <w:rsid w:val="009F21A4"/>
    <w:rsid w:val="009F23E2"/>
    <w:rsid w:val="009F263C"/>
    <w:rsid w:val="009F2B56"/>
    <w:rsid w:val="009F2C00"/>
    <w:rsid w:val="009F3151"/>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0F"/>
    <w:rsid w:val="009F6858"/>
    <w:rsid w:val="009F68A3"/>
    <w:rsid w:val="009F695C"/>
    <w:rsid w:val="009F6B80"/>
    <w:rsid w:val="009F6C38"/>
    <w:rsid w:val="009F6DDA"/>
    <w:rsid w:val="009F6F6F"/>
    <w:rsid w:val="009F7334"/>
    <w:rsid w:val="009F7BAB"/>
    <w:rsid w:val="00A00BD1"/>
    <w:rsid w:val="00A00D59"/>
    <w:rsid w:val="00A00F60"/>
    <w:rsid w:val="00A0148A"/>
    <w:rsid w:val="00A01A66"/>
    <w:rsid w:val="00A01A8D"/>
    <w:rsid w:val="00A01AB3"/>
    <w:rsid w:val="00A0225B"/>
    <w:rsid w:val="00A02C1E"/>
    <w:rsid w:val="00A03314"/>
    <w:rsid w:val="00A03A7B"/>
    <w:rsid w:val="00A03AEC"/>
    <w:rsid w:val="00A040C2"/>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44D"/>
    <w:rsid w:val="00A1250C"/>
    <w:rsid w:val="00A1274D"/>
    <w:rsid w:val="00A12A32"/>
    <w:rsid w:val="00A12E07"/>
    <w:rsid w:val="00A12EC0"/>
    <w:rsid w:val="00A12F94"/>
    <w:rsid w:val="00A1313B"/>
    <w:rsid w:val="00A13B4E"/>
    <w:rsid w:val="00A13B8C"/>
    <w:rsid w:val="00A13C54"/>
    <w:rsid w:val="00A13F97"/>
    <w:rsid w:val="00A15151"/>
    <w:rsid w:val="00A15553"/>
    <w:rsid w:val="00A15E5F"/>
    <w:rsid w:val="00A15FD8"/>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057"/>
    <w:rsid w:val="00A314A1"/>
    <w:rsid w:val="00A3152C"/>
    <w:rsid w:val="00A31CC0"/>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832"/>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763"/>
    <w:rsid w:val="00A47E4E"/>
    <w:rsid w:val="00A506F9"/>
    <w:rsid w:val="00A50AA0"/>
    <w:rsid w:val="00A50BDD"/>
    <w:rsid w:val="00A5101D"/>
    <w:rsid w:val="00A51466"/>
    <w:rsid w:val="00A5161B"/>
    <w:rsid w:val="00A51BD9"/>
    <w:rsid w:val="00A51F69"/>
    <w:rsid w:val="00A52411"/>
    <w:rsid w:val="00A535CD"/>
    <w:rsid w:val="00A537CF"/>
    <w:rsid w:val="00A538D5"/>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0D4"/>
    <w:rsid w:val="00A6141F"/>
    <w:rsid w:val="00A61674"/>
    <w:rsid w:val="00A61A5E"/>
    <w:rsid w:val="00A61BD6"/>
    <w:rsid w:val="00A61F3B"/>
    <w:rsid w:val="00A61FFA"/>
    <w:rsid w:val="00A620E9"/>
    <w:rsid w:val="00A6257B"/>
    <w:rsid w:val="00A62587"/>
    <w:rsid w:val="00A625ED"/>
    <w:rsid w:val="00A62912"/>
    <w:rsid w:val="00A62C69"/>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4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292"/>
    <w:rsid w:val="00A75359"/>
    <w:rsid w:val="00A75C68"/>
    <w:rsid w:val="00A75F82"/>
    <w:rsid w:val="00A7642C"/>
    <w:rsid w:val="00A77A9E"/>
    <w:rsid w:val="00A77C3B"/>
    <w:rsid w:val="00A77CF5"/>
    <w:rsid w:val="00A80520"/>
    <w:rsid w:val="00A815EC"/>
    <w:rsid w:val="00A816A9"/>
    <w:rsid w:val="00A824BD"/>
    <w:rsid w:val="00A83022"/>
    <w:rsid w:val="00A8303A"/>
    <w:rsid w:val="00A8318F"/>
    <w:rsid w:val="00A8361F"/>
    <w:rsid w:val="00A83DF8"/>
    <w:rsid w:val="00A83F49"/>
    <w:rsid w:val="00A8407D"/>
    <w:rsid w:val="00A84097"/>
    <w:rsid w:val="00A84454"/>
    <w:rsid w:val="00A844CE"/>
    <w:rsid w:val="00A84B96"/>
    <w:rsid w:val="00A84FFE"/>
    <w:rsid w:val="00A85165"/>
    <w:rsid w:val="00A85589"/>
    <w:rsid w:val="00A855A5"/>
    <w:rsid w:val="00A85C3C"/>
    <w:rsid w:val="00A8670F"/>
    <w:rsid w:val="00A86905"/>
    <w:rsid w:val="00A86AB8"/>
    <w:rsid w:val="00A86BBF"/>
    <w:rsid w:val="00A86D55"/>
    <w:rsid w:val="00A86D81"/>
    <w:rsid w:val="00A86DE3"/>
    <w:rsid w:val="00A877CC"/>
    <w:rsid w:val="00A87864"/>
    <w:rsid w:val="00A87D6B"/>
    <w:rsid w:val="00A87E2B"/>
    <w:rsid w:val="00A87EEA"/>
    <w:rsid w:val="00A87F11"/>
    <w:rsid w:val="00A87FBD"/>
    <w:rsid w:val="00A90401"/>
    <w:rsid w:val="00A9096A"/>
    <w:rsid w:val="00A90AB3"/>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370"/>
    <w:rsid w:val="00A95C9E"/>
    <w:rsid w:val="00A95D72"/>
    <w:rsid w:val="00A95E0A"/>
    <w:rsid w:val="00A95F94"/>
    <w:rsid w:val="00A96364"/>
    <w:rsid w:val="00A969ED"/>
    <w:rsid w:val="00A96C24"/>
    <w:rsid w:val="00A96D7D"/>
    <w:rsid w:val="00A96F2B"/>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58F"/>
    <w:rsid w:val="00AA5769"/>
    <w:rsid w:val="00AA5824"/>
    <w:rsid w:val="00AA616A"/>
    <w:rsid w:val="00AA6498"/>
    <w:rsid w:val="00AA6BD1"/>
    <w:rsid w:val="00AA6FF9"/>
    <w:rsid w:val="00AA7087"/>
    <w:rsid w:val="00AA7D44"/>
    <w:rsid w:val="00AB017C"/>
    <w:rsid w:val="00AB03DC"/>
    <w:rsid w:val="00AB08A7"/>
    <w:rsid w:val="00AB131C"/>
    <w:rsid w:val="00AB16CD"/>
    <w:rsid w:val="00AB17F9"/>
    <w:rsid w:val="00AB1C69"/>
    <w:rsid w:val="00AB1EC6"/>
    <w:rsid w:val="00AB1FB1"/>
    <w:rsid w:val="00AB2484"/>
    <w:rsid w:val="00AB2CF2"/>
    <w:rsid w:val="00AB2FCF"/>
    <w:rsid w:val="00AB3277"/>
    <w:rsid w:val="00AB370E"/>
    <w:rsid w:val="00AB3EC7"/>
    <w:rsid w:val="00AB3FA1"/>
    <w:rsid w:val="00AB437E"/>
    <w:rsid w:val="00AB5242"/>
    <w:rsid w:val="00AB5D69"/>
    <w:rsid w:val="00AB5EB0"/>
    <w:rsid w:val="00AB616B"/>
    <w:rsid w:val="00AB637E"/>
    <w:rsid w:val="00AB6554"/>
    <w:rsid w:val="00AB66CA"/>
    <w:rsid w:val="00AB68DA"/>
    <w:rsid w:val="00AB6949"/>
    <w:rsid w:val="00AB69DD"/>
    <w:rsid w:val="00AB6EA5"/>
    <w:rsid w:val="00AB71C5"/>
    <w:rsid w:val="00AB76FA"/>
    <w:rsid w:val="00AB7E94"/>
    <w:rsid w:val="00AC02A0"/>
    <w:rsid w:val="00AC05D4"/>
    <w:rsid w:val="00AC0863"/>
    <w:rsid w:val="00AC0EC4"/>
    <w:rsid w:val="00AC0F4E"/>
    <w:rsid w:val="00AC167D"/>
    <w:rsid w:val="00AC1730"/>
    <w:rsid w:val="00AC1FD5"/>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616"/>
    <w:rsid w:val="00AC79BC"/>
    <w:rsid w:val="00AC7AD1"/>
    <w:rsid w:val="00AC7AED"/>
    <w:rsid w:val="00AC7EF1"/>
    <w:rsid w:val="00AD09B2"/>
    <w:rsid w:val="00AD0B3E"/>
    <w:rsid w:val="00AD0DEE"/>
    <w:rsid w:val="00AD0E12"/>
    <w:rsid w:val="00AD154E"/>
    <w:rsid w:val="00AD1DE6"/>
    <w:rsid w:val="00AD21A3"/>
    <w:rsid w:val="00AD2495"/>
    <w:rsid w:val="00AD2886"/>
    <w:rsid w:val="00AD2AAB"/>
    <w:rsid w:val="00AD2B1A"/>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2B"/>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E7C06"/>
    <w:rsid w:val="00AF0429"/>
    <w:rsid w:val="00AF2500"/>
    <w:rsid w:val="00AF297A"/>
    <w:rsid w:val="00AF29EF"/>
    <w:rsid w:val="00AF2F0D"/>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410"/>
    <w:rsid w:val="00B01D76"/>
    <w:rsid w:val="00B01F9D"/>
    <w:rsid w:val="00B0251A"/>
    <w:rsid w:val="00B0327B"/>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0F34"/>
    <w:rsid w:val="00B1158F"/>
    <w:rsid w:val="00B1255F"/>
    <w:rsid w:val="00B125D6"/>
    <w:rsid w:val="00B126D3"/>
    <w:rsid w:val="00B12975"/>
    <w:rsid w:val="00B12F3F"/>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1BBB"/>
    <w:rsid w:val="00B22278"/>
    <w:rsid w:val="00B222BF"/>
    <w:rsid w:val="00B2258F"/>
    <w:rsid w:val="00B22643"/>
    <w:rsid w:val="00B22A11"/>
    <w:rsid w:val="00B22FA1"/>
    <w:rsid w:val="00B23196"/>
    <w:rsid w:val="00B2352F"/>
    <w:rsid w:val="00B236FD"/>
    <w:rsid w:val="00B237D6"/>
    <w:rsid w:val="00B23A51"/>
    <w:rsid w:val="00B23E32"/>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4EB"/>
    <w:rsid w:val="00B26DE2"/>
    <w:rsid w:val="00B26F13"/>
    <w:rsid w:val="00B27179"/>
    <w:rsid w:val="00B2788E"/>
    <w:rsid w:val="00B27911"/>
    <w:rsid w:val="00B27A45"/>
    <w:rsid w:val="00B27B0C"/>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36E1"/>
    <w:rsid w:val="00B4417A"/>
    <w:rsid w:val="00B442D7"/>
    <w:rsid w:val="00B446BA"/>
    <w:rsid w:val="00B44F93"/>
    <w:rsid w:val="00B45038"/>
    <w:rsid w:val="00B451B3"/>
    <w:rsid w:val="00B459A3"/>
    <w:rsid w:val="00B45A40"/>
    <w:rsid w:val="00B45B56"/>
    <w:rsid w:val="00B4601E"/>
    <w:rsid w:val="00B46363"/>
    <w:rsid w:val="00B467E5"/>
    <w:rsid w:val="00B46802"/>
    <w:rsid w:val="00B46F18"/>
    <w:rsid w:val="00B4701A"/>
    <w:rsid w:val="00B47769"/>
    <w:rsid w:val="00B47D45"/>
    <w:rsid w:val="00B47DDC"/>
    <w:rsid w:val="00B47EC6"/>
    <w:rsid w:val="00B47FA9"/>
    <w:rsid w:val="00B50324"/>
    <w:rsid w:val="00B505D5"/>
    <w:rsid w:val="00B507CA"/>
    <w:rsid w:val="00B50B05"/>
    <w:rsid w:val="00B51099"/>
    <w:rsid w:val="00B5195F"/>
    <w:rsid w:val="00B52039"/>
    <w:rsid w:val="00B5238D"/>
    <w:rsid w:val="00B5255C"/>
    <w:rsid w:val="00B529F9"/>
    <w:rsid w:val="00B52F29"/>
    <w:rsid w:val="00B5305C"/>
    <w:rsid w:val="00B5314B"/>
    <w:rsid w:val="00B53B1F"/>
    <w:rsid w:val="00B53EB8"/>
    <w:rsid w:val="00B5461E"/>
    <w:rsid w:val="00B5477B"/>
    <w:rsid w:val="00B54F62"/>
    <w:rsid w:val="00B54FDB"/>
    <w:rsid w:val="00B55084"/>
    <w:rsid w:val="00B5527F"/>
    <w:rsid w:val="00B5550F"/>
    <w:rsid w:val="00B558D5"/>
    <w:rsid w:val="00B558F3"/>
    <w:rsid w:val="00B55A19"/>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7D5"/>
    <w:rsid w:val="00B6297D"/>
    <w:rsid w:val="00B62E1C"/>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5474"/>
    <w:rsid w:val="00B670C9"/>
    <w:rsid w:val="00B67391"/>
    <w:rsid w:val="00B67867"/>
    <w:rsid w:val="00B67D0D"/>
    <w:rsid w:val="00B67E4A"/>
    <w:rsid w:val="00B67E4B"/>
    <w:rsid w:val="00B703C8"/>
    <w:rsid w:val="00B7071B"/>
    <w:rsid w:val="00B7113D"/>
    <w:rsid w:val="00B71823"/>
    <w:rsid w:val="00B72770"/>
    <w:rsid w:val="00B72D31"/>
    <w:rsid w:val="00B72EDE"/>
    <w:rsid w:val="00B73258"/>
    <w:rsid w:val="00B7334A"/>
    <w:rsid w:val="00B7344D"/>
    <w:rsid w:val="00B734CF"/>
    <w:rsid w:val="00B73629"/>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0BF"/>
    <w:rsid w:val="00B8027A"/>
    <w:rsid w:val="00B806F3"/>
    <w:rsid w:val="00B80968"/>
    <w:rsid w:val="00B809CC"/>
    <w:rsid w:val="00B80D64"/>
    <w:rsid w:val="00B813FE"/>
    <w:rsid w:val="00B8140B"/>
    <w:rsid w:val="00B814F0"/>
    <w:rsid w:val="00B81A66"/>
    <w:rsid w:val="00B81ACD"/>
    <w:rsid w:val="00B81F4D"/>
    <w:rsid w:val="00B82679"/>
    <w:rsid w:val="00B83625"/>
    <w:rsid w:val="00B83B4E"/>
    <w:rsid w:val="00B83B51"/>
    <w:rsid w:val="00B83C6E"/>
    <w:rsid w:val="00B84810"/>
    <w:rsid w:val="00B84B23"/>
    <w:rsid w:val="00B84DB0"/>
    <w:rsid w:val="00B85C07"/>
    <w:rsid w:val="00B85D67"/>
    <w:rsid w:val="00B85DD6"/>
    <w:rsid w:val="00B862D8"/>
    <w:rsid w:val="00B8727E"/>
    <w:rsid w:val="00B87369"/>
    <w:rsid w:val="00B87928"/>
    <w:rsid w:val="00B879C2"/>
    <w:rsid w:val="00B87ACB"/>
    <w:rsid w:val="00B87CC7"/>
    <w:rsid w:val="00B901E1"/>
    <w:rsid w:val="00B9035F"/>
    <w:rsid w:val="00B90E52"/>
    <w:rsid w:val="00B90EC4"/>
    <w:rsid w:val="00B91103"/>
    <w:rsid w:val="00B9132F"/>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778"/>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D0"/>
    <w:rsid w:val="00BB00FD"/>
    <w:rsid w:val="00BB01DE"/>
    <w:rsid w:val="00BB050C"/>
    <w:rsid w:val="00BB181B"/>
    <w:rsid w:val="00BB1D39"/>
    <w:rsid w:val="00BB2673"/>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781"/>
    <w:rsid w:val="00BB78AE"/>
    <w:rsid w:val="00BB79E9"/>
    <w:rsid w:val="00BC0130"/>
    <w:rsid w:val="00BC02E2"/>
    <w:rsid w:val="00BC044A"/>
    <w:rsid w:val="00BC04A4"/>
    <w:rsid w:val="00BC0B75"/>
    <w:rsid w:val="00BC0C97"/>
    <w:rsid w:val="00BC0D20"/>
    <w:rsid w:val="00BC0E6D"/>
    <w:rsid w:val="00BC0E89"/>
    <w:rsid w:val="00BC145E"/>
    <w:rsid w:val="00BC1599"/>
    <w:rsid w:val="00BC18BE"/>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967"/>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08"/>
    <w:rsid w:val="00BE126F"/>
    <w:rsid w:val="00BE1378"/>
    <w:rsid w:val="00BE260B"/>
    <w:rsid w:val="00BE2B9F"/>
    <w:rsid w:val="00BE311D"/>
    <w:rsid w:val="00BE3CD9"/>
    <w:rsid w:val="00BE4013"/>
    <w:rsid w:val="00BE4591"/>
    <w:rsid w:val="00BE4A6A"/>
    <w:rsid w:val="00BE4D72"/>
    <w:rsid w:val="00BE5032"/>
    <w:rsid w:val="00BE5736"/>
    <w:rsid w:val="00BE584B"/>
    <w:rsid w:val="00BE610B"/>
    <w:rsid w:val="00BE626C"/>
    <w:rsid w:val="00BE627E"/>
    <w:rsid w:val="00BE6379"/>
    <w:rsid w:val="00BE641A"/>
    <w:rsid w:val="00BE6BC4"/>
    <w:rsid w:val="00BE6E8A"/>
    <w:rsid w:val="00BE71F8"/>
    <w:rsid w:val="00BE7691"/>
    <w:rsid w:val="00BE7854"/>
    <w:rsid w:val="00BF0A73"/>
    <w:rsid w:val="00BF12E7"/>
    <w:rsid w:val="00BF13F5"/>
    <w:rsid w:val="00BF1598"/>
    <w:rsid w:val="00BF1A25"/>
    <w:rsid w:val="00BF1FF7"/>
    <w:rsid w:val="00BF20CD"/>
    <w:rsid w:val="00BF2185"/>
    <w:rsid w:val="00BF29E5"/>
    <w:rsid w:val="00BF3701"/>
    <w:rsid w:val="00BF3BB9"/>
    <w:rsid w:val="00BF3FD8"/>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571"/>
    <w:rsid w:val="00C01879"/>
    <w:rsid w:val="00C01956"/>
    <w:rsid w:val="00C01E87"/>
    <w:rsid w:val="00C01F65"/>
    <w:rsid w:val="00C0213C"/>
    <w:rsid w:val="00C02655"/>
    <w:rsid w:val="00C0308E"/>
    <w:rsid w:val="00C03437"/>
    <w:rsid w:val="00C034D6"/>
    <w:rsid w:val="00C0353F"/>
    <w:rsid w:val="00C036A9"/>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AAC"/>
    <w:rsid w:val="00C13DC7"/>
    <w:rsid w:val="00C13E92"/>
    <w:rsid w:val="00C14157"/>
    <w:rsid w:val="00C1464A"/>
    <w:rsid w:val="00C14E48"/>
    <w:rsid w:val="00C15052"/>
    <w:rsid w:val="00C153D8"/>
    <w:rsid w:val="00C15630"/>
    <w:rsid w:val="00C15632"/>
    <w:rsid w:val="00C156C7"/>
    <w:rsid w:val="00C157A6"/>
    <w:rsid w:val="00C15C20"/>
    <w:rsid w:val="00C167F4"/>
    <w:rsid w:val="00C1688E"/>
    <w:rsid w:val="00C168AC"/>
    <w:rsid w:val="00C16924"/>
    <w:rsid w:val="00C16D38"/>
    <w:rsid w:val="00C1786A"/>
    <w:rsid w:val="00C179C2"/>
    <w:rsid w:val="00C17C19"/>
    <w:rsid w:val="00C17C84"/>
    <w:rsid w:val="00C17DCA"/>
    <w:rsid w:val="00C204CB"/>
    <w:rsid w:val="00C20604"/>
    <w:rsid w:val="00C209C3"/>
    <w:rsid w:val="00C20C1D"/>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726"/>
    <w:rsid w:val="00C25A08"/>
    <w:rsid w:val="00C25F51"/>
    <w:rsid w:val="00C2600C"/>
    <w:rsid w:val="00C262EC"/>
    <w:rsid w:val="00C263B9"/>
    <w:rsid w:val="00C269FC"/>
    <w:rsid w:val="00C26D70"/>
    <w:rsid w:val="00C270E8"/>
    <w:rsid w:val="00C2713B"/>
    <w:rsid w:val="00C27219"/>
    <w:rsid w:val="00C2791C"/>
    <w:rsid w:val="00C27D46"/>
    <w:rsid w:val="00C27E36"/>
    <w:rsid w:val="00C3023A"/>
    <w:rsid w:val="00C3055E"/>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4EF"/>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57"/>
    <w:rsid w:val="00C47ABF"/>
    <w:rsid w:val="00C47BFC"/>
    <w:rsid w:val="00C47F49"/>
    <w:rsid w:val="00C501BB"/>
    <w:rsid w:val="00C502F5"/>
    <w:rsid w:val="00C50307"/>
    <w:rsid w:val="00C50526"/>
    <w:rsid w:val="00C505C3"/>
    <w:rsid w:val="00C513FB"/>
    <w:rsid w:val="00C51410"/>
    <w:rsid w:val="00C5185C"/>
    <w:rsid w:val="00C518DE"/>
    <w:rsid w:val="00C51ADF"/>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74C"/>
    <w:rsid w:val="00C57852"/>
    <w:rsid w:val="00C57AC9"/>
    <w:rsid w:val="00C57D49"/>
    <w:rsid w:val="00C57E72"/>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6FF"/>
    <w:rsid w:val="00C72839"/>
    <w:rsid w:val="00C729B5"/>
    <w:rsid w:val="00C72DF9"/>
    <w:rsid w:val="00C7326D"/>
    <w:rsid w:val="00C738FF"/>
    <w:rsid w:val="00C73C4C"/>
    <w:rsid w:val="00C74173"/>
    <w:rsid w:val="00C742A8"/>
    <w:rsid w:val="00C74854"/>
    <w:rsid w:val="00C752B2"/>
    <w:rsid w:val="00C75416"/>
    <w:rsid w:val="00C75BC9"/>
    <w:rsid w:val="00C764DF"/>
    <w:rsid w:val="00C76557"/>
    <w:rsid w:val="00C76C13"/>
    <w:rsid w:val="00C76D16"/>
    <w:rsid w:val="00C76F4E"/>
    <w:rsid w:val="00C76F7D"/>
    <w:rsid w:val="00C77169"/>
    <w:rsid w:val="00C777DE"/>
    <w:rsid w:val="00C7797A"/>
    <w:rsid w:val="00C801C3"/>
    <w:rsid w:val="00C80855"/>
    <w:rsid w:val="00C80DFA"/>
    <w:rsid w:val="00C81065"/>
    <w:rsid w:val="00C81283"/>
    <w:rsid w:val="00C813E5"/>
    <w:rsid w:val="00C82D23"/>
    <w:rsid w:val="00C833BF"/>
    <w:rsid w:val="00C83529"/>
    <w:rsid w:val="00C83E45"/>
    <w:rsid w:val="00C8434B"/>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B53"/>
    <w:rsid w:val="00C94C5B"/>
    <w:rsid w:val="00C95E51"/>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EB6"/>
    <w:rsid w:val="00CA5F51"/>
    <w:rsid w:val="00CA6A42"/>
    <w:rsid w:val="00CA6C28"/>
    <w:rsid w:val="00CA6D81"/>
    <w:rsid w:val="00CA7122"/>
    <w:rsid w:val="00CA78C9"/>
    <w:rsid w:val="00CA7952"/>
    <w:rsid w:val="00CA7C10"/>
    <w:rsid w:val="00CA7EC7"/>
    <w:rsid w:val="00CA7EF3"/>
    <w:rsid w:val="00CB01F3"/>
    <w:rsid w:val="00CB026D"/>
    <w:rsid w:val="00CB0D53"/>
    <w:rsid w:val="00CB0DBD"/>
    <w:rsid w:val="00CB1911"/>
    <w:rsid w:val="00CB1ED8"/>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E74"/>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10F"/>
    <w:rsid w:val="00CD0BD1"/>
    <w:rsid w:val="00CD1327"/>
    <w:rsid w:val="00CD13A1"/>
    <w:rsid w:val="00CD14A7"/>
    <w:rsid w:val="00CD1B4D"/>
    <w:rsid w:val="00CD1C1C"/>
    <w:rsid w:val="00CD1CEC"/>
    <w:rsid w:val="00CD2132"/>
    <w:rsid w:val="00CD2877"/>
    <w:rsid w:val="00CD29D6"/>
    <w:rsid w:val="00CD2E3F"/>
    <w:rsid w:val="00CD31A5"/>
    <w:rsid w:val="00CD31DF"/>
    <w:rsid w:val="00CD342F"/>
    <w:rsid w:val="00CD367A"/>
    <w:rsid w:val="00CD3A5F"/>
    <w:rsid w:val="00CD3C91"/>
    <w:rsid w:val="00CD4697"/>
    <w:rsid w:val="00CD4F3C"/>
    <w:rsid w:val="00CD50EA"/>
    <w:rsid w:val="00CD531A"/>
    <w:rsid w:val="00CD536B"/>
    <w:rsid w:val="00CD561C"/>
    <w:rsid w:val="00CD5723"/>
    <w:rsid w:val="00CD58EB"/>
    <w:rsid w:val="00CD5B2D"/>
    <w:rsid w:val="00CD71B0"/>
    <w:rsid w:val="00CD71F4"/>
    <w:rsid w:val="00CD7BD3"/>
    <w:rsid w:val="00CE001E"/>
    <w:rsid w:val="00CE0EC9"/>
    <w:rsid w:val="00CE1223"/>
    <w:rsid w:val="00CE12C1"/>
    <w:rsid w:val="00CE160D"/>
    <w:rsid w:val="00CE1DF0"/>
    <w:rsid w:val="00CE1E27"/>
    <w:rsid w:val="00CE1F9B"/>
    <w:rsid w:val="00CE2225"/>
    <w:rsid w:val="00CE2535"/>
    <w:rsid w:val="00CE2CFC"/>
    <w:rsid w:val="00CE2E6F"/>
    <w:rsid w:val="00CE2F6E"/>
    <w:rsid w:val="00CE326A"/>
    <w:rsid w:val="00CE3676"/>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ABB"/>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183D"/>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5B7E"/>
    <w:rsid w:val="00D16103"/>
    <w:rsid w:val="00D165EE"/>
    <w:rsid w:val="00D167EA"/>
    <w:rsid w:val="00D16BA7"/>
    <w:rsid w:val="00D170F5"/>
    <w:rsid w:val="00D17660"/>
    <w:rsid w:val="00D17EED"/>
    <w:rsid w:val="00D20BF1"/>
    <w:rsid w:val="00D2115F"/>
    <w:rsid w:val="00D213D2"/>
    <w:rsid w:val="00D2143B"/>
    <w:rsid w:val="00D21505"/>
    <w:rsid w:val="00D215AB"/>
    <w:rsid w:val="00D21738"/>
    <w:rsid w:val="00D218D6"/>
    <w:rsid w:val="00D21A55"/>
    <w:rsid w:val="00D21EFD"/>
    <w:rsid w:val="00D221B3"/>
    <w:rsid w:val="00D22535"/>
    <w:rsid w:val="00D22EA7"/>
    <w:rsid w:val="00D230AB"/>
    <w:rsid w:val="00D23631"/>
    <w:rsid w:val="00D240D2"/>
    <w:rsid w:val="00D24136"/>
    <w:rsid w:val="00D2413E"/>
    <w:rsid w:val="00D245D6"/>
    <w:rsid w:val="00D24908"/>
    <w:rsid w:val="00D24BB8"/>
    <w:rsid w:val="00D24D85"/>
    <w:rsid w:val="00D24EAD"/>
    <w:rsid w:val="00D24FCE"/>
    <w:rsid w:val="00D250E6"/>
    <w:rsid w:val="00D25632"/>
    <w:rsid w:val="00D256C6"/>
    <w:rsid w:val="00D25EBC"/>
    <w:rsid w:val="00D25F58"/>
    <w:rsid w:val="00D2621C"/>
    <w:rsid w:val="00D26702"/>
    <w:rsid w:val="00D26B86"/>
    <w:rsid w:val="00D26C41"/>
    <w:rsid w:val="00D26F19"/>
    <w:rsid w:val="00D26F50"/>
    <w:rsid w:val="00D27394"/>
    <w:rsid w:val="00D273FD"/>
    <w:rsid w:val="00D27DC4"/>
    <w:rsid w:val="00D305C1"/>
    <w:rsid w:val="00D30D2D"/>
    <w:rsid w:val="00D310CC"/>
    <w:rsid w:val="00D3138B"/>
    <w:rsid w:val="00D317AD"/>
    <w:rsid w:val="00D3189E"/>
    <w:rsid w:val="00D31959"/>
    <w:rsid w:val="00D31C34"/>
    <w:rsid w:val="00D31D3D"/>
    <w:rsid w:val="00D32D72"/>
    <w:rsid w:val="00D32ED9"/>
    <w:rsid w:val="00D330F5"/>
    <w:rsid w:val="00D33809"/>
    <w:rsid w:val="00D33D09"/>
    <w:rsid w:val="00D3405E"/>
    <w:rsid w:val="00D3483C"/>
    <w:rsid w:val="00D348F9"/>
    <w:rsid w:val="00D34FB3"/>
    <w:rsid w:val="00D35092"/>
    <w:rsid w:val="00D35577"/>
    <w:rsid w:val="00D355E0"/>
    <w:rsid w:val="00D35681"/>
    <w:rsid w:val="00D358B5"/>
    <w:rsid w:val="00D35CBE"/>
    <w:rsid w:val="00D35D65"/>
    <w:rsid w:val="00D35E72"/>
    <w:rsid w:val="00D361BF"/>
    <w:rsid w:val="00D361F4"/>
    <w:rsid w:val="00D36D17"/>
    <w:rsid w:val="00D37668"/>
    <w:rsid w:val="00D37723"/>
    <w:rsid w:val="00D37D80"/>
    <w:rsid w:val="00D37D9A"/>
    <w:rsid w:val="00D40779"/>
    <w:rsid w:val="00D40FB0"/>
    <w:rsid w:val="00D40FD8"/>
    <w:rsid w:val="00D415FB"/>
    <w:rsid w:val="00D417FF"/>
    <w:rsid w:val="00D41CEE"/>
    <w:rsid w:val="00D41D4C"/>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7CB"/>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6D6"/>
    <w:rsid w:val="00D5590E"/>
    <w:rsid w:val="00D5599F"/>
    <w:rsid w:val="00D563EB"/>
    <w:rsid w:val="00D56AAA"/>
    <w:rsid w:val="00D5798A"/>
    <w:rsid w:val="00D57BF6"/>
    <w:rsid w:val="00D57DD0"/>
    <w:rsid w:val="00D57FD8"/>
    <w:rsid w:val="00D60095"/>
    <w:rsid w:val="00D6028A"/>
    <w:rsid w:val="00D6039F"/>
    <w:rsid w:val="00D60DE1"/>
    <w:rsid w:val="00D61339"/>
    <w:rsid w:val="00D61866"/>
    <w:rsid w:val="00D61ABC"/>
    <w:rsid w:val="00D61D6E"/>
    <w:rsid w:val="00D62130"/>
    <w:rsid w:val="00D6241D"/>
    <w:rsid w:val="00D62589"/>
    <w:rsid w:val="00D62CF7"/>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79F"/>
    <w:rsid w:val="00D6789C"/>
    <w:rsid w:val="00D67A23"/>
    <w:rsid w:val="00D7077C"/>
    <w:rsid w:val="00D70C1D"/>
    <w:rsid w:val="00D71491"/>
    <w:rsid w:val="00D72598"/>
    <w:rsid w:val="00D72A41"/>
    <w:rsid w:val="00D73755"/>
    <w:rsid w:val="00D73B19"/>
    <w:rsid w:val="00D73F4E"/>
    <w:rsid w:val="00D748F2"/>
    <w:rsid w:val="00D750CF"/>
    <w:rsid w:val="00D755DD"/>
    <w:rsid w:val="00D75780"/>
    <w:rsid w:val="00D75E88"/>
    <w:rsid w:val="00D75F5C"/>
    <w:rsid w:val="00D7617E"/>
    <w:rsid w:val="00D76C0E"/>
    <w:rsid w:val="00D76D78"/>
    <w:rsid w:val="00D76F33"/>
    <w:rsid w:val="00D77048"/>
    <w:rsid w:val="00D77420"/>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0ED"/>
    <w:rsid w:val="00D83378"/>
    <w:rsid w:val="00D83D69"/>
    <w:rsid w:val="00D8448C"/>
    <w:rsid w:val="00D845BB"/>
    <w:rsid w:val="00D8487D"/>
    <w:rsid w:val="00D84952"/>
    <w:rsid w:val="00D84E63"/>
    <w:rsid w:val="00D84EA6"/>
    <w:rsid w:val="00D8541B"/>
    <w:rsid w:val="00D85A0B"/>
    <w:rsid w:val="00D85A30"/>
    <w:rsid w:val="00D85E19"/>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2DF2"/>
    <w:rsid w:val="00D93283"/>
    <w:rsid w:val="00D93628"/>
    <w:rsid w:val="00D9390C"/>
    <w:rsid w:val="00D93B15"/>
    <w:rsid w:val="00D93F17"/>
    <w:rsid w:val="00D9401D"/>
    <w:rsid w:val="00D94150"/>
    <w:rsid w:val="00D94CDC"/>
    <w:rsid w:val="00D950CB"/>
    <w:rsid w:val="00D953AC"/>
    <w:rsid w:val="00D953B5"/>
    <w:rsid w:val="00D95810"/>
    <w:rsid w:val="00D95BAD"/>
    <w:rsid w:val="00D95FE8"/>
    <w:rsid w:val="00D96176"/>
    <w:rsid w:val="00D964E8"/>
    <w:rsid w:val="00D9684A"/>
    <w:rsid w:val="00D96B34"/>
    <w:rsid w:val="00D96CF7"/>
    <w:rsid w:val="00D978C3"/>
    <w:rsid w:val="00D97F47"/>
    <w:rsid w:val="00DA019E"/>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4DC2"/>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0EA2"/>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D15"/>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787"/>
    <w:rsid w:val="00DC6998"/>
    <w:rsid w:val="00DC6B36"/>
    <w:rsid w:val="00DC7026"/>
    <w:rsid w:val="00DC7173"/>
    <w:rsid w:val="00DC742A"/>
    <w:rsid w:val="00DC7A71"/>
    <w:rsid w:val="00DC7ECD"/>
    <w:rsid w:val="00DD007B"/>
    <w:rsid w:val="00DD041B"/>
    <w:rsid w:val="00DD06AC"/>
    <w:rsid w:val="00DD07ED"/>
    <w:rsid w:val="00DD0AC4"/>
    <w:rsid w:val="00DD0DD4"/>
    <w:rsid w:val="00DD181A"/>
    <w:rsid w:val="00DD2544"/>
    <w:rsid w:val="00DD3030"/>
    <w:rsid w:val="00DD309B"/>
    <w:rsid w:val="00DD3E1A"/>
    <w:rsid w:val="00DD4038"/>
    <w:rsid w:val="00DD453C"/>
    <w:rsid w:val="00DD4894"/>
    <w:rsid w:val="00DD49B6"/>
    <w:rsid w:val="00DD4F95"/>
    <w:rsid w:val="00DD52F8"/>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AA1"/>
    <w:rsid w:val="00DE1D70"/>
    <w:rsid w:val="00DE1E58"/>
    <w:rsid w:val="00DE1EE6"/>
    <w:rsid w:val="00DE205E"/>
    <w:rsid w:val="00DE21AB"/>
    <w:rsid w:val="00DE2B5C"/>
    <w:rsid w:val="00DE2BBD"/>
    <w:rsid w:val="00DE3558"/>
    <w:rsid w:val="00DE368C"/>
    <w:rsid w:val="00DE37C1"/>
    <w:rsid w:val="00DE4417"/>
    <w:rsid w:val="00DE465A"/>
    <w:rsid w:val="00DE5360"/>
    <w:rsid w:val="00DE57D9"/>
    <w:rsid w:val="00DE5831"/>
    <w:rsid w:val="00DE5E41"/>
    <w:rsid w:val="00DE5FDD"/>
    <w:rsid w:val="00DE6153"/>
    <w:rsid w:val="00DE679C"/>
    <w:rsid w:val="00DE6BF1"/>
    <w:rsid w:val="00DE6D88"/>
    <w:rsid w:val="00DE74D0"/>
    <w:rsid w:val="00DE78E7"/>
    <w:rsid w:val="00DE7F35"/>
    <w:rsid w:val="00DF0335"/>
    <w:rsid w:val="00DF0336"/>
    <w:rsid w:val="00DF03DE"/>
    <w:rsid w:val="00DF0449"/>
    <w:rsid w:val="00DF07C7"/>
    <w:rsid w:val="00DF0B83"/>
    <w:rsid w:val="00DF0FB2"/>
    <w:rsid w:val="00DF0FBF"/>
    <w:rsid w:val="00DF1059"/>
    <w:rsid w:val="00DF16EF"/>
    <w:rsid w:val="00DF187D"/>
    <w:rsid w:val="00DF1ED5"/>
    <w:rsid w:val="00DF1F9E"/>
    <w:rsid w:val="00DF216D"/>
    <w:rsid w:val="00DF243C"/>
    <w:rsid w:val="00DF244B"/>
    <w:rsid w:val="00DF27D5"/>
    <w:rsid w:val="00DF2AF7"/>
    <w:rsid w:val="00DF2BEC"/>
    <w:rsid w:val="00DF3B48"/>
    <w:rsid w:val="00DF437F"/>
    <w:rsid w:val="00DF4B1B"/>
    <w:rsid w:val="00DF5130"/>
    <w:rsid w:val="00DF5435"/>
    <w:rsid w:val="00DF54BA"/>
    <w:rsid w:val="00DF5C9E"/>
    <w:rsid w:val="00DF6687"/>
    <w:rsid w:val="00DF6C8C"/>
    <w:rsid w:val="00DF6CA4"/>
    <w:rsid w:val="00DF6E0C"/>
    <w:rsid w:val="00DF6FAE"/>
    <w:rsid w:val="00DF7245"/>
    <w:rsid w:val="00DF73A9"/>
    <w:rsid w:val="00DF795C"/>
    <w:rsid w:val="00DF7A26"/>
    <w:rsid w:val="00E0012F"/>
    <w:rsid w:val="00E007C2"/>
    <w:rsid w:val="00E007D3"/>
    <w:rsid w:val="00E00875"/>
    <w:rsid w:val="00E00D7F"/>
    <w:rsid w:val="00E00DB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1B8"/>
    <w:rsid w:val="00E157B8"/>
    <w:rsid w:val="00E15DF2"/>
    <w:rsid w:val="00E15F2A"/>
    <w:rsid w:val="00E163AE"/>
    <w:rsid w:val="00E16D9F"/>
    <w:rsid w:val="00E171C3"/>
    <w:rsid w:val="00E171DB"/>
    <w:rsid w:val="00E17485"/>
    <w:rsid w:val="00E1774F"/>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232"/>
    <w:rsid w:val="00E2480F"/>
    <w:rsid w:val="00E24CB1"/>
    <w:rsid w:val="00E25320"/>
    <w:rsid w:val="00E25BC7"/>
    <w:rsid w:val="00E26433"/>
    <w:rsid w:val="00E264A1"/>
    <w:rsid w:val="00E26B5F"/>
    <w:rsid w:val="00E271CF"/>
    <w:rsid w:val="00E276A0"/>
    <w:rsid w:val="00E27C32"/>
    <w:rsid w:val="00E306BD"/>
    <w:rsid w:val="00E30832"/>
    <w:rsid w:val="00E30A3C"/>
    <w:rsid w:val="00E30EF8"/>
    <w:rsid w:val="00E31001"/>
    <w:rsid w:val="00E31083"/>
    <w:rsid w:val="00E3111A"/>
    <w:rsid w:val="00E311B3"/>
    <w:rsid w:val="00E316C8"/>
    <w:rsid w:val="00E3224F"/>
    <w:rsid w:val="00E327F7"/>
    <w:rsid w:val="00E3282B"/>
    <w:rsid w:val="00E328C6"/>
    <w:rsid w:val="00E32BA1"/>
    <w:rsid w:val="00E32C3A"/>
    <w:rsid w:val="00E33196"/>
    <w:rsid w:val="00E333CB"/>
    <w:rsid w:val="00E34A9B"/>
    <w:rsid w:val="00E34AA1"/>
    <w:rsid w:val="00E34B3C"/>
    <w:rsid w:val="00E353A8"/>
    <w:rsid w:val="00E35DC6"/>
    <w:rsid w:val="00E35ED6"/>
    <w:rsid w:val="00E36BAE"/>
    <w:rsid w:val="00E36F65"/>
    <w:rsid w:val="00E3706D"/>
    <w:rsid w:val="00E37749"/>
    <w:rsid w:val="00E37B34"/>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3DB4"/>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7EA"/>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260"/>
    <w:rsid w:val="00E75E47"/>
    <w:rsid w:val="00E7679D"/>
    <w:rsid w:val="00E769F8"/>
    <w:rsid w:val="00E77543"/>
    <w:rsid w:val="00E77801"/>
    <w:rsid w:val="00E778C1"/>
    <w:rsid w:val="00E77E6A"/>
    <w:rsid w:val="00E800A0"/>
    <w:rsid w:val="00E80188"/>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CC3"/>
    <w:rsid w:val="00E87DDA"/>
    <w:rsid w:val="00E87FB6"/>
    <w:rsid w:val="00E90003"/>
    <w:rsid w:val="00E90018"/>
    <w:rsid w:val="00E909A7"/>
    <w:rsid w:val="00E9101F"/>
    <w:rsid w:val="00E914BE"/>
    <w:rsid w:val="00E916AE"/>
    <w:rsid w:val="00E91A85"/>
    <w:rsid w:val="00E91C21"/>
    <w:rsid w:val="00E92083"/>
    <w:rsid w:val="00E9224C"/>
    <w:rsid w:val="00E92C5B"/>
    <w:rsid w:val="00E92CC2"/>
    <w:rsid w:val="00E92D4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CD8"/>
    <w:rsid w:val="00EA3EBC"/>
    <w:rsid w:val="00EA403C"/>
    <w:rsid w:val="00EA41AB"/>
    <w:rsid w:val="00EA42B8"/>
    <w:rsid w:val="00EA49F9"/>
    <w:rsid w:val="00EA4F00"/>
    <w:rsid w:val="00EA5157"/>
    <w:rsid w:val="00EA52E9"/>
    <w:rsid w:val="00EA5AE9"/>
    <w:rsid w:val="00EA5F0F"/>
    <w:rsid w:val="00EA6138"/>
    <w:rsid w:val="00EA619E"/>
    <w:rsid w:val="00EA668D"/>
    <w:rsid w:val="00EA6947"/>
    <w:rsid w:val="00EA6B14"/>
    <w:rsid w:val="00EA6D3D"/>
    <w:rsid w:val="00EA744C"/>
    <w:rsid w:val="00EA74AE"/>
    <w:rsid w:val="00EB043D"/>
    <w:rsid w:val="00EB06EB"/>
    <w:rsid w:val="00EB08A6"/>
    <w:rsid w:val="00EB0B1E"/>
    <w:rsid w:val="00EB1114"/>
    <w:rsid w:val="00EB1248"/>
    <w:rsid w:val="00EB128B"/>
    <w:rsid w:val="00EB144A"/>
    <w:rsid w:val="00EB1692"/>
    <w:rsid w:val="00EB16A8"/>
    <w:rsid w:val="00EB190C"/>
    <w:rsid w:val="00EB1A82"/>
    <w:rsid w:val="00EB1B59"/>
    <w:rsid w:val="00EB1D39"/>
    <w:rsid w:val="00EB1EFC"/>
    <w:rsid w:val="00EB20A5"/>
    <w:rsid w:val="00EB243F"/>
    <w:rsid w:val="00EB25B5"/>
    <w:rsid w:val="00EB2CBE"/>
    <w:rsid w:val="00EB3584"/>
    <w:rsid w:val="00EB3904"/>
    <w:rsid w:val="00EB39AE"/>
    <w:rsid w:val="00EB3BF9"/>
    <w:rsid w:val="00EB4035"/>
    <w:rsid w:val="00EB4B49"/>
    <w:rsid w:val="00EB50D3"/>
    <w:rsid w:val="00EB55B4"/>
    <w:rsid w:val="00EB56EB"/>
    <w:rsid w:val="00EB5DC5"/>
    <w:rsid w:val="00EB6010"/>
    <w:rsid w:val="00EB60F6"/>
    <w:rsid w:val="00EB651A"/>
    <w:rsid w:val="00EB69DB"/>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B23"/>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83B"/>
    <w:rsid w:val="00EC7E07"/>
    <w:rsid w:val="00ED060B"/>
    <w:rsid w:val="00ED0835"/>
    <w:rsid w:val="00ED0849"/>
    <w:rsid w:val="00ED0AD4"/>
    <w:rsid w:val="00ED0B59"/>
    <w:rsid w:val="00ED139B"/>
    <w:rsid w:val="00ED13ED"/>
    <w:rsid w:val="00ED214A"/>
    <w:rsid w:val="00ED2728"/>
    <w:rsid w:val="00ED2829"/>
    <w:rsid w:val="00ED2C8A"/>
    <w:rsid w:val="00ED3008"/>
    <w:rsid w:val="00ED3079"/>
    <w:rsid w:val="00ED328F"/>
    <w:rsid w:val="00ED3C55"/>
    <w:rsid w:val="00ED3CCE"/>
    <w:rsid w:val="00ED4133"/>
    <w:rsid w:val="00ED415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1B3"/>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4AD"/>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26"/>
    <w:rsid w:val="00EF6C5C"/>
    <w:rsid w:val="00EF70E3"/>
    <w:rsid w:val="00EF7A82"/>
    <w:rsid w:val="00EF7B60"/>
    <w:rsid w:val="00EF7FB7"/>
    <w:rsid w:val="00F0001D"/>
    <w:rsid w:val="00F00160"/>
    <w:rsid w:val="00F004A8"/>
    <w:rsid w:val="00F00550"/>
    <w:rsid w:val="00F007A0"/>
    <w:rsid w:val="00F00A75"/>
    <w:rsid w:val="00F016BC"/>
    <w:rsid w:val="00F01A02"/>
    <w:rsid w:val="00F029B9"/>
    <w:rsid w:val="00F02AB4"/>
    <w:rsid w:val="00F02FCE"/>
    <w:rsid w:val="00F031D3"/>
    <w:rsid w:val="00F035BA"/>
    <w:rsid w:val="00F03E5A"/>
    <w:rsid w:val="00F04607"/>
    <w:rsid w:val="00F0502D"/>
    <w:rsid w:val="00F06060"/>
    <w:rsid w:val="00F065C5"/>
    <w:rsid w:val="00F0689D"/>
    <w:rsid w:val="00F07FAC"/>
    <w:rsid w:val="00F1003B"/>
    <w:rsid w:val="00F10157"/>
    <w:rsid w:val="00F10163"/>
    <w:rsid w:val="00F10275"/>
    <w:rsid w:val="00F10598"/>
    <w:rsid w:val="00F10E30"/>
    <w:rsid w:val="00F11111"/>
    <w:rsid w:val="00F11A4E"/>
    <w:rsid w:val="00F12060"/>
    <w:rsid w:val="00F1212F"/>
    <w:rsid w:val="00F122BA"/>
    <w:rsid w:val="00F12378"/>
    <w:rsid w:val="00F124F9"/>
    <w:rsid w:val="00F1258D"/>
    <w:rsid w:val="00F1415F"/>
    <w:rsid w:val="00F14285"/>
    <w:rsid w:val="00F14D47"/>
    <w:rsid w:val="00F14F40"/>
    <w:rsid w:val="00F155DA"/>
    <w:rsid w:val="00F15A22"/>
    <w:rsid w:val="00F15BA7"/>
    <w:rsid w:val="00F1627C"/>
    <w:rsid w:val="00F167D4"/>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02"/>
    <w:rsid w:val="00F24324"/>
    <w:rsid w:val="00F24AF1"/>
    <w:rsid w:val="00F24D05"/>
    <w:rsid w:val="00F25142"/>
    <w:rsid w:val="00F253D2"/>
    <w:rsid w:val="00F257BA"/>
    <w:rsid w:val="00F25B06"/>
    <w:rsid w:val="00F26596"/>
    <w:rsid w:val="00F2662B"/>
    <w:rsid w:val="00F26ACB"/>
    <w:rsid w:val="00F26BCC"/>
    <w:rsid w:val="00F270F3"/>
    <w:rsid w:val="00F272C1"/>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34D"/>
    <w:rsid w:val="00F41C2A"/>
    <w:rsid w:val="00F41F43"/>
    <w:rsid w:val="00F425F4"/>
    <w:rsid w:val="00F42A04"/>
    <w:rsid w:val="00F42E40"/>
    <w:rsid w:val="00F42F8C"/>
    <w:rsid w:val="00F43A48"/>
    <w:rsid w:val="00F43DF4"/>
    <w:rsid w:val="00F43FF7"/>
    <w:rsid w:val="00F4402E"/>
    <w:rsid w:val="00F44334"/>
    <w:rsid w:val="00F4453C"/>
    <w:rsid w:val="00F446F2"/>
    <w:rsid w:val="00F44AF9"/>
    <w:rsid w:val="00F44CA0"/>
    <w:rsid w:val="00F44EE6"/>
    <w:rsid w:val="00F45940"/>
    <w:rsid w:val="00F45DE2"/>
    <w:rsid w:val="00F46464"/>
    <w:rsid w:val="00F46674"/>
    <w:rsid w:val="00F467A5"/>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226"/>
    <w:rsid w:val="00F577E4"/>
    <w:rsid w:val="00F611E0"/>
    <w:rsid w:val="00F6143E"/>
    <w:rsid w:val="00F619BF"/>
    <w:rsid w:val="00F6226F"/>
    <w:rsid w:val="00F62332"/>
    <w:rsid w:val="00F62CA9"/>
    <w:rsid w:val="00F63148"/>
    <w:rsid w:val="00F631EC"/>
    <w:rsid w:val="00F63772"/>
    <w:rsid w:val="00F6399C"/>
    <w:rsid w:val="00F64700"/>
    <w:rsid w:val="00F648E9"/>
    <w:rsid w:val="00F649C1"/>
    <w:rsid w:val="00F64FBE"/>
    <w:rsid w:val="00F6558B"/>
    <w:rsid w:val="00F66033"/>
    <w:rsid w:val="00F6698E"/>
    <w:rsid w:val="00F67B0B"/>
    <w:rsid w:val="00F67B29"/>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4B19"/>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3D"/>
    <w:rsid w:val="00F85D9C"/>
    <w:rsid w:val="00F85F0D"/>
    <w:rsid w:val="00F87339"/>
    <w:rsid w:val="00F87601"/>
    <w:rsid w:val="00F87E63"/>
    <w:rsid w:val="00F87F0E"/>
    <w:rsid w:val="00F87FE0"/>
    <w:rsid w:val="00F90332"/>
    <w:rsid w:val="00F90423"/>
    <w:rsid w:val="00F907B0"/>
    <w:rsid w:val="00F90822"/>
    <w:rsid w:val="00F90964"/>
    <w:rsid w:val="00F90A67"/>
    <w:rsid w:val="00F90C69"/>
    <w:rsid w:val="00F92F1A"/>
    <w:rsid w:val="00F92FB8"/>
    <w:rsid w:val="00F931FD"/>
    <w:rsid w:val="00F938BA"/>
    <w:rsid w:val="00F93B1D"/>
    <w:rsid w:val="00F93BB9"/>
    <w:rsid w:val="00F9441E"/>
    <w:rsid w:val="00F95060"/>
    <w:rsid w:val="00F95191"/>
    <w:rsid w:val="00F954D1"/>
    <w:rsid w:val="00F956F9"/>
    <w:rsid w:val="00F95840"/>
    <w:rsid w:val="00F95E6A"/>
    <w:rsid w:val="00F961CB"/>
    <w:rsid w:val="00F962DA"/>
    <w:rsid w:val="00F9633C"/>
    <w:rsid w:val="00F96598"/>
    <w:rsid w:val="00F96855"/>
    <w:rsid w:val="00F96A84"/>
    <w:rsid w:val="00F96B63"/>
    <w:rsid w:val="00F96D88"/>
    <w:rsid w:val="00F96F1C"/>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6DE7"/>
    <w:rsid w:val="00FA70B7"/>
    <w:rsid w:val="00FA72B6"/>
    <w:rsid w:val="00FA7416"/>
    <w:rsid w:val="00FA751A"/>
    <w:rsid w:val="00FA7C95"/>
    <w:rsid w:val="00FA7D9B"/>
    <w:rsid w:val="00FB028B"/>
    <w:rsid w:val="00FB03B8"/>
    <w:rsid w:val="00FB0476"/>
    <w:rsid w:val="00FB0AAB"/>
    <w:rsid w:val="00FB0DAA"/>
    <w:rsid w:val="00FB1484"/>
    <w:rsid w:val="00FB1642"/>
    <w:rsid w:val="00FB1CEF"/>
    <w:rsid w:val="00FB1D96"/>
    <w:rsid w:val="00FB23BC"/>
    <w:rsid w:val="00FB292F"/>
    <w:rsid w:val="00FB3269"/>
    <w:rsid w:val="00FB35CE"/>
    <w:rsid w:val="00FB36D8"/>
    <w:rsid w:val="00FB3737"/>
    <w:rsid w:val="00FB3A73"/>
    <w:rsid w:val="00FB3DAD"/>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1A3D"/>
    <w:rsid w:val="00FD2530"/>
    <w:rsid w:val="00FD2B65"/>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565"/>
    <w:rsid w:val="00FE184B"/>
    <w:rsid w:val="00FE18C2"/>
    <w:rsid w:val="00FE193D"/>
    <w:rsid w:val="00FE1AD5"/>
    <w:rsid w:val="00FE1B53"/>
    <w:rsid w:val="00FE1CFF"/>
    <w:rsid w:val="00FE2248"/>
    <w:rsid w:val="00FE27D0"/>
    <w:rsid w:val="00FE2B85"/>
    <w:rsid w:val="00FE2C84"/>
    <w:rsid w:val="00FE2D3B"/>
    <w:rsid w:val="00FE2FBC"/>
    <w:rsid w:val="00FE34AA"/>
    <w:rsid w:val="00FE3570"/>
    <w:rsid w:val="00FE3A21"/>
    <w:rsid w:val="00FE3BEF"/>
    <w:rsid w:val="00FE3FFD"/>
    <w:rsid w:val="00FE424F"/>
    <w:rsid w:val="00FE482E"/>
    <w:rsid w:val="00FE4F24"/>
    <w:rsid w:val="00FE515E"/>
    <w:rsid w:val="00FE51D3"/>
    <w:rsid w:val="00FE536D"/>
    <w:rsid w:val="00FE53B4"/>
    <w:rsid w:val="00FE5489"/>
    <w:rsid w:val="00FE59DA"/>
    <w:rsid w:val="00FE5C6C"/>
    <w:rsid w:val="00FE6335"/>
    <w:rsid w:val="00FE636E"/>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9B9"/>
    <w:rsid w:val="00FF4B7F"/>
    <w:rsid w:val="00FF4C0D"/>
    <w:rsid w:val="00FF4D04"/>
    <w:rsid w:val="00FF52E8"/>
    <w:rsid w:val="00FF57AB"/>
    <w:rsid w:val="00FF57B2"/>
    <w:rsid w:val="00FF5808"/>
    <w:rsid w:val="00FF58DF"/>
    <w:rsid w:val="00FF5A2A"/>
    <w:rsid w:val="00FF5A9A"/>
    <w:rsid w:val="00FF6067"/>
    <w:rsid w:val="00FF6427"/>
    <w:rsid w:val="00FF65F3"/>
    <w:rsid w:val="00FF65FD"/>
    <w:rsid w:val="00FF6AF3"/>
    <w:rsid w:val="00FF6C22"/>
    <w:rsid w:val="00FF6D50"/>
    <w:rsid w:val="00FF7766"/>
    <w:rsid w:val="00FF7AC7"/>
    <w:rsid w:val="00FF7CE6"/>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81921"/>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586909">
      <w:bodyDiv w:val="1"/>
      <w:marLeft w:val="0"/>
      <w:marRight w:val="0"/>
      <w:marTop w:val="0"/>
      <w:marBottom w:val="0"/>
      <w:divBdr>
        <w:top w:val="none" w:sz="0" w:space="0" w:color="auto"/>
        <w:left w:val="none" w:sz="0" w:space="0" w:color="auto"/>
        <w:bottom w:val="none" w:sz="0" w:space="0" w:color="auto"/>
        <w:right w:val="none" w:sz="0" w:space="0" w:color="auto"/>
      </w:divBdr>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A53CA5EBFDD1D468023A9E9E50AF160" ma:contentTypeVersion="11" ma:contentTypeDescription="Create a new document." ma:contentTypeScope="" ma:versionID="b7322e3ccfa2be1b8be6cb513f8422b3">
  <xsd:schema xmlns:xsd="http://www.w3.org/2001/XMLSchema" xmlns:xs="http://www.w3.org/2001/XMLSchema" xmlns:p="http://schemas.microsoft.com/office/2006/metadata/properties" xmlns:ns3="777f4473-bd7f-49d2-942a-0c635a9b255d" xmlns:ns4="2aabc378-4526-4491-97dc-06fef9e7ba63" targetNamespace="http://schemas.microsoft.com/office/2006/metadata/properties" ma:root="true" ma:fieldsID="34b9aab15841c4a6ab65b4bfa5ae0c6e" ns3:_="" ns4:_="">
    <xsd:import namespace="777f4473-bd7f-49d2-942a-0c635a9b255d"/>
    <xsd:import namespace="2aabc378-4526-4491-97dc-06fef9e7ba6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7f4473-bd7f-49d2-942a-0c635a9b25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aabc378-4526-4491-97dc-06fef9e7ba6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47A38B5F-92B3-4734-B572-77B61E02CABB}">
  <ds:schemaRefs>
    <ds:schemaRef ds:uri="http://purl.org/dc/dcmitype/"/>
    <ds:schemaRef ds:uri="2aabc378-4526-4491-97dc-06fef9e7ba63"/>
    <ds:schemaRef ds:uri="http://purl.org/dc/elements/1.1/"/>
    <ds:schemaRef ds:uri="http://schemas.microsoft.com/office/infopath/2007/PartnerControls"/>
    <ds:schemaRef ds:uri="http://www.w3.org/XML/1998/namespace"/>
    <ds:schemaRef ds:uri="http://schemas.microsoft.com/office/2006/documentManagement/types"/>
    <ds:schemaRef ds:uri="http://schemas.openxmlformats.org/package/2006/metadata/core-properties"/>
    <ds:schemaRef ds:uri="777f4473-bd7f-49d2-942a-0c635a9b255d"/>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F8318E36-64F9-4B1F-BBD6-F47F571764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7f4473-bd7f-49d2-942a-0c635a9b255d"/>
    <ds:schemaRef ds:uri="2aabc378-4526-4491-97dc-06fef9e7ba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E6B7D76-D085-4CBB-BC5C-2C8065077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692</TotalTime>
  <Pages>103</Pages>
  <Words>43246</Words>
  <Characters>246504</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8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08</cp:revision>
  <cp:lastPrinted>2003-02-21T20:01:00Z</cp:lastPrinted>
  <dcterms:created xsi:type="dcterms:W3CDTF">2021-02-21T19:24:00Z</dcterms:created>
  <dcterms:modified xsi:type="dcterms:W3CDTF">2021-02-23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53CA5EBFDD1D468023A9E9E50AF160</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